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066D7" w:rsidRDefault="002B2B28" w:rsidP="00EB533A">
      <w:pPr>
        <w:pStyle w:val="Heading1"/>
        <w:jc w:val="center"/>
      </w:pPr>
      <w:bookmarkStart w:id="0" w:name="_Toc281135569"/>
      <w:bookmarkStart w:id="1" w:name="_Toc497199116"/>
      <w:r>
        <w:t>201</w:t>
      </w:r>
      <w:r w:rsidR="00227B76">
        <w:t>7</w:t>
      </w:r>
      <w:r>
        <w:t xml:space="preserve"> </w:t>
      </w:r>
      <w:r w:rsidR="00A81EB4">
        <w:t>Observing Notes</w:t>
      </w:r>
      <w:bookmarkEnd w:id="0"/>
      <w:bookmarkEnd w:id="1"/>
    </w:p>
    <w:p w:rsidR="00423C4B" w:rsidRPr="00423C4B" w:rsidRDefault="00423C4B" w:rsidP="00423C4B"/>
    <w:p w:rsidR="002B2B28" w:rsidRPr="002B2B28" w:rsidRDefault="003C3DF2" w:rsidP="002B2B28">
      <w:r>
        <w:rPr>
          <w:noProof/>
        </w:rPr>
        <w:drawing>
          <wp:anchor distT="0" distB="0" distL="114300" distR="114300" simplePos="0" relativeHeight="251665920" behindDoc="0" locked="0" layoutInCell="1" allowOverlap="1" wp14:anchorId="430A27F1">
            <wp:simplePos x="0" y="0"/>
            <wp:positionH relativeFrom="column">
              <wp:posOffset>2851515</wp:posOffset>
            </wp:positionH>
            <wp:positionV relativeFrom="paragraph">
              <wp:posOffset>4733051</wp:posOffset>
            </wp:positionV>
            <wp:extent cx="3262215" cy="2364778"/>
            <wp:effectExtent l="0" t="0" r="0" b="0"/>
            <wp:wrapNone/>
            <wp:docPr id="547" name="Picture 547" descr="C:\Users\Steven Hill\AppData\Local\Microsoft\Windows\INetCache\Content.Word\2017-09-06-2XXX_X-IGU-WhtBal-ClrSmth-Sat200pct-FlatCrop-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2017-09-06-2XXX_X-IGU-WhtBal-ClrSmth-Sat200pct-FlatCrop-Wavelets-HalfSiz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63693" cy="2365849"/>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4656" behindDoc="0" locked="0" layoutInCell="1" allowOverlap="1">
            <wp:simplePos x="0" y="0"/>
            <wp:positionH relativeFrom="column">
              <wp:posOffset>1979930</wp:posOffset>
            </wp:positionH>
            <wp:positionV relativeFrom="paragraph">
              <wp:posOffset>2423958</wp:posOffset>
            </wp:positionV>
            <wp:extent cx="2752090" cy="2068195"/>
            <wp:effectExtent l="0" t="342900" r="0" b="332105"/>
            <wp:wrapNone/>
            <wp:docPr id="480" name="Picture 5" descr="F:\Astronomy\Projects\Nebulae-Diffuse\M42 - Orion Nebula\Imaging Data\20170221UT-430mm\M42-20170221UT-LRGB-HalfSize-Stretched-Sat150pct-Wavelets1x5Masked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Diffuse\M42 - Orion Nebula\Imaging Data\20170221UT-430mm\M42-20170221UT-LRGB-HalfSize-Stretched-Sat150pct-Wavelets1x5Maskedt.jpg"/>
                    <pic:cNvPicPr>
                      <a:picLocks noChangeAspect="1" noChangeArrowheads="1"/>
                    </pic:cNvPicPr>
                  </pic:nvPicPr>
                  <pic:blipFill>
                    <a:blip r:embed="rId9" cstate="print">
                      <a:extLst>
                        <a:ext uri="{BEBA8EAE-BF5A-486C-A8C5-ECC9F3942E4B}">
                          <a14:imgProps xmlns:a14="http://schemas.microsoft.com/office/drawing/2010/main">
                            <a14:imgLayer r:embed="rId10">
                              <a14:imgEffect>
                                <a14:brightnessContrast bright="20000" contrast="-20000"/>
                              </a14:imgEffect>
                            </a14:imgLayer>
                          </a14:imgProps>
                        </a:ext>
                      </a:extLst>
                    </a:blip>
                    <a:srcRect/>
                    <a:stretch>
                      <a:fillRect/>
                    </a:stretch>
                  </pic:blipFill>
                  <pic:spPr bwMode="auto">
                    <a:xfrm rot="5400000">
                      <a:off x="0" y="0"/>
                      <a:ext cx="2752090" cy="206819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22387F">
        <w:rPr>
          <w:noProof/>
          <w:lang w:bidi="ar-SA"/>
        </w:rPr>
        <w:drawing>
          <wp:anchor distT="0" distB="0" distL="114300" distR="114300" simplePos="0" relativeHeight="251657728" behindDoc="0" locked="0" layoutInCell="1" allowOverlap="1">
            <wp:simplePos x="0" y="0"/>
            <wp:positionH relativeFrom="column">
              <wp:posOffset>3644918</wp:posOffset>
            </wp:positionH>
            <wp:positionV relativeFrom="paragraph">
              <wp:posOffset>2389580</wp:posOffset>
            </wp:positionV>
            <wp:extent cx="2926715" cy="1991995"/>
            <wp:effectExtent l="0" t="476250" r="0" b="446405"/>
            <wp:wrapNone/>
            <wp:docPr id="481" name="Picture 2" descr="F:\Astronomy\Projects\Nebulae-Diffuse\M42 - Orion Nebula\Imaging Data\20170316UT\M42-20170316UT-X50-LRGB-Wavelets-ColBal-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316UT\M42-20170316UT-X50-LRGB-Wavelets-ColBal-Gam70pct.jpg"/>
                    <pic:cNvPicPr>
                      <a:picLocks noChangeAspect="1" noChangeArrowheads="1"/>
                    </pic:cNvPicPr>
                  </pic:nvPicPr>
                  <pic:blipFill>
                    <a:blip r:embed="rId11" cstate="print"/>
                    <a:srcRect/>
                    <a:stretch>
                      <a:fillRect/>
                    </a:stretch>
                  </pic:blipFill>
                  <pic:spPr bwMode="auto">
                    <a:xfrm rot="5400000">
                      <a:off x="0" y="0"/>
                      <a:ext cx="2926715" cy="1991995"/>
                    </a:xfrm>
                    <a:prstGeom prst="rect">
                      <a:avLst/>
                    </a:prstGeom>
                    <a:noFill/>
                    <a:ln w="9525">
                      <a:noFill/>
                      <a:miter lim="800000"/>
                      <a:headEnd/>
                      <a:tailEnd/>
                    </a:ln>
                  </pic:spPr>
                </pic:pic>
              </a:graphicData>
            </a:graphic>
          </wp:anchor>
        </w:drawing>
      </w:r>
      <w:r w:rsidR="0022387F">
        <w:rPr>
          <w:noProof/>
          <w:lang w:bidi="ar-SA"/>
        </w:rPr>
        <w:drawing>
          <wp:anchor distT="0" distB="0" distL="114300" distR="114300" simplePos="0" relativeHeight="251666944" behindDoc="0" locked="0" layoutInCell="1" allowOverlap="1">
            <wp:simplePos x="0" y="0"/>
            <wp:positionH relativeFrom="column">
              <wp:posOffset>19050</wp:posOffset>
            </wp:positionH>
            <wp:positionV relativeFrom="paragraph">
              <wp:posOffset>3197948</wp:posOffset>
            </wp:positionV>
            <wp:extent cx="2914650" cy="3902710"/>
            <wp:effectExtent l="19050" t="0" r="0" b="0"/>
            <wp:wrapNone/>
            <wp:docPr id="505" name="Picture 8" descr="F:\Astronomy\Projects\Moon\Imaging Data\20170505UT\2017-05-05-0419_7-Moon_685NIR-PlatoAligned-Stack200-Wavelets1x15+2x10-Gamma1.3-HalfSize-Colora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stronomy\Projects\Moon\Imaging Data\20170505UT\2017-05-05-0419_7-Moon_685NIR-PlatoAligned-Stack200-Wavelets1x15+2x10-Gamma1.3-HalfSize-Colorado.jpg"/>
                    <pic:cNvPicPr>
                      <a:picLocks noChangeAspect="1" noChangeArrowheads="1"/>
                    </pic:cNvPicPr>
                  </pic:nvPicPr>
                  <pic:blipFill>
                    <a:blip r:embed="rId12" cstate="print"/>
                    <a:srcRect/>
                    <a:stretch>
                      <a:fillRect/>
                    </a:stretch>
                  </pic:blipFill>
                  <pic:spPr bwMode="auto">
                    <a:xfrm>
                      <a:off x="0" y="0"/>
                      <a:ext cx="2914650" cy="3902710"/>
                    </a:xfrm>
                    <a:prstGeom prst="rect">
                      <a:avLst/>
                    </a:prstGeom>
                    <a:noFill/>
                    <a:ln w="9525">
                      <a:noFill/>
                      <a:miter lim="800000"/>
                      <a:headEnd/>
                      <a:tailEnd/>
                    </a:ln>
                  </pic:spPr>
                </pic:pic>
              </a:graphicData>
            </a:graphic>
          </wp:anchor>
        </w:drawing>
      </w:r>
      <w:r w:rsidR="0022387F">
        <w:rPr>
          <w:noProof/>
          <w:lang w:bidi="ar-SA"/>
        </w:rPr>
        <w:drawing>
          <wp:anchor distT="0" distB="0" distL="114300" distR="114300" simplePos="0" relativeHeight="251658752" behindDoc="0" locked="0" layoutInCell="1" allowOverlap="1">
            <wp:simplePos x="0" y="0"/>
            <wp:positionH relativeFrom="column">
              <wp:posOffset>3685773</wp:posOffset>
            </wp:positionH>
            <wp:positionV relativeFrom="paragraph">
              <wp:posOffset>283606</wp:posOffset>
            </wp:positionV>
            <wp:extent cx="2422630" cy="2415654"/>
            <wp:effectExtent l="19050" t="0" r="0" b="0"/>
            <wp:wrapNone/>
            <wp:docPr id="504" name="Picture 7" descr="F:\Astronomy\Projects\Planets\Jupiter\Imaging Data\20170505UT\2017-05-05-0336_1-Hill-Jupiter-RGB-with-EPIC-Earth-Annot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Planets\Jupiter\Imaging Data\20170505UT\2017-05-05-0336_1-Hill-Jupiter-RGB-with-EPIC-Earth-Annotated.png"/>
                    <pic:cNvPicPr>
                      <a:picLocks noChangeAspect="1" noChangeArrowheads="1"/>
                    </pic:cNvPicPr>
                  </pic:nvPicPr>
                  <pic:blipFill>
                    <a:blip r:embed="rId13" cstate="print"/>
                    <a:srcRect/>
                    <a:stretch>
                      <a:fillRect/>
                    </a:stretch>
                  </pic:blipFill>
                  <pic:spPr bwMode="auto">
                    <a:xfrm>
                      <a:off x="0" y="0"/>
                      <a:ext cx="2422630" cy="2415654"/>
                    </a:xfrm>
                    <a:prstGeom prst="rect">
                      <a:avLst/>
                    </a:prstGeom>
                    <a:noFill/>
                    <a:ln w="9525">
                      <a:noFill/>
                      <a:miter lim="800000"/>
                      <a:headEnd/>
                      <a:tailEnd/>
                    </a:ln>
                  </pic:spPr>
                </pic:pic>
              </a:graphicData>
            </a:graphic>
          </wp:anchor>
        </w:drawing>
      </w:r>
      <w:r w:rsidR="0022387F">
        <w:rPr>
          <w:noProof/>
        </w:rPr>
        <w:drawing>
          <wp:anchor distT="0" distB="0" distL="114300" distR="114300" simplePos="0" relativeHeight="251659776" behindDoc="0" locked="0" layoutInCell="1" allowOverlap="1" wp14:anchorId="07BC97FD">
            <wp:simplePos x="0" y="0"/>
            <wp:positionH relativeFrom="column">
              <wp:posOffset>18106</wp:posOffset>
            </wp:positionH>
            <wp:positionV relativeFrom="paragraph">
              <wp:posOffset>287800</wp:posOffset>
            </wp:positionV>
            <wp:extent cx="3666653" cy="2910406"/>
            <wp:effectExtent l="0" t="0" r="0" b="0"/>
            <wp:wrapNone/>
            <wp:docPr id="560" name="Picture 560" descr="C:\Users\Steven Hill\AppData\Local\Microsoft\Windows\INetCache\Content.Word\Totality-20170821UT--0006-001ms-Aligned_thru_512ms-SmartMergeCurve-Gam-Wavelets2-Sat130pct-Crop-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teven Hill\AppData\Local\Microsoft\Windows\INetCache\Content.Word\Totality-20170821UT--0006-001ms-Aligned_thru_512ms-SmartMergeCurve-Gam-Wavelets2-Sat130pct-Crop-HalfSize.jpg"/>
                    <pic:cNvPicPr>
                      <a:picLocks noChangeAspect="1" noChangeArrowheads="1"/>
                    </pic:cNvPicPr>
                  </pic:nvPicPr>
                  <pic:blipFill>
                    <a:blip r:embed="rId14" cstate="print">
                      <a:extLst>
                        <a:ext uri="{BEBA8EAE-BF5A-486C-A8C5-ECC9F3942E4B}">
                          <a14:imgProps xmlns:a14="http://schemas.microsoft.com/office/drawing/2010/main">
                            <a14:imgLayer r:embed="rId1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3671626" cy="2914353"/>
                    </a:xfrm>
                    <a:prstGeom prst="rect">
                      <a:avLst/>
                    </a:prstGeom>
                    <a:noFill/>
                    <a:ln>
                      <a:noFill/>
                    </a:ln>
                  </pic:spPr>
                </pic:pic>
              </a:graphicData>
            </a:graphic>
            <wp14:sizeRelH relativeFrom="page">
              <wp14:pctWidth>0</wp14:pctWidth>
            </wp14:sizeRelH>
            <wp14:sizeRelV relativeFrom="page">
              <wp14:pctHeight>0</wp14:pctHeight>
            </wp14:sizeRelV>
          </wp:anchor>
        </w:drawing>
      </w:r>
      <w:r w:rsidR="002B2B28">
        <w:br w:type="page"/>
      </w:r>
    </w:p>
    <w:p w:rsidR="004F5E65" w:rsidRDefault="003D018E">
      <w:pPr>
        <w:pStyle w:val="TOC1"/>
        <w:tabs>
          <w:tab w:val="right" w:leader="dot" w:pos="9350"/>
        </w:tabs>
        <w:rPr>
          <w:rFonts w:asciiTheme="minorHAnsi" w:eastAsiaTheme="minorEastAsia" w:hAnsiTheme="minorHAnsi" w:cstheme="minorBidi"/>
          <w:b w:val="0"/>
          <w:bCs w:val="0"/>
          <w:caps w:val="0"/>
          <w:noProof/>
          <w:sz w:val="22"/>
          <w:szCs w:val="22"/>
          <w:lang w:bidi="ar-SA"/>
        </w:rPr>
      </w:pPr>
      <w:r>
        <w:rPr>
          <w:b w:val="0"/>
          <w:bCs w:val="0"/>
          <w:caps w:val="0"/>
          <w:smallCaps/>
        </w:rPr>
        <w:lastRenderedPageBreak/>
        <w:fldChar w:fldCharType="begin"/>
      </w:r>
      <w:r w:rsidR="009E568F">
        <w:instrText xml:space="preserve"> TOC \o "2-3" \h \z \t "Heading 1,1" </w:instrText>
      </w:r>
      <w:r>
        <w:rPr>
          <w:b w:val="0"/>
          <w:bCs w:val="0"/>
          <w:caps w:val="0"/>
          <w:smallCaps/>
        </w:rPr>
        <w:fldChar w:fldCharType="separate"/>
      </w:r>
      <w:hyperlink w:anchor="_Toc497199116" w:history="1">
        <w:r w:rsidR="004F5E65" w:rsidRPr="00676ADC">
          <w:rPr>
            <w:rStyle w:val="Hyperlink"/>
            <w:noProof/>
          </w:rPr>
          <w:t>2017 Observing Notes</w:t>
        </w:r>
        <w:r w:rsidR="004F5E65">
          <w:rPr>
            <w:noProof/>
            <w:webHidden/>
          </w:rPr>
          <w:tab/>
        </w:r>
        <w:r w:rsidR="004F5E65">
          <w:rPr>
            <w:noProof/>
            <w:webHidden/>
          </w:rPr>
          <w:fldChar w:fldCharType="begin"/>
        </w:r>
        <w:r w:rsidR="004F5E65">
          <w:rPr>
            <w:noProof/>
            <w:webHidden/>
          </w:rPr>
          <w:instrText xml:space="preserve"> PAGEREF _Toc497199116 \h </w:instrText>
        </w:r>
        <w:r w:rsidR="004F5E65">
          <w:rPr>
            <w:noProof/>
            <w:webHidden/>
          </w:rPr>
        </w:r>
        <w:r w:rsidR="004F5E65">
          <w:rPr>
            <w:noProof/>
            <w:webHidden/>
          </w:rPr>
          <w:fldChar w:fldCharType="separate"/>
        </w:r>
        <w:r w:rsidR="004F5E65">
          <w:rPr>
            <w:noProof/>
            <w:webHidden/>
          </w:rPr>
          <w:t>1</w:t>
        </w:r>
        <w:r w:rsidR="004F5E65">
          <w:rPr>
            <w:noProof/>
            <w:webHidden/>
          </w:rPr>
          <w:fldChar w:fldCharType="end"/>
        </w:r>
      </w:hyperlink>
    </w:p>
    <w:p w:rsidR="004F5E65" w:rsidRDefault="00AC74B1">
      <w:pPr>
        <w:pStyle w:val="TOC2"/>
        <w:tabs>
          <w:tab w:val="right" w:leader="dot" w:pos="9350"/>
        </w:tabs>
        <w:rPr>
          <w:rFonts w:asciiTheme="minorHAnsi" w:eastAsiaTheme="minorEastAsia" w:hAnsiTheme="minorHAnsi" w:cstheme="minorBidi"/>
          <w:smallCaps w:val="0"/>
          <w:noProof/>
          <w:sz w:val="22"/>
          <w:szCs w:val="22"/>
          <w:lang w:bidi="ar-SA"/>
        </w:rPr>
      </w:pPr>
      <w:hyperlink w:anchor="_Toc497199117" w:history="1">
        <w:r w:rsidR="004F5E65" w:rsidRPr="00676ADC">
          <w:rPr>
            <w:rStyle w:val="Hyperlink"/>
            <w:noProof/>
          </w:rPr>
          <w:t>Year in Review</w:t>
        </w:r>
        <w:r w:rsidR="004F5E65">
          <w:rPr>
            <w:noProof/>
            <w:webHidden/>
          </w:rPr>
          <w:tab/>
        </w:r>
        <w:r w:rsidR="004F5E65">
          <w:rPr>
            <w:noProof/>
            <w:webHidden/>
          </w:rPr>
          <w:fldChar w:fldCharType="begin"/>
        </w:r>
        <w:r w:rsidR="004F5E65">
          <w:rPr>
            <w:noProof/>
            <w:webHidden/>
          </w:rPr>
          <w:instrText xml:space="preserve"> PAGEREF _Toc497199117 \h </w:instrText>
        </w:r>
        <w:r w:rsidR="004F5E65">
          <w:rPr>
            <w:noProof/>
            <w:webHidden/>
          </w:rPr>
        </w:r>
        <w:r w:rsidR="004F5E65">
          <w:rPr>
            <w:noProof/>
            <w:webHidden/>
          </w:rPr>
          <w:fldChar w:fldCharType="separate"/>
        </w:r>
        <w:r w:rsidR="004F5E65">
          <w:rPr>
            <w:noProof/>
            <w:webHidden/>
          </w:rPr>
          <w:t>3</w:t>
        </w:r>
        <w:r w:rsidR="004F5E65">
          <w:rPr>
            <w:noProof/>
            <w:webHidden/>
          </w:rPr>
          <w:fldChar w:fldCharType="end"/>
        </w:r>
      </w:hyperlink>
    </w:p>
    <w:p w:rsidR="004F5E65" w:rsidRDefault="00AC74B1">
      <w:pPr>
        <w:pStyle w:val="TOC2"/>
        <w:tabs>
          <w:tab w:val="right" w:leader="dot" w:pos="9350"/>
        </w:tabs>
        <w:rPr>
          <w:rFonts w:asciiTheme="minorHAnsi" w:eastAsiaTheme="minorEastAsia" w:hAnsiTheme="minorHAnsi" w:cstheme="minorBidi"/>
          <w:smallCaps w:val="0"/>
          <w:noProof/>
          <w:sz w:val="22"/>
          <w:szCs w:val="22"/>
          <w:lang w:bidi="ar-SA"/>
        </w:rPr>
      </w:pPr>
      <w:hyperlink w:anchor="_Toc497199118" w:history="1">
        <w:r w:rsidR="004F5E65" w:rsidRPr="00676ADC">
          <w:rPr>
            <w:rStyle w:val="Hyperlink"/>
            <w:noProof/>
          </w:rPr>
          <w:t>January</w:t>
        </w:r>
        <w:r w:rsidR="004F5E65">
          <w:rPr>
            <w:noProof/>
            <w:webHidden/>
          </w:rPr>
          <w:tab/>
        </w:r>
        <w:r w:rsidR="004F5E65">
          <w:rPr>
            <w:noProof/>
            <w:webHidden/>
          </w:rPr>
          <w:fldChar w:fldCharType="begin"/>
        </w:r>
        <w:r w:rsidR="004F5E65">
          <w:rPr>
            <w:noProof/>
            <w:webHidden/>
          </w:rPr>
          <w:instrText xml:space="preserve"> PAGEREF _Toc497199118 \h </w:instrText>
        </w:r>
        <w:r w:rsidR="004F5E65">
          <w:rPr>
            <w:noProof/>
            <w:webHidden/>
          </w:rPr>
        </w:r>
        <w:r w:rsidR="004F5E65">
          <w:rPr>
            <w:noProof/>
            <w:webHidden/>
          </w:rPr>
          <w:fldChar w:fldCharType="separate"/>
        </w:r>
        <w:r w:rsidR="004F5E65">
          <w:rPr>
            <w:noProof/>
            <w:webHidden/>
          </w:rPr>
          <w:t>4</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19" w:history="1">
        <w:r w:rsidR="004F5E65" w:rsidRPr="00676ADC">
          <w:rPr>
            <w:rStyle w:val="Hyperlink"/>
            <w:noProof/>
          </w:rPr>
          <w:t>2017-Jan-17 (Jan-18 UT):  M42 in 889nm CH4</w:t>
        </w:r>
        <w:r w:rsidR="004F5E65">
          <w:rPr>
            <w:noProof/>
            <w:webHidden/>
          </w:rPr>
          <w:tab/>
        </w:r>
        <w:r w:rsidR="004F5E65">
          <w:rPr>
            <w:noProof/>
            <w:webHidden/>
          </w:rPr>
          <w:fldChar w:fldCharType="begin"/>
        </w:r>
        <w:r w:rsidR="004F5E65">
          <w:rPr>
            <w:noProof/>
            <w:webHidden/>
          </w:rPr>
          <w:instrText xml:space="preserve"> PAGEREF _Toc497199119 \h </w:instrText>
        </w:r>
        <w:r w:rsidR="004F5E65">
          <w:rPr>
            <w:noProof/>
            <w:webHidden/>
          </w:rPr>
        </w:r>
        <w:r w:rsidR="004F5E65">
          <w:rPr>
            <w:noProof/>
            <w:webHidden/>
          </w:rPr>
          <w:fldChar w:fldCharType="separate"/>
        </w:r>
        <w:r w:rsidR="004F5E65">
          <w:rPr>
            <w:noProof/>
            <w:webHidden/>
          </w:rPr>
          <w:t>4</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0" w:history="1">
        <w:r w:rsidR="004F5E65" w:rsidRPr="00676ADC">
          <w:rPr>
            <w:rStyle w:val="Hyperlink"/>
            <w:noProof/>
          </w:rPr>
          <w:t>2017-Jan-18 (Jan-19 UT):  M33 in 889nm CH4 and M42 in &gt;685nm NIR and 889nm CH4</w:t>
        </w:r>
        <w:r w:rsidR="004F5E65">
          <w:rPr>
            <w:noProof/>
            <w:webHidden/>
          </w:rPr>
          <w:tab/>
        </w:r>
        <w:r w:rsidR="004F5E65">
          <w:rPr>
            <w:noProof/>
            <w:webHidden/>
          </w:rPr>
          <w:fldChar w:fldCharType="begin"/>
        </w:r>
        <w:r w:rsidR="004F5E65">
          <w:rPr>
            <w:noProof/>
            <w:webHidden/>
          </w:rPr>
          <w:instrText xml:space="preserve"> PAGEREF _Toc497199120 \h </w:instrText>
        </w:r>
        <w:r w:rsidR="004F5E65">
          <w:rPr>
            <w:noProof/>
            <w:webHidden/>
          </w:rPr>
        </w:r>
        <w:r w:rsidR="004F5E65">
          <w:rPr>
            <w:noProof/>
            <w:webHidden/>
          </w:rPr>
          <w:fldChar w:fldCharType="separate"/>
        </w:r>
        <w:r w:rsidR="004F5E65">
          <w:rPr>
            <w:noProof/>
            <w:webHidden/>
          </w:rPr>
          <w:t>5</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1" w:history="1">
        <w:r w:rsidR="004F5E65" w:rsidRPr="00676ADC">
          <w:rPr>
            <w:rStyle w:val="Hyperlink"/>
            <w:noProof/>
          </w:rPr>
          <w:t>2017-Jan-19 (Jan-20 UT):  M33 in 380nm NUV</w:t>
        </w:r>
        <w:r w:rsidR="004F5E65">
          <w:rPr>
            <w:noProof/>
            <w:webHidden/>
          </w:rPr>
          <w:tab/>
        </w:r>
        <w:r w:rsidR="004F5E65">
          <w:rPr>
            <w:noProof/>
            <w:webHidden/>
          </w:rPr>
          <w:fldChar w:fldCharType="begin"/>
        </w:r>
        <w:r w:rsidR="004F5E65">
          <w:rPr>
            <w:noProof/>
            <w:webHidden/>
          </w:rPr>
          <w:instrText xml:space="preserve"> PAGEREF _Toc497199121 \h </w:instrText>
        </w:r>
        <w:r w:rsidR="004F5E65">
          <w:rPr>
            <w:noProof/>
            <w:webHidden/>
          </w:rPr>
        </w:r>
        <w:r w:rsidR="004F5E65">
          <w:rPr>
            <w:noProof/>
            <w:webHidden/>
          </w:rPr>
          <w:fldChar w:fldCharType="separate"/>
        </w:r>
        <w:r w:rsidR="004F5E65">
          <w:rPr>
            <w:noProof/>
            <w:webHidden/>
          </w:rPr>
          <w:t>7</w:t>
        </w:r>
        <w:r w:rsidR="004F5E65">
          <w:rPr>
            <w:noProof/>
            <w:webHidden/>
          </w:rPr>
          <w:fldChar w:fldCharType="end"/>
        </w:r>
      </w:hyperlink>
    </w:p>
    <w:p w:rsidR="004F5E65" w:rsidRDefault="00AC74B1">
      <w:pPr>
        <w:pStyle w:val="TOC2"/>
        <w:tabs>
          <w:tab w:val="right" w:leader="dot" w:pos="9350"/>
        </w:tabs>
        <w:rPr>
          <w:rFonts w:asciiTheme="minorHAnsi" w:eastAsiaTheme="minorEastAsia" w:hAnsiTheme="minorHAnsi" w:cstheme="minorBidi"/>
          <w:smallCaps w:val="0"/>
          <w:noProof/>
          <w:sz w:val="22"/>
          <w:szCs w:val="22"/>
          <w:lang w:bidi="ar-SA"/>
        </w:rPr>
      </w:pPr>
      <w:hyperlink w:anchor="_Toc497199122" w:history="1">
        <w:r w:rsidR="004F5E65" w:rsidRPr="00676ADC">
          <w:rPr>
            <w:rStyle w:val="Hyperlink"/>
            <w:noProof/>
          </w:rPr>
          <w:t>February</w:t>
        </w:r>
        <w:r w:rsidR="004F5E65">
          <w:rPr>
            <w:noProof/>
            <w:webHidden/>
          </w:rPr>
          <w:tab/>
        </w:r>
        <w:r w:rsidR="004F5E65">
          <w:rPr>
            <w:noProof/>
            <w:webHidden/>
          </w:rPr>
          <w:fldChar w:fldCharType="begin"/>
        </w:r>
        <w:r w:rsidR="004F5E65">
          <w:rPr>
            <w:noProof/>
            <w:webHidden/>
          </w:rPr>
          <w:instrText xml:space="preserve"> PAGEREF _Toc497199122 \h </w:instrText>
        </w:r>
        <w:r w:rsidR="004F5E65">
          <w:rPr>
            <w:noProof/>
            <w:webHidden/>
          </w:rPr>
        </w:r>
        <w:r w:rsidR="004F5E65">
          <w:rPr>
            <w:noProof/>
            <w:webHidden/>
          </w:rPr>
          <w:fldChar w:fldCharType="separate"/>
        </w:r>
        <w:r w:rsidR="004F5E65">
          <w:rPr>
            <w:noProof/>
            <w:webHidden/>
          </w:rPr>
          <w:t>8</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3" w:history="1">
        <w:r w:rsidR="004F5E65" w:rsidRPr="00676ADC">
          <w:rPr>
            <w:rStyle w:val="Hyperlink"/>
            <w:noProof/>
          </w:rPr>
          <w:t>2017-Feb-20 (Feb-21 UT):  M42 RGB</w:t>
        </w:r>
        <w:r w:rsidR="004F5E65">
          <w:rPr>
            <w:noProof/>
            <w:webHidden/>
          </w:rPr>
          <w:tab/>
        </w:r>
        <w:r w:rsidR="004F5E65">
          <w:rPr>
            <w:noProof/>
            <w:webHidden/>
          </w:rPr>
          <w:fldChar w:fldCharType="begin"/>
        </w:r>
        <w:r w:rsidR="004F5E65">
          <w:rPr>
            <w:noProof/>
            <w:webHidden/>
          </w:rPr>
          <w:instrText xml:space="preserve"> PAGEREF _Toc497199123 \h </w:instrText>
        </w:r>
        <w:r w:rsidR="004F5E65">
          <w:rPr>
            <w:noProof/>
            <w:webHidden/>
          </w:rPr>
        </w:r>
        <w:r w:rsidR="004F5E65">
          <w:rPr>
            <w:noProof/>
            <w:webHidden/>
          </w:rPr>
          <w:fldChar w:fldCharType="separate"/>
        </w:r>
        <w:r w:rsidR="004F5E65">
          <w:rPr>
            <w:noProof/>
            <w:webHidden/>
          </w:rPr>
          <w:t>8</w:t>
        </w:r>
        <w:r w:rsidR="004F5E65">
          <w:rPr>
            <w:noProof/>
            <w:webHidden/>
          </w:rPr>
          <w:fldChar w:fldCharType="end"/>
        </w:r>
      </w:hyperlink>
    </w:p>
    <w:p w:rsidR="004F5E65" w:rsidRDefault="00AC74B1">
      <w:pPr>
        <w:pStyle w:val="TOC2"/>
        <w:tabs>
          <w:tab w:val="right" w:leader="dot" w:pos="9350"/>
        </w:tabs>
        <w:rPr>
          <w:rFonts w:asciiTheme="minorHAnsi" w:eastAsiaTheme="minorEastAsia" w:hAnsiTheme="minorHAnsi" w:cstheme="minorBidi"/>
          <w:smallCaps w:val="0"/>
          <w:noProof/>
          <w:sz w:val="22"/>
          <w:szCs w:val="22"/>
          <w:lang w:bidi="ar-SA"/>
        </w:rPr>
      </w:pPr>
      <w:hyperlink w:anchor="_Toc497199124" w:history="1">
        <w:r w:rsidR="004F5E65" w:rsidRPr="00676ADC">
          <w:rPr>
            <w:rStyle w:val="Hyperlink"/>
            <w:noProof/>
          </w:rPr>
          <w:t>March</w:t>
        </w:r>
        <w:r w:rsidR="004F5E65">
          <w:rPr>
            <w:noProof/>
            <w:webHidden/>
          </w:rPr>
          <w:tab/>
        </w:r>
        <w:r w:rsidR="004F5E65">
          <w:rPr>
            <w:noProof/>
            <w:webHidden/>
          </w:rPr>
          <w:fldChar w:fldCharType="begin"/>
        </w:r>
        <w:r w:rsidR="004F5E65">
          <w:rPr>
            <w:noProof/>
            <w:webHidden/>
          </w:rPr>
          <w:instrText xml:space="preserve"> PAGEREF _Toc497199124 \h </w:instrText>
        </w:r>
        <w:r w:rsidR="004F5E65">
          <w:rPr>
            <w:noProof/>
            <w:webHidden/>
          </w:rPr>
        </w:r>
        <w:r w:rsidR="004F5E65">
          <w:rPr>
            <w:noProof/>
            <w:webHidden/>
          </w:rPr>
          <w:fldChar w:fldCharType="separate"/>
        </w:r>
        <w:r w:rsidR="004F5E65">
          <w:rPr>
            <w:noProof/>
            <w:webHidden/>
          </w:rPr>
          <w:t>9</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5" w:history="1">
        <w:r w:rsidR="004F5E65" w:rsidRPr="00676ADC">
          <w:rPr>
            <w:rStyle w:val="Hyperlink"/>
            <w:noProof/>
          </w:rPr>
          <w:t>Spring 2017 Planning</w:t>
        </w:r>
        <w:r w:rsidR="004F5E65">
          <w:rPr>
            <w:noProof/>
            <w:webHidden/>
          </w:rPr>
          <w:tab/>
        </w:r>
        <w:r w:rsidR="004F5E65">
          <w:rPr>
            <w:noProof/>
            <w:webHidden/>
          </w:rPr>
          <w:fldChar w:fldCharType="begin"/>
        </w:r>
        <w:r w:rsidR="004F5E65">
          <w:rPr>
            <w:noProof/>
            <w:webHidden/>
          </w:rPr>
          <w:instrText xml:space="preserve"> PAGEREF _Toc497199125 \h </w:instrText>
        </w:r>
        <w:r w:rsidR="004F5E65">
          <w:rPr>
            <w:noProof/>
            <w:webHidden/>
          </w:rPr>
        </w:r>
        <w:r w:rsidR="004F5E65">
          <w:rPr>
            <w:noProof/>
            <w:webHidden/>
          </w:rPr>
          <w:fldChar w:fldCharType="separate"/>
        </w:r>
        <w:r w:rsidR="004F5E65">
          <w:rPr>
            <w:noProof/>
            <w:webHidden/>
          </w:rPr>
          <w:t>9</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6" w:history="1">
        <w:r w:rsidR="004F5E65" w:rsidRPr="00676ADC">
          <w:rPr>
            <w:rStyle w:val="Hyperlink"/>
            <w:noProof/>
          </w:rPr>
          <w:t>2017-Mar-15 (Mar-15&amp;16 UT):  Venus, M42 and NGC2392 Video</w:t>
        </w:r>
        <w:r w:rsidR="004F5E65">
          <w:rPr>
            <w:noProof/>
            <w:webHidden/>
          </w:rPr>
          <w:tab/>
        </w:r>
        <w:r w:rsidR="004F5E65">
          <w:rPr>
            <w:noProof/>
            <w:webHidden/>
          </w:rPr>
          <w:fldChar w:fldCharType="begin"/>
        </w:r>
        <w:r w:rsidR="004F5E65">
          <w:rPr>
            <w:noProof/>
            <w:webHidden/>
          </w:rPr>
          <w:instrText xml:space="preserve"> PAGEREF _Toc497199126 \h </w:instrText>
        </w:r>
        <w:r w:rsidR="004F5E65">
          <w:rPr>
            <w:noProof/>
            <w:webHidden/>
          </w:rPr>
        </w:r>
        <w:r w:rsidR="004F5E65">
          <w:rPr>
            <w:noProof/>
            <w:webHidden/>
          </w:rPr>
          <w:fldChar w:fldCharType="separate"/>
        </w:r>
        <w:r w:rsidR="004F5E65">
          <w:rPr>
            <w:noProof/>
            <w:webHidden/>
          </w:rPr>
          <w:t>10</w:t>
        </w:r>
        <w:r w:rsidR="004F5E65">
          <w:rPr>
            <w:noProof/>
            <w:webHidden/>
          </w:rPr>
          <w:fldChar w:fldCharType="end"/>
        </w:r>
      </w:hyperlink>
    </w:p>
    <w:p w:rsidR="004F5E65" w:rsidRDefault="00AC74B1">
      <w:pPr>
        <w:pStyle w:val="TOC2"/>
        <w:tabs>
          <w:tab w:val="right" w:leader="dot" w:pos="9350"/>
        </w:tabs>
        <w:rPr>
          <w:rFonts w:asciiTheme="minorHAnsi" w:eastAsiaTheme="minorEastAsia" w:hAnsiTheme="minorHAnsi" w:cstheme="minorBidi"/>
          <w:smallCaps w:val="0"/>
          <w:noProof/>
          <w:sz w:val="22"/>
          <w:szCs w:val="22"/>
          <w:lang w:bidi="ar-SA"/>
        </w:rPr>
      </w:pPr>
      <w:hyperlink w:anchor="_Toc497199127" w:history="1">
        <w:r w:rsidR="004F5E65" w:rsidRPr="00676ADC">
          <w:rPr>
            <w:rStyle w:val="Hyperlink"/>
            <w:noProof/>
          </w:rPr>
          <w:t>April</w:t>
        </w:r>
        <w:r w:rsidR="004F5E65">
          <w:rPr>
            <w:noProof/>
            <w:webHidden/>
          </w:rPr>
          <w:tab/>
        </w:r>
        <w:r w:rsidR="004F5E65">
          <w:rPr>
            <w:noProof/>
            <w:webHidden/>
          </w:rPr>
          <w:fldChar w:fldCharType="begin"/>
        </w:r>
        <w:r w:rsidR="004F5E65">
          <w:rPr>
            <w:noProof/>
            <w:webHidden/>
          </w:rPr>
          <w:instrText xml:space="preserve"> PAGEREF _Toc497199127 \h </w:instrText>
        </w:r>
        <w:r w:rsidR="004F5E65">
          <w:rPr>
            <w:noProof/>
            <w:webHidden/>
          </w:rPr>
        </w:r>
        <w:r w:rsidR="004F5E65">
          <w:rPr>
            <w:noProof/>
            <w:webHidden/>
          </w:rPr>
          <w:fldChar w:fldCharType="separate"/>
        </w:r>
        <w:r w:rsidR="004F5E65">
          <w:rPr>
            <w:noProof/>
            <w:webHidden/>
          </w:rPr>
          <w:t>13</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8" w:history="1">
        <w:r w:rsidR="004F5E65" w:rsidRPr="00676ADC">
          <w:rPr>
            <w:rStyle w:val="Hyperlink"/>
            <w:noProof/>
          </w:rPr>
          <w:t>2017-Apr-12 (Apr-13 UT):  Jupiter, Io, Europa and Ganymede</w:t>
        </w:r>
        <w:r w:rsidR="004F5E65">
          <w:rPr>
            <w:noProof/>
            <w:webHidden/>
          </w:rPr>
          <w:tab/>
        </w:r>
        <w:r w:rsidR="004F5E65">
          <w:rPr>
            <w:noProof/>
            <w:webHidden/>
          </w:rPr>
          <w:fldChar w:fldCharType="begin"/>
        </w:r>
        <w:r w:rsidR="004F5E65">
          <w:rPr>
            <w:noProof/>
            <w:webHidden/>
          </w:rPr>
          <w:instrText xml:space="preserve"> PAGEREF _Toc497199128 \h </w:instrText>
        </w:r>
        <w:r w:rsidR="004F5E65">
          <w:rPr>
            <w:noProof/>
            <w:webHidden/>
          </w:rPr>
        </w:r>
        <w:r w:rsidR="004F5E65">
          <w:rPr>
            <w:noProof/>
            <w:webHidden/>
          </w:rPr>
          <w:fldChar w:fldCharType="separate"/>
        </w:r>
        <w:r w:rsidR="004F5E65">
          <w:rPr>
            <w:noProof/>
            <w:webHidden/>
          </w:rPr>
          <w:t>13</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29" w:history="1">
        <w:r w:rsidR="004F5E65" w:rsidRPr="00676ADC">
          <w:rPr>
            <w:rStyle w:val="Hyperlink"/>
            <w:noProof/>
          </w:rPr>
          <w:t>2017-Apr-13 (Apr-14 UT):  Jupiter</w:t>
        </w:r>
        <w:r w:rsidR="004F5E65">
          <w:rPr>
            <w:noProof/>
            <w:webHidden/>
          </w:rPr>
          <w:tab/>
        </w:r>
        <w:r w:rsidR="004F5E65">
          <w:rPr>
            <w:noProof/>
            <w:webHidden/>
          </w:rPr>
          <w:fldChar w:fldCharType="begin"/>
        </w:r>
        <w:r w:rsidR="004F5E65">
          <w:rPr>
            <w:noProof/>
            <w:webHidden/>
          </w:rPr>
          <w:instrText xml:space="preserve"> PAGEREF _Toc497199129 \h </w:instrText>
        </w:r>
        <w:r w:rsidR="004F5E65">
          <w:rPr>
            <w:noProof/>
            <w:webHidden/>
          </w:rPr>
        </w:r>
        <w:r w:rsidR="004F5E65">
          <w:rPr>
            <w:noProof/>
            <w:webHidden/>
          </w:rPr>
          <w:fldChar w:fldCharType="separate"/>
        </w:r>
        <w:r w:rsidR="004F5E65">
          <w:rPr>
            <w:noProof/>
            <w:webHidden/>
          </w:rPr>
          <w:t>16</w:t>
        </w:r>
        <w:r w:rsidR="004F5E65">
          <w:rPr>
            <w:noProof/>
            <w:webHidden/>
          </w:rPr>
          <w:fldChar w:fldCharType="end"/>
        </w:r>
      </w:hyperlink>
    </w:p>
    <w:p w:rsidR="004F5E65" w:rsidRDefault="00AC74B1">
      <w:pPr>
        <w:pStyle w:val="TOC2"/>
        <w:tabs>
          <w:tab w:val="right" w:leader="dot" w:pos="9350"/>
        </w:tabs>
        <w:rPr>
          <w:rFonts w:asciiTheme="minorHAnsi" w:eastAsiaTheme="minorEastAsia" w:hAnsiTheme="minorHAnsi" w:cstheme="minorBidi"/>
          <w:smallCaps w:val="0"/>
          <w:noProof/>
          <w:sz w:val="22"/>
          <w:szCs w:val="22"/>
          <w:lang w:bidi="ar-SA"/>
        </w:rPr>
      </w:pPr>
      <w:hyperlink w:anchor="_Toc497199130" w:history="1">
        <w:r w:rsidR="004F5E65" w:rsidRPr="00676ADC">
          <w:rPr>
            <w:rStyle w:val="Hyperlink"/>
            <w:noProof/>
          </w:rPr>
          <w:t>May</w:t>
        </w:r>
        <w:r w:rsidR="004F5E65">
          <w:rPr>
            <w:noProof/>
            <w:webHidden/>
          </w:rPr>
          <w:tab/>
        </w:r>
        <w:r w:rsidR="004F5E65">
          <w:rPr>
            <w:noProof/>
            <w:webHidden/>
          </w:rPr>
          <w:fldChar w:fldCharType="begin"/>
        </w:r>
        <w:r w:rsidR="004F5E65">
          <w:rPr>
            <w:noProof/>
            <w:webHidden/>
          </w:rPr>
          <w:instrText xml:space="preserve"> PAGEREF _Toc497199130 \h </w:instrText>
        </w:r>
        <w:r w:rsidR="004F5E65">
          <w:rPr>
            <w:noProof/>
            <w:webHidden/>
          </w:rPr>
        </w:r>
        <w:r w:rsidR="004F5E65">
          <w:rPr>
            <w:noProof/>
            <w:webHidden/>
          </w:rPr>
          <w:fldChar w:fldCharType="separate"/>
        </w:r>
        <w:r w:rsidR="004F5E65">
          <w:rPr>
            <w:noProof/>
            <w:webHidden/>
          </w:rPr>
          <w:t>18</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31" w:history="1">
        <w:r w:rsidR="004F5E65" w:rsidRPr="00676ADC">
          <w:rPr>
            <w:rStyle w:val="Hyperlink"/>
            <w:noProof/>
          </w:rPr>
          <w:t>2017-May-04 (May-05 UT):  Jupiter, Io, Europa and Moon</w:t>
        </w:r>
        <w:r w:rsidR="004F5E65">
          <w:rPr>
            <w:noProof/>
            <w:webHidden/>
          </w:rPr>
          <w:tab/>
        </w:r>
        <w:r w:rsidR="004F5E65">
          <w:rPr>
            <w:noProof/>
            <w:webHidden/>
          </w:rPr>
          <w:fldChar w:fldCharType="begin"/>
        </w:r>
        <w:r w:rsidR="004F5E65">
          <w:rPr>
            <w:noProof/>
            <w:webHidden/>
          </w:rPr>
          <w:instrText xml:space="preserve"> PAGEREF _Toc497199131 \h </w:instrText>
        </w:r>
        <w:r w:rsidR="004F5E65">
          <w:rPr>
            <w:noProof/>
            <w:webHidden/>
          </w:rPr>
        </w:r>
        <w:r w:rsidR="004F5E65">
          <w:rPr>
            <w:noProof/>
            <w:webHidden/>
          </w:rPr>
          <w:fldChar w:fldCharType="separate"/>
        </w:r>
        <w:r w:rsidR="004F5E65">
          <w:rPr>
            <w:noProof/>
            <w:webHidden/>
          </w:rPr>
          <w:t>18</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32" w:history="1">
        <w:r w:rsidR="004F5E65" w:rsidRPr="00676ADC">
          <w:rPr>
            <w:rStyle w:val="Hyperlink"/>
            <w:noProof/>
          </w:rPr>
          <w:t>2017-May-24 (May-25 UT):  Jupiter, Io, Europa and Ganymede</w:t>
        </w:r>
        <w:r w:rsidR="004F5E65">
          <w:rPr>
            <w:noProof/>
            <w:webHidden/>
          </w:rPr>
          <w:tab/>
        </w:r>
        <w:r w:rsidR="004F5E65">
          <w:rPr>
            <w:noProof/>
            <w:webHidden/>
          </w:rPr>
          <w:fldChar w:fldCharType="begin"/>
        </w:r>
        <w:r w:rsidR="004F5E65">
          <w:rPr>
            <w:noProof/>
            <w:webHidden/>
          </w:rPr>
          <w:instrText xml:space="preserve"> PAGEREF _Toc497199132 \h </w:instrText>
        </w:r>
        <w:r w:rsidR="004F5E65">
          <w:rPr>
            <w:noProof/>
            <w:webHidden/>
          </w:rPr>
        </w:r>
        <w:r w:rsidR="004F5E65">
          <w:rPr>
            <w:noProof/>
            <w:webHidden/>
          </w:rPr>
          <w:fldChar w:fldCharType="separate"/>
        </w:r>
        <w:r w:rsidR="004F5E65">
          <w:rPr>
            <w:noProof/>
            <w:webHidden/>
          </w:rPr>
          <w:t>23</w:t>
        </w:r>
        <w:r w:rsidR="004F5E65">
          <w:rPr>
            <w:noProof/>
            <w:webHidden/>
          </w:rPr>
          <w:fldChar w:fldCharType="end"/>
        </w:r>
      </w:hyperlink>
    </w:p>
    <w:p w:rsidR="004F5E65" w:rsidRDefault="00AC74B1">
      <w:pPr>
        <w:pStyle w:val="TOC2"/>
        <w:tabs>
          <w:tab w:val="right" w:leader="dot" w:pos="9350"/>
        </w:tabs>
        <w:rPr>
          <w:rFonts w:asciiTheme="minorHAnsi" w:eastAsiaTheme="minorEastAsia" w:hAnsiTheme="minorHAnsi" w:cstheme="minorBidi"/>
          <w:smallCaps w:val="0"/>
          <w:noProof/>
          <w:sz w:val="22"/>
          <w:szCs w:val="22"/>
          <w:lang w:bidi="ar-SA"/>
        </w:rPr>
      </w:pPr>
      <w:hyperlink w:anchor="_Toc497199133" w:history="1">
        <w:r w:rsidR="004F5E65" w:rsidRPr="00676ADC">
          <w:rPr>
            <w:rStyle w:val="Hyperlink"/>
            <w:noProof/>
          </w:rPr>
          <w:t>June</w:t>
        </w:r>
        <w:r w:rsidR="004F5E65">
          <w:rPr>
            <w:noProof/>
            <w:webHidden/>
          </w:rPr>
          <w:tab/>
        </w:r>
        <w:r w:rsidR="004F5E65">
          <w:rPr>
            <w:noProof/>
            <w:webHidden/>
          </w:rPr>
          <w:fldChar w:fldCharType="begin"/>
        </w:r>
        <w:r w:rsidR="004F5E65">
          <w:rPr>
            <w:noProof/>
            <w:webHidden/>
          </w:rPr>
          <w:instrText xml:space="preserve"> PAGEREF _Toc497199133 \h </w:instrText>
        </w:r>
        <w:r w:rsidR="004F5E65">
          <w:rPr>
            <w:noProof/>
            <w:webHidden/>
          </w:rPr>
        </w:r>
        <w:r w:rsidR="004F5E65">
          <w:rPr>
            <w:noProof/>
            <w:webHidden/>
          </w:rPr>
          <w:fldChar w:fldCharType="separate"/>
        </w:r>
        <w:r w:rsidR="004F5E65">
          <w:rPr>
            <w:noProof/>
            <w:webHidden/>
          </w:rPr>
          <w:t>26</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34" w:history="1">
        <w:r w:rsidR="004F5E65" w:rsidRPr="00676ADC">
          <w:rPr>
            <w:rStyle w:val="Hyperlink"/>
            <w:noProof/>
          </w:rPr>
          <w:t>2017-Jun-04 (Jun-05 UT):  Jupiter, Io and Moon</w:t>
        </w:r>
        <w:r w:rsidR="004F5E65">
          <w:rPr>
            <w:noProof/>
            <w:webHidden/>
          </w:rPr>
          <w:tab/>
        </w:r>
        <w:r w:rsidR="004F5E65">
          <w:rPr>
            <w:noProof/>
            <w:webHidden/>
          </w:rPr>
          <w:fldChar w:fldCharType="begin"/>
        </w:r>
        <w:r w:rsidR="004F5E65">
          <w:rPr>
            <w:noProof/>
            <w:webHidden/>
          </w:rPr>
          <w:instrText xml:space="preserve"> PAGEREF _Toc497199134 \h </w:instrText>
        </w:r>
        <w:r w:rsidR="004F5E65">
          <w:rPr>
            <w:noProof/>
            <w:webHidden/>
          </w:rPr>
        </w:r>
        <w:r w:rsidR="004F5E65">
          <w:rPr>
            <w:noProof/>
            <w:webHidden/>
          </w:rPr>
          <w:fldChar w:fldCharType="separate"/>
        </w:r>
        <w:r w:rsidR="004F5E65">
          <w:rPr>
            <w:noProof/>
            <w:webHidden/>
          </w:rPr>
          <w:t>26</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35" w:history="1">
        <w:r w:rsidR="004F5E65" w:rsidRPr="00676ADC">
          <w:rPr>
            <w:rStyle w:val="Hyperlink"/>
            <w:noProof/>
          </w:rPr>
          <w:t>2017-Jun-14 (Jun-15 UT):  Jupiter, Europa and Ganymede</w:t>
        </w:r>
        <w:r w:rsidR="004F5E65">
          <w:rPr>
            <w:noProof/>
            <w:webHidden/>
          </w:rPr>
          <w:tab/>
        </w:r>
        <w:r w:rsidR="004F5E65">
          <w:rPr>
            <w:noProof/>
            <w:webHidden/>
          </w:rPr>
          <w:fldChar w:fldCharType="begin"/>
        </w:r>
        <w:r w:rsidR="004F5E65">
          <w:rPr>
            <w:noProof/>
            <w:webHidden/>
          </w:rPr>
          <w:instrText xml:space="preserve"> PAGEREF _Toc497199135 \h </w:instrText>
        </w:r>
        <w:r w:rsidR="004F5E65">
          <w:rPr>
            <w:noProof/>
            <w:webHidden/>
          </w:rPr>
        </w:r>
        <w:r w:rsidR="004F5E65">
          <w:rPr>
            <w:noProof/>
            <w:webHidden/>
          </w:rPr>
          <w:fldChar w:fldCharType="separate"/>
        </w:r>
        <w:r w:rsidR="004F5E65">
          <w:rPr>
            <w:noProof/>
            <w:webHidden/>
          </w:rPr>
          <w:t>28</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36" w:history="1">
        <w:r w:rsidR="004F5E65" w:rsidRPr="00676ADC">
          <w:rPr>
            <w:rStyle w:val="Hyperlink"/>
            <w:noProof/>
          </w:rPr>
          <w:t>2017-Jun-15 (Jun-16 UT):  Jupiter, Saturn</w:t>
        </w:r>
        <w:r w:rsidR="004F5E65">
          <w:rPr>
            <w:noProof/>
            <w:webHidden/>
          </w:rPr>
          <w:tab/>
        </w:r>
        <w:r w:rsidR="004F5E65">
          <w:rPr>
            <w:noProof/>
            <w:webHidden/>
          </w:rPr>
          <w:fldChar w:fldCharType="begin"/>
        </w:r>
        <w:r w:rsidR="004F5E65">
          <w:rPr>
            <w:noProof/>
            <w:webHidden/>
          </w:rPr>
          <w:instrText xml:space="preserve"> PAGEREF _Toc497199136 \h </w:instrText>
        </w:r>
        <w:r w:rsidR="004F5E65">
          <w:rPr>
            <w:noProof/>
            <w:webHidden/>
          </w:rPr>
        </w:r>
        <w:r w:rsidR="004F5E65">
          <w:rPr>
            <w:noProof/>
            <w:webHidden/>
          </w:rPr>
          <w:fldChar w:fldCharType="separate"/>
        </w:r>
        <w:r w:rsidR="004F5E65">
          <w:rPr>
            <w:noProof/>
            <w:webHidden/>
          </w:rPr>
          <w:t>30</w:t>
        </w:r>
        <w:r w:rsidR="004F5E65">
          <w:rPr>
            <w:noProof/>
            <w:webHidden/>
          </w:rPr>
          <w:fldChar w:fldCharType="end"/>
        </w:r>
      </w:hyperlink>
    </w:p>
    <w:p w:rsidR="004F5E65" w:rsidRDefault="00AC74B1">
      <w:pPr>
        <w:pStyle w:val="TOC2"/>
        <w:tabs>
          <w:tab w:val="right" w:leader="dot" w:pos="9350"/>
        </w:tabs>
        <w:rPr>
          <w:rFonts w:asciiTheme="minorHAnsi" w:eastAsiaTheme="minorEastAsia" w:hAnsiTheme="minorHAnsi" w:cstheme="minorBidi"/>
          <w:smallCaps w:val="0"/>
          <w:noProof/>
          <w:sz w:val="22"/>
          <w:szCs w:val="22"/>
          <w:lang w:bidi="ar-SA"/>
        </w:rPr>
      </w:pPr>
      <w:hyperlink w:anchor="_Toc497199137" w:history="1">
        <w:r w:rsidR="004F5E65" w:rsidRPr="00676ADC">
          <w:rPr>
            <w:rStyle w:val="Hyperlink"/>
            <w:noProof/>
          </w:rPr>
          <w:t>July</w:t>
        </w:r>
        <w:r w:rsidR="004F5E65">
          <w:rPr>
            <w:noProof/>
            <w:webHidden/>
          </w:rPr>
          <w:tab/>
        </w:r>
        <w:r w:rsidR="004F5E65">
          <w:rPr>
            <w:noProof/>
            <w:webHidden/>
          </w:rPr>
          <w:fldChar w:fldCharType="begin"/>
        </w:r>
        <w:r w:rsidR="004F5E65">
          <w:rPr>
            <w:noProof/>
            <w:webHidden/>
          </w:rPr>
          <w:instrText xml:space="preserve"> PAGEREF _Toc497199137 \h </w:instrText>
        </w:r>
        <w:r w:rsidR="004F5E65">
          <w:rPr>
            <w:noProof/>
            <w:webHidden/>
          </w:rPr>
        </w:r>
        <w:r w:rsidR="004F5E65">
          <w:rPr>
            <w:noProof/>
            <w:webHidden/>
          </w:rPr>
          <w:fldChar w:fldCharType="separate"/>
        </w:r>
        <w:r w:rsidR="004F5E65">
          <w:rPr>
            <w:noProof/>
            <w:webHidden/>
          </w:rPr>
          <w:t>32</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38" w:history="1">
        <w:r w:rsidR="004F5E65" w:rsidRPr="00676ADC">
          <w:rPr>
            <w:rStyle w:val="Hyperlink"/>
            <w:noProof/>
          </w:rPr>
          <w:t>Summer 2017 Planning</w:t>
        </w:r>
        <w:r w:rsidR="004F5E65">
          <w:rPr>
            <w:noProof/>
            <w:webHidden/>
          </w:rPr>
          <w:tab/>
        </w:r>
        <w:r w:rsidR="004F5E65">
          <w:rPr>
            <w:noProof/>
            <w:webHidden/>
          </w:rPr>
          <w:fldChar w:fldCharType="begin"/>
        </w:r>
        <w:r w:rsidR="004F5E65">
          <w:rPr>
            <w:noProof/>
            <w:webHidden/>
          </w:rPr>
          <w:instrText xml:space="preserve"> PAGEREF _Toc497199138 \h </w:instrText>
        </w:r>
        <w:r w:rsidR="004F5E65">
          <w:rPr>
            <w:noProof/>
            <w:webHidden/>
          </w:rPr>
        </w:r>
        <w:r w:rsidR="004F5E65">
          <w:rPr>
            <w:noProof/>
            <w:webHidden/>
          </w:rPr>
          <w:fldChar w:fldCharType="separate"/>
        </w:r>
        <w:r w:rsidR="004F5E65">
          <w:rPr>
            <w:noProof/>
            <w:webHidden/>
          </w:rPr>
          <w:t>32</w:t>
        </w:r>
        <w:r w:rsidR="004F5E65">
          <w:rPr>
            <w:noProof/>
            <w:webHidden/>
          </w:rPr>
          <w:fldChar w:fldCharType="end"/>
        </w:r>
      </w:hyperlink>
    </w:p>
    <w:p w:rsidR="004F5E65" w:rsidRDefault="00AC74B1">
      <w:pPr>
        <w:pStyle w:val="TOC2"/>
        <w:tabs>
          <w:tab w:val="right" w:leader="dot" w:pos="9350"/>
        </w:tabs>
        <w:rPr>
          <w:rFonts w:asciiTheme="minorHAnsi" w:eastAsiaTheme="minorEastAsia" w:hAnsiTheme="minorHAnsi" w:cstheme="minorBidi"/>
          <w:smallCaps w:val="0"/>
          <w:noProof/>
          <w:sz w:val="22"/>
          <w:szCs w:val="22"/>
          <w:lang w:bidi="ar-SA"/>
        </w:rPr>
      </w:pPr>
      <w:hyperlink w:anchor="_Toc497199139" w:history="1">
        <w:r w:rsidR="004F5E65" w:rsidRPr="00676ADC">
          <w:rPr>
            <w:rStyle w:val="Hyperlink"/>
            <w:noProof/>
          </w:rPr>
          <w:t>August</w:t>
        </w:r>
        <w:r w:rsidR="004F5E65">
          <w:rPr>
            <w:noProof/>
            <w:webHidden/>
          </w:rPr>
          <w:tab/>
        </w:r>
        <w:r w:rsidR="004F5E65">
          <w:rPr>
            <w:noProof/>
            <w:webHidden/>
          </w:rPr>
          <w:fldChar w:fldCharType="begin"/>
        </w:r>
        <w:r w:rsidR="004F5E65">
          <w:rPr>
            <w:noProof/>
            <w:webHidden/>
          </w:rPr>
          <w:instrText xml:space="preserve"> PAGEREF _Toc497199139 \h </w:instrText>
        </w:r>
        <w:r w:rsidR="004F5E65">
          <w:rPr>
            <w:noProof/>
            <w:webHidden/>
          </w:rPr>
        </w:r>
        <w:r w:rsidR="004F5E65">
          <w:rPr>
            <w:noProof/>
            <w:webHidden/>
          </w:rPr>
          <w:fldChar w:fldCharType="separate"/>
        </w:r>
        <w:r w:rsidR="004F5E65">
          <w:rPr>
            <w:noProof/>
            <w:webHidden/>
          </w:rPr>
          <w:t>33</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0" w:history="1">
        <w:r w:rsidR="004F5E65" w:rsidRPr="00676ADC">
          <w:rPr>
            <w:rStyle w:val="Hyperlink"/>
            <w:noProof/>
          </w:rPr>
          <w:t>2017-Aug-01 (Aug-02 UT):  Moon and Saturn</w:t>
        </w:r>
        <w:r w:rsidR="004F5E65">
          <w:rPr>
            <w:noProof/>
            <w:webHidden/>
          </w:rPr>
          <w:tab/>
        </w:r>
        <w:r w:rsidR="004F5E65">
          <w:rPr>
            <w:noProof/>
            <w:webHidden/>
          </w:rPr>
          <w:fldChar w:fldCharType="begin"/>
        </w:r>
        <w:r w:rsidR="004F5E65">
          <w:rPr>
            <w:noProof/>
            <w:webHidden/>
          </w:rPr>
          <w:instrText xml:space="preserve"> PAGEREF _Toc497199140 \h </w:instrText>
        </w:r>
        <w:r w:rsidR="004F5E65">
          <w:rPr>
            <w:noProof/>
            <w:webHidden/>
          </w:rPr>
        </w:r>
        <w:r w:rsidR="004F5E65">
          <w:rPr>
            <w:noProof/>
            <w:webHidden/>
          </w:rPr>
          <w:fldChar w:fldCharType="separate"/>
        </w:r>
        <w:r w:rsidR="004F5E65">
          <w:rPr>
            <w:noProof/>
            <w:webHidden/>
          </w:rPr>
          <w:t>33</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1" w:history="1">
        <w:r w:rsidR="004F5E65" w:rsidRPr="00676ADC">
          <w:rPr>
            <w:rStyle w:val="Hyperlink"/>
            <w:noProof/>
          </w:rPr>
          <w:t>2017-Aug-18 (Aug-18 UT):  Sun Imaging Tests</w:t>
        </w:r>
        <w:r w:rsidR="004F5E65">
          <w:rPr>
            <w:noProof/>
            <w:webHidden/>
          </w:rPr>
          <w:tab/>
        </w:r>
        <w:r w:rsidR="004F5E65">
          <w:rPr>
            <w:noProof/>
            <w:webHidden/>
          </w:rPr>
          <w:fldChar w:fldCharType="begin"/>
        </w:r>
        <w:r w:rsidR="004F5E65">
          <w:rPr>
            <w:noProof/>
            <w:webHidden/>
          </w:rPr>
          <w:instrText xml:space="preserve"> PAGEREF _Toc497199141 \h </w:instrText>
        </w:r>
        <w:r w:rsidR="004F5E65">
          <w:rPr>
            <w:noProof/>
            <w:webHidden/>
          </w:rPr>
        </w:r>
        <w:r w:rsidR="004F5E65">
          <w:rPr>
            <w:noProof/>
            <w:webHidden/>
          </w:rPr>
          <w:fldChar w:fldCharType="separate"/>
        </w:r>
        <w:r w:rsidR="004F5E65">
          <w:rPr>
            <w:noProof/>
            <w:webHidden/>
          </w:rPr>
          <w:t>38</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2" w:history="1">
        <w:r w:rsidR="004F5E65" w:rsidRPr="00676ADC">
          <w:rPr>
            <w:rStyle w:val="Hyperlink"/>
            <w:noProof/>
          </w:rPr>
          <w:t>2017-Aug-21 (Aug-21 UT):  Eclipse in Alliance, Nebraska!</w:t>
        </w:r>
        <w:r w:rsidR="004F5E65">
          <w:rPr>
            <w:noProof/>
            <w:webHidden/>
          </w:rPr>
          <w:tab/>
        </w:r>
        <w:r w:rsidR="004F5E65">
          <w:rPr>
            <w:noProof/>
            <w:webHidden/>
          </w:rPr>
          <w:fldChar w:fldCharType="begin"/>
        </w:r>
        <w:r w:rsidR="004F5E65">
          <w:rPr>
            <w:noProof/>
            <w:webHidden/>
          </w:rPr>
          <w:instrText xml:space="preserve"> PAGEREF _Toc497199142 \h </w:instrText>
        </w:r>
        <w:r w:rsidR="004F5E65">
          <w:rPr>
            <w:noProof/>
            <w:webHidden/>
          </w:rPr>
        </w:r>
        <w:r w:rsidR="004F5E65">
          <w:rPr>
            <w:noProof/>
            <w:webHidden/>
          </w:rPr>
          <w:fldChar w:fldCharType="separate"/>
        </w:r>
        <w:r w:rsidR="004F5E65">
          <w:rPr>
            <w:noProof/>
            <w:webHidden/>
          </w:rPr>
          <w:t>39</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3" w:history="1">
        <w:r w:rsidR="004F5E65" w:rsidRPr="00676ADC">
          <w:rPr>
            <w:rStyle w:val="Hyperlink"/>
            <w:noProof/>
          </w:rPr>
          <w:t>2017-Aug-28 (Aug-29 UT):  Saturn Video</w:t>
        </w:r>
        <w:r w:rsidR="004F5E65">
          <w:rPr>
            <w:noProof/>
            <w:webHidden/>
          </w:rPr>
          <w:tab/>
        </w:r>
        <w:r w:rsidR="004F5E65">
          <w:rPr>
            <w:noProof/>
            <w:webHidden/>
          </w:rPr>
          <w:fldChar w:fldCharType="begin"/>
        </w:r>
        <w:r w:rsidR="004F5E65">
          <w:rPr>
            <w:noProof/>
            <w:webHidden/>
          </w:rPr>
          <w:instrText xml:space="preserve"> PAGEREF _Toc497199143 \h </w:instrText>
        </w:r>
        <w:r w:rsidR="004F5E65">
          <w:rPr>
            <w:noProof/>
            <w:webHidden/>
          </w:rPr>
        </w:r>
        <w:r w:rsidR="004F5E65">
          <w:rPr>
            <w:noProof/>
            <w:webHidden/>
          </w:rPr>
          <w:fldChar w:fldCharType="separate"/>
        </w:r>
        <w:r w:rsidR="004F5E65">
          <w:rPr>
            <w:noProof/>
            <w:webHidden/>
          </w:rPr>
          <w:t>42</w:t>
        </w:r>
        <w:r w:rsidR="004F5E65">
          <w:rPr>
            <w:noProof/>
            <w:webHidden/>
          </w:rPr>
          <w:fldChar w:fldCharType="end"/>
        </w:r>
      </w:hyperlink>
    </w:p>
    <w:p w:rsidR="004F5E65" w:rsidRDefault="00AC74B1">
      <w:pPr>
        <w:pStyle w:val="TOC2"/>
        <w:tabs>
          <w:tab w:val="right" w:leader="dot" w:pos="9350"/>
        </w:tabs>
        <w:rPr>
          <w:rFonts w:asciiTheme="minorHAnsi" w:eastAsiaTheme="minorEastAsia" w:hAnsiTheme="minorHAnsi" w:cstheme="minorBidi"/>
          <w:smallCaps w:val="0"/>
          <w:noProof/>
          <w:sz w:val="22"/>
          <w:szCs w:val="22"/>
          <w:lang w:bidi="ar-SA"/>
        </w:rPr>
      </w:pPr>
      <w:hyperlink w:anchor="_Toc497199144" w:history="1">
        <w:r w:rsidR="004F5E65" w:rsidRPr="00676ADC">
          <w:rPr>
            <w:rStyle w:val="Hyperlink"/>
            <w:noProof/>
          </w:rPr>
          <w:t>September</w:t>
        </w:r>
        <w:r w:rsidR="004F5E65">
          <w:rPr>
            <w:noProof/>
            <w:webHidden/>
          </w:rPr>
          <w:tab/>
        </w:r>
        <w:r w:rsidR="004F5E65">
          <w:rPr>
            <w:noProof/>
            <w:webHidden/>
          </w:rPr>
          <w:fldChar w:fldCharType="begin"/>
        </w:r>
        <w:r w:rsidR="004F5E65">
          <w:rPr>
            <w:noProof/>
            <w:webHidden/>
          </w:rPr>
          <w:instrText xml:space="preserve"> PAGEREF _Toc497199144 \h </w:instrText>
        </w:r>
        <w:r w:rsidR="004F5E65">
          <w:rPr>
            <w:noProof/>
            <w:webHidden/>
          </w:rPr>
        </w:r>
        <w:r w:rsidR="004F5E65">
          <w:rPr>
            <w:noProof/>
            <w:webHidden/>
          </w:rPr>
          <w:fldChar w:fldCharType="separate"/>
        </w:r>
        <w:r w:rsidR="004F5E65">
          <w:rPr>
            <w:noProof/>
            <w:webHidden/>
          </w:rPr>
          <w:t>45</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5" w:history="1">
        <w:r w:rsidR="004F5E65" w:rsidRPr="00676ADC">
          <w:rPr>
            <w:rStyle w:val="Hyperlink"/>
            <w:noProof/>
          </w:rPr>
          <w:t>2017-Sep-06 (Sep-06 UT):  Sun – AR 12673</w:t>
        </w:r>
        <w:r w:rsidR="004F5E65">
          <w:rPr>
            <w:noProof/>
            <w:webHidden/>
          </w:rPr>
          <w:tab/>
        </w:r>
        <w:r w:rsidR="004F5E65">
          <w:rPr>
            <w:noProof/>
            <w:webHidden/>
          </w:rPr>
          <w:fldChar w:fldCharType="begin"/>
        </w:r>
        <w:r w:rsidR="004F5E65">
          <w:rPr>
            <w:noProof/>
            <w:webHidden/>
          </w:rPr>
          <w:instrText xml:space="preserve"> PAGEREF _Toc497199145 \h </w:instrText>
        </w:r>
        <w:r w:rsidR="004F5E65">
          <w:rPr>
            <w:noProof/>
            <w:webHidden/>
          </w:rPr>
        </w:r>
        <w:r w:rsidR="004F5E65">
          <w:rPr>
            <w:noProof/>
            <w:webHidden/>
          </w:rPr>
          <w:fldChar w:fldCharType="separate"/>
        </w:r>
        <w:r w:rsidR="004F5E65">
          <w:rPr>
            <w:noProof/>
            <w:webHidden/>
          </w:rPr>
          <w:t>45</w:t>
        </w:r>
        <w:r w:rsidR="004F5E65">
          <w:rPr>
            <w:noProof/>
            <w:webHidden/>
          </w:rPr>
          <w:fldChar w:fldCharType="end"/>
        </w:r>
      </w:hyperlink>
    </w:p>
    <w:p w:rsidR="004F5E65" w:rsidRDefault="00AC74B1">
      <w:pPr>
        <w:pStyle w:val="TOC2"/>
        <w:tabs>
          <w:tab w:val="right" w:leader="dot" w:pos="9350"/>
        </w:tabs>
        <w:rPr>
          <w:rFonts w:asciiTheme="minorHAnsi" w:eastAsiaTheme="minorEastAsia" w:hAnsiTheme="minorHAnsi" w:cstheme="minorBidi"/>
          <w:smallCaps w:val="0"/>
          <w:noProof/>
          <w:sz w:val="22"/>
          <w:szCs w:val="22"/>
          <w:lang w:bidi="ar-SA"/>
        </w:rPr>
      </w:pPr>
      <w:hyperlink w:anchor="_Toc497199146" w:history="1">
        <w:r w:rsidR="004F5E65" w:rsidRPr="00676ADC">
          <w:rPr>
            <w:rStyle w:val="Hyperlink"/>
            <w:noProof/>
          </w:rPr>
          <w:t>October</w:t>
        </w:r>
        <w:r w:rsidR="004F5E65">
          <w:rPr>
            <w:noProof/>
            <w:webHidden/>
          </w:rPr>
          <w:tab/>
        </w:r>
        <w:r w:rsidR="004F5E65">
          <w:rPr>
            <w:noProof/>
            <w:webHidden/>
          </w:rPr>
          <w:fldChar w:fldCharType="begin"/>
        </w:r>
        <w:r w:rsidR="004F5E65">
          <w:rPr>
            <w:noProof/>
            <w:webHidden/>
          </w:rPr>
          <w:instrText xml:space="preserve"> PAGEREF _Toc497199146 \h </w:instrText>
        </w:r>
        <w:r w:rsidR="004F5E65">
          <w:rPr>
            <w:noProof/>
            <w:webHidden/>
          </w:rPr>
        </w:r>
        <w:r w:rsidR="004F5E65">
          <w:rPr>
            <w:noProof/>
            <w:webHidden/>
          </w:rPr>
          <w:fldChar w:fldCharType="separate"/>
        </w:r>
        <w:r w:rsidR="004F5E65">
          <w:rPr>
            <w:noProof/>
            <w:webHidden/>
          </w:rPr>
          <w:t>46</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7" w:history="1">
        <w:r w:rsidR="004F5E65" w:rsidRPr="00676ADC">
          <w:rPr>
            <w:rStyle w:val="Hyperlink"/>
            <w:noProof/>
          </w:rPr>
          <w:t>2017-Oct-07 (Oct-08 UT):  Epsilon Lyrae, Lam Aqr</w:t>
        </w:r>
        <w:r w:rsidR="004F5E65">
          <w:rPr>
            <w:noProof/>
            <w:webHidden/>
          </w:rPr>
          <w:tab/>
        </w:r>
        <w:r w:rsidR="004F5E65">
          <w:rPr>
            <w:noProof/>
            <w:webHidden/>
          </w:rPr>
          <w:fldChar w:fldCharType="begin"/>
        </w:r>
        <w:r w:rsidR="004F5E65">
          <w:rPr>
            <w:noProof/>
            <w:webHidden/>
          </w:rPr>
          <w:instrText xml:space="preserve"> PAGEREF _Toc497199147 \h </w:instrText>
        </w:r>
        <w:r w:rsidR="004F5E65">
          <w:rPr>
            <w:noProof/>
            <w:webHidden/>
          </w:rPr>
        </w:r>
        <w:r w:rsidR="004F5E65">
          <w:rPr>
            <w:noProof/>
            <w:webHidden/>
          </w:rPr>
          <w:fldChar w:fldCharType="separate"/>
        </w:r>
        <w:r w:rsidR="004F5E65">
          <w:rPr>
            <w:noProof/>
            <w:webHidden/>
          </w:rPr>
          <w:t>46</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8" w:history="1">
        <w:r w:rsidR="004F5E65" w:rsidRPr="00676ADC">
          <w:rPr>
            <w:rStyle w:val="Hyperlink"/>
            <w:noProof/>
          </w:rPr>
          <w:t>Fall 2017 Planning</w:t>
        </w:r>
        <w:r w:rsidR="004F5E65">
          <w:rPr>
            <w:noProof/>
            <w:webHidden/>
          </w:rPr>
          <w:tab/>
        </w:r>
        <w:r w:rsidR="004F5E65">
          <w:rPr>
            <w:noProof/>
            <w:webHidden/>
          </w:rPr>
          <w:fldChar w:fldCharType="begin"/>
        </w:r>
        <w:r w:rsidR="004F5E65">
          <w:rPr>
            <w:noProof/>
            <w:webHidden/>
          </w:rPr>
          <w:instrText xml:space="preserve"> PAGEREF _Toc497199148 \h </w:instrText>
        </w:r>
        <w:r w:rsidR="004F5E65">
          <w:rPr>
            <w:noProof/>
            <w:webHidden/>
          </w:rPr>
        </w:r>
        <w:r w:rsidR="004F5E65">
          <w:rPr>
            <w:noProof/>
            <w:webHidden/>
          </w:rPr>
          <w:fldChar w:fldCharType="separate"/>
        </w:r>
        <w:r w:rsidR="004F5E65">
          <w:rPr>
            <w:noProof/>
            <w:webHidden/>
          </w:rPr>
          <w:t>47</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49" w:history="1">
        <w:r w:rsidR="004F5E65" w:rsidRPr="00676ADC">
          <w:rPr>
            <w:rStyle w:val="Hyperlink"/>
            <w:noProof/>
          </w:rPr>
          <w:t>2017-Oct-10 (Oct-11 UT):  Double Stars, Neptune and Triton</w:t>
        </w:r>
        <w:r w:rsidR="004F5E65">
          <w:rPr>
            <w:noProof/>
            <w:webHidden/>
          </w:rPr>
          <w:tab/>
        </w:r>
        <w:r w:rsidR="004F5E65">
          <w:rPr>
            <w:noProof/>
            <w:webHidden/>
          </w:rPr>
          <w:fldChar w:fldCharType="begin"/>
        </w:r>
        <w:r w:rsidR="004F5E65">
          <w:rPr>
            <w:noProof/>
            <w:webHidden/>
          </w:rPr>
          <w:instrText xml:space="preserve"> PAGEREF _Toc497199149 \h </w:instrText>
        </w:r>
        <w:r w:rsidR="004F5E65">
          <w:rPr>
            <w:noProof/>
            <w:webHidden/>
          </w:rPr>
        </w:r>
        <w:r w:rsidR="004F5E65">
          <w:rPr>
            <w:noProof/>
            <w:webHidden/>
          </w:rPr>
          <w:fldChar w:fldCharType="separate"/>
        </w:r>
        <w:r w:rsidR="004F5E65">
          <w:rPr>
            <w:noProof/>
            <w:webHidden/>
          </w:rPr>
          <w:t>49</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0" w:history="1">
        <w:r w:rsidR="004F5E65" w:rsidRPr="00676ADC">
          <w:rPr>
            <w:rStyle w:val="Hyperlink"/>
            <w:noProof/>
          </w:rPr>
          <w:t>2017-Oct-14 (Oct-15 UT):  Veil Nebula, M31 Wide-Field</w:t>
        </w:r>
        <w:r w:rsidR="004F5E65">
          <w:rPr>
            <w:noProof/>
            <w:webHidden/>
          </w:rPr>
          <w:tab/>
        </w:r>
        <w:r w:rsidR="004F5E65">
          <w:rPr>
            <w:noProof/>
            <w:webHidden/>
          </w:rPr>
          <w:fldChar w:fldCharType="begin"/>
        </w:r>
        <w:r w:rsidR="004F5E65">
          <w:rPr>
            <w:noProof/>
            <w:webHidden/>
          </w:rPr>
          <w:instrText xml:space="preserve"> PAGEREF _Toc497199150 \h </w:instrText>
        </w:r>
        <w:r w:rsidR="004F5E65">
          <w:rPr>
            <w:noProof/>
            <w:webHidden/>
          </w:rPr>
        </w:r>
        <w:r w:rsidR="004F5E65">
          <w:rPr>
            <w:noProof/>
            <w:webHidden/>
          </w:rPr>
          <w:fldChar w:fldCharType="separate"/>
        </w:r>
        <w:r w:rsidR="004F5E65">
          <w:rPr>
            <w:noProof/>
            <w:webHidden/>
          </w:rPr>
          <w:t>52</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1" w:history="1">
        <w:r w:rsidR="004F5E65" w:rsidRPr="00676ADC">
          <w:rPr>
            <w:rStyle w:val="Hyperlink"/>
            <w:noProof/>
          </w:rPr>
          <w:t>2017-Oct-15 (Oct-16 UT):  Veil Nebula Wide-Field</w:t>
        </w:r>
        <w:r w:rsidR="004F5E65">
          <w:rPr>
            <w:noProof/>
            <w:webHidden/>
          </w:rPr>
          <w:tab/>
        </w:r>
        <w:r w:rsidR="004F5E65">
          <w:rPr>
            <w:noProof/>
            <w:webHidden/>
          </w:rPr>
          <w:fldChar w:fldCharType="begin"/>
        </w:r>
        <w:r w:rsidR="004F5E65">
          <w:rPr>
            <w:noProof/>
            <w:webHidden/>
          </w:rPr>
          <w:instrText xml:space="preserve"> PAGEREF _Toc497199151 \h </w:instrText>
        </w:r>
        <w:r w:rsidR="004F5E65">
          <w:rPr>
            <w:noProof/>
            <w:webHidden/>
          </w:rPr>
        </w:r>
        <w:r w:rsidR="004F5E65">
          <w:rPr>
            <w:noProof/>
            <w:webHidden/>
          </w:rPr>
          <w:fldChar w:fldCharType="separate"/>
        </w:r>
        <w:r w:rsidR="004F5E65">
          <w:rPr>
            <w:noProof/>
            <w:webHidden/>
          </w:rPr>
          <w:t>53</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2" w:history="1">
        <w:r w:rsidR="004F5E65" w:rsidRPr="00676ADC">
          <w:rPr>
            <w:rStyle w:val="Hyperlink"/>
            <w:noProof/>
          </w:rPr>
          <w:t>2017-Oct-17 (Oct-18 UT):  Veil Nebula - Wide-Field, 380NUV</w:t>
        </w:r>
        <w:r w:rsidR="004F5E65">
          <w:rPr>
            <w:noProof/>
            <w:webHidden/>
          </w:rPr>
          <w:tab/>
        </w:r>
        <w:r w:rsidR="004F5E65">
          <w:rPr>
            <w:noProof/>
            <w:webHidden/>
          </w:rPr>
          <w:fldChar w:fldCharType="begin"/>
        </w:r>
        <w:r w:rsidR="004F5E65">
          <w:rPr>
            <w:noProof/>
            <w:webHidden/>
          </w:rPr>
          <w:instrText xml:space="preserve"> PAGEREF _Toc497199152 \h </w:instrText>
        </w:r>
        <w:r w:rsidR="004F5E65">
          <w:rPr>
            <w:noProof/>
            <w:webHidden/>
          </w:rPr>
        </w:r>
        <w:r w:rsidR="004F5E65">
          <w:rPr>
            <w:noProof/>
            <w:webHidden/>
          </w:rPr>
          <w:fldChar w:fldCharType="separate"/>
        </w:r>
        <w:r w:rsidR="004F5E65">
          <w:rPr>
            <w:noProof/>
            <w:webHidden/>
          </w:rPr>
          <w:t>54</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3" w:history="1">
        <w:r w:rsidR="004F5E65" w:rsidRPr="00676ADC">
          <w:rPr>
            <w:rStyle w:val="Hyperlink"/>
            <w:noProof/>
          </w:rPr>
          <w:t>2017-Oct-18 (Oct-19 UT):  Neptune</w:t>
        </w:r>
        <w:r w:rsidR="004F5E65">
          <w:rPr>
            <w:noProof/>
            <w:webHidden/>
          </w:rPr>
          <w:tab/>
        </w:r>
        <w:r w:rsidR="004F5E65">
          <w:rPr>
            <w:noProof/>
            <w:webHidden/>
          </w:rPr>
          <w:fldChar w:fldCharType="begin"/>
        </w:r>
        <w:r w:rsidR="004F5E65">
          <w:rPr>
            <w:noProof/>
            <w:webHidden/>
          </w:rPr>
          <w:instrText xml:space="preserve"> PAGEREF _Toc497199153 \h </w:instrText>
        </w:r>
        <w:r w:rsidR="004F5E65">
          <w:rPr>
            <w:noProof/>
            <w:webHidden/>
          </w:rPr>
        </w:r>
        <w:r w:rsidR="004F5E65">
          <w:rPr>
            <w:noProof/>
            <w:webHidden/>
          </w:rPr>
          <w:fldChar w:fldCharType="separate"/>
        </w:r>
        <w:r w:rsidR="004F5E65">
          <w:rPr>
            <w:noProof/>
            <w:webHidden/>
          </w:rPr>
          <w:t>55</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4" w:history="1">
        <w:r w:rsidR="004F5E65" w:rsidRPr="00676ADC">
          <w:rPr>
            <w:rStyle w:val="Hyperlink"/>
            <w:noProof/>
          </w:rPr>
          <w:t>2017-Oct-21 (Oct-22 UT):  IC1396 – Elephant Trunk Nebula</w:t>
        </w:r>
        <w:r w:rsidR="004F5E65">
          <w:rPr>
            <w:noProof/>
            <w:webHidden/>
          </w:rPr>
          <w:tab/>
        </w:r>
        <w:r w:rsidR="004F5E65">
          <w:rPr>
            <w:noProof/>
            <w:webHidden/>
          </w:rPr>
          <w:fldChar w:fldCharType="begin"/>
        </w:r>
        <w:r w:rsidR="004F5E65">
          <w:rPr>
            <w:noProof/>
            <w:webHidden/>
          </w:rPr>
          <w:instrText xml:space="preserve"> PAGEREF _Toc497199154 \h </w:instrText>
        </w:r>
        <w:r w:rsidR="004F5E65">
          <w:rPr>
            <w:noProof/>
            <w:webHidden/>
          </w:rPr>
        </w:r>
        <w:r w:rsidR="004F5E65">
          <w:rPr>
            <w:noProof/>
            <w:webHidden/>
          </w:rPr>
          <w:fldChar w:fldCharType="separate"/>
        </w:r>
        <w:r w:rsidR="004F5E65">
          <w:rPr>
            <w:noProof/>
            <w:webHidden/>
          </w:rPr>
          <w:t>58</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5" w:history="1">
        <w:r w:rsidR="004F5E65" w:rsidRPr="00676ADC">
          <w:rPr>
            <w:rStyle w:val="Hyperlink"/>
            <w:noProof/>
          </w:rPr>
          <w:t>2017-Oct-23 (Oct-24 UT):  Veil Nebula</w:t>
        </w:r>
        <w:r w:rsidR="004F5E65">
          <w:rPr>
            <w:noProof/>
            <w:webHidden/>
          </w:rPr>
          <w:tab/>
        </w:r>
        <w:r w:rsidR="004F5E65">
          <w:rPr>
            <w:noProof/>
            <w:webHidden/>
          </w:rPr>
          <w:fldChar w:fldCharType="begin"/>
        </w:r>
        <w:r w:rsidR="004F5E65">
          <w:rPr>
            <w:noProof/>
            <w:webHidden/>
          </w:rPr>
          <w:instrText xml:space="preserve"> PAGEREF _Toc497199155 \h </w:instrText>
        </w:r>
        <w:r w:rsidR="004F5E65">
          <w:rPr>
            <w:noProof/>
            <w:webHidden/>
          </w:rPr>
        </w:r>
        <w:r w:rsidR="004F5E65">
          <w:rPr>
            <w:noProof/>
            <w:webHidden/>
          </w:rPr>
          <w:fldChar w:fldCharType="separate"/>
        </w:r>
        <w:r w:rsidR="004F5E65">
          <w:rPr>
            <w:noProof/>
            <w:webHidden/>
          </w:rPr>
          <w:t>59</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6" w:history="1">
        <w:r w:rsidR="004F5E65" w:rsidRPr="00676ADC">
          <w:rPr>
            <w:rStyle w:val="Hyperlink"/>
            <w:noProof/>
          </w:rPr>
          <w:t>2017-Oct-25 (Oct-26 UT):  IC1396 – Elephant Trunk Nebula</w:t>
        </w:r>
        <w:r w:rsidR="004F5E65">
          <w:rPr>
            <w:noProof/>
            <w:webHidden/>
          </w:rPr>
          <w:tab/>
        </w:r>
        <w:r w:rsidR="004F5E65">
          <w:rPr>
            <w:noProof/>
            <w:webHidden/>
          </w:rPr>
          <w:fldChar w:fldCharType="begin"/>
        </w:r>
        <w:r w:rsidR="004F5E65">
          <w:rPr>
            <w:noProof/>
            <w:webHidden/>
          </w:rPr>
          <w:instrText xml:space="preserve"> PAGEREF _Toc497199156 \h </w:instrText>
        </w:r>
        <w:r w:rsidR="004F5E65">
          <w:rPr>
            <w:noProof/>
            <w:webHidden/>
          </w:rPr>
        </w:r>
        <w:r w:rsidR="004F5E65">
          <w:rPr>
            <w:noProof/>
            <w:webHidden/>
          </w:rPr>
          <w:fldChar w:fldCharType="separate"/>
        </w:r>
        <w:r w:rsidR="004F5E65">
          <w:rPr>
            <w:noProof/>
            <w:webHidden/>
          </w:rPr>
          <w:t>60</w:t>
        </w:r>
        <w:r w:rsidR="004F5E65">
          <w:rPr>
            <w:noProof/>
            <w:webHidden/>
          </w:rPr>
          <w:fldChar w:fldCharType="end"/>
        </w:r>
      </w:hyperlink>
    </w:p>
    <w:p w:rsidR="004F5E65" w:rsidRDefault="00AC74B1">
      <w:pPr>
        <w:pStyle w:val="TOC3"/>
        <w:tabs>
          <w:tab w:val="right" w:leader="dot" w:pos="9350"/>
        </w:tabs>
        <w:rPr>
          <w:rFonts w:asciiTheme="minorHAnsi" w:eastAsiaTheme="minorEastAsia" w:hAnsiTheme="minorHAnsi" w:cstheme="minorBidi"/>
          <w:i w:val="0"/>
          <w:iCs w:val="0"/>
          <w:noProof/>
          <w:sz w:val="22"/>
          <w:szCs w:val="22"/>
          <w:lang w:bidi="ar-SA"/>
        </w:rPr>
      </w:pPr>
      <w:hyperlink w:anchor="_Toc497199157" w:history="1">
        <w:r w:rsidR="004F5E65" w:rsidRPr="00676ADC">
          <w:rPr>
            <w:rStyle w:val="Hyperlink"/>
            <w:noProof/>
          </w:rPr>
          <w:t>2017-Oct-28 (Oct-29 UT):  NGC7822</w:t>
        </w:r>
        <w:r w:rsidR="004F5E65">
          <w:rPr>
            <w:noProof/>
            <w:webHidden/>
          </w:rPr>
          <w:tab/>
        </w:r>
        <w:r w:rsidR="004F5E65">
          <w:rPr>
            <w:noProof/>
            <w:webHidden/>
          </w:rPr>
          <w:fldChar w:fldCharType="begin"/>
        </w:r>
        <w:r w:rsidR="004F5E65">
          <w:rPr>
            <w:noProof/>
            <w:webHidden/>
          </w:rPr>
          <w:instrText xml:space="preserve"> PAGEREF _Toc497199157 \h </w:instrText>
        </w:r>
        <w:r w:rsidR="004F5E65">
          <w:rPr>
            <w:noProof/>
            <w:webHidden/>
          </w:rPr>
        </w:r>
        <w:r w:rsidR="004F5E65">
          <w:rPr>
            <w:noProof/>
            <w:webHidden/>
          </w:rPr>
          <w:fldChar w:fldCharType="separate"/>
        </w:r>
        <w:r w:rsidR="004F5E65">
          <w:rPr>
            <w:noProof/>
            <w:webHidden/>
          </w:rPr>
          <w:t>61</w:t>
        </w:r>
        <w:r w:rsidR="004F5E65">
          <w:rPr>
            <w:noProof/>
            <w:webHidden/>
          </w:rPr>
          <w:fldChar w:fldCharType="end"/>
        </w:r>
      </w:hyperlink>
    </w:p>
    <w:p w:rsidR="004F5E65" w:rsidRDefault="00AC74B1">
      <w:pPr>
        <w:pStyle w:val="TOC2"/>
        <w:tabs>
          <w:tab w:val="right" w:leader="dot" w:pos="9350"/>
        </w:tabs>
        <w:rPr>
          <w:rFonts w:asciiTheme="minorHAnsi" w:eastAsiaTheme="minorEastAsia" w:hAnsiTheme="minorHAnsi" w:cstheme="minorBidi"/>
          <w:smallCaps w:val="0"/>
          <w:noProof/>
          <w:sz w:val="22"/>
          <w:szCs w:val="22"/>
          <w:lang w:bidi="ar-SA"/>
        </w:rPr>
      </w:pPr>
      <w:hyperlink w:anchor="_Toc497199158" w:history="1">
        <w:r w:rsidR="004F5E65" w:rsidRPr="00676ADC">
          <w:rPr>
            <w:rStyle w:val="Hyperlink"/>
            <w:noProof/>
          </w:rPr>
          <w:t>References</w:t>
        </w:r>
        <w:r w:rsidR="004F5E65">
          <w:rPr>
            <w:noProof/>
            <w:webHidden/>
          </w:rPr>
          <w:tab/>
        </w:r>
        <w:r w:rsidR="004F5E65">
          <w:rPr>
            <w:noProof/>
            <w:webHidden/>
          </w:rPr>
          <w:fldChar w:fldCharType="begin"/>
        </w:r>
        <w:r w:rsidR="004F5E65">
          <w:rPr>
            <w:noProof/>
            <w:webHidden/>
          </w:rPr>
          <w:instrText xml:space="preserve"> PAGEREF _Toc497199158 \h </w:instrText>
        </w:r>
        <w:r w:rsidR="004F5E65">
          <w:rPr>
            <w:noProof/>
            <w:webHidden/>
          </w:rPr>
        </w:r>
        <w:r w:rsidR="004F5E65">
          <w:rPr>
            <w:noProof/>
            <w:webHidden/>
          </w:rPr>
          <w:fldChar w:fldCharType="separate"/>
        </w:r>
        <w:r w:rsidR="004F5E65">
          <w:rPr>
            <w:noProof/>
            <w:webHidden/>
          </w:rPr>
          <w:t>63</w:t>
        </w:r>
        <w:r w:rsidR="004F5E65">
          <w:rPr>
            <w:noProof/>
            <w:webHidden/>
          </w:rPr>
          <w:fldChar w:fldCharType="end"/>
        </w:r>
      </w:hyperlink>
    </w:p>
    <w:p w:rsidR="007066D7" w:rsidRDefault="003D018E">
      <w:r>
        <w:rPr>
          <w:b/>
          <w:bCs/>
          <w:caps/>
        </w:rPr>
        <w:fldChar w:fldCharType="end"/>
      </w:r>
    </w:p>
    <w:p w:rsidR="007066D7" w:rsidRDefault="007066D7">
      <w:pPr>
        <w:jc w:val="center"/>
      </w:pPr>
    </w:p>
    <w:p w:rsidR="003008F6" w:rsidRDefault="003008F6">
      <w:pPr>
        <w:rPr>
          <w:rFonts w:ascii="Arial" w:hAnsi="Arial" w:cs="Arial"/>
          <w:b/>
          <w:bCs/>
          <w:i/>
          <w:iCs/>
          <w:sz w:val="28"/>
          <w:szCs w:val="28"/>
        </w:rPr>
      </w:pPr>
      <w:r>
        <w:br w:type="page"/>
      </w:r>
    </w:p>
    <w:p w:rsidR="0089486A" w:rsidRDefault="0089486A" w:rsidP="0089486A">
      <w:pPr>
        <w:pStyle w:val="Heading2"/>
      </w:pPr>
      <w:bookmarkStart w:id="2" w:name="_Toc497199117"/>
      <w:r>
        <w:lastRenderedPageBreak/>
        <w:t>Year in Review</w:t>
      </w:r>
      <w:bookmarkEnd w:id="2"/>
    </w:p>
    <w:p w:rsidR="008424E3" w:rsidRDefault="001561E6" w:rsidP="008424E3">
      <w:r>
        <w:t xml:space="preserve">This year had three main focuses: high resolution solar system imaging, multi-spectral deep sky imaging, and the total eclipse “expedition” to Alliance, Nebraska. The biggest single campaign in solar system imaging included seven nights of </w:t>
      </w:r>
      <w:r w:rsidRPr="00706424">
        <w:rPr>
          <w:b/>
        </w:rPr>
        <w:t>Jupiter</w:t>
      </w:r>
      <w:r>
        <w:t xml:space="preserve"> observations.  The intention was to capture sufficiently detailed images on multiple nights for similar longitudes. This would allow drift measurements over a wide range of longitudes because over shorter revisit times features would be more likely to maintain coherence. </w:t>
      </w:r>
      <w:r w:rsidR="006557BF">
        <w:t xml:space="preserve"> </w:t>
      </w:r>
      <w:r w:rsidR="00706424">
        <w:t xml:space="preserve">The analysis of the Jupiter observations – along with contemporaneous Galilean Moon observations – are included in </w:t>
      </w:r>
      <w:r w:rsidR="00706424" w:rsidRPr="00706424">
        <w:rPr>
          <w:i/>
        </w:rPr>
        <w:t>Jupiter_Report.docx</w:t>
      </w:r>
      <w:r w:rsidR="00706424">
        <w:t>.</w:t>
      </w:r>
    </w:p>
    <w:p w:rsidR="00706424" w:rsidRPr="00706424" w:rsidRDefault="00706424" w:rsidP="008424E3">
      <w:pPr>
        <w:rPr>
          <w:color w:val="000000" w:themeColor="text1"/>
        </w:rPr>
      </w:pPr>
    </w:p>
    <w:p w:rsidR="00706424" w:rsidRDefault="00706424" w:rsidP="008424E3">
      <w:pPr>
        <w:rPr>
          <w:color w:val="000000" w:themeColor="text1"/>
        </w:rPr>
      </w:pPr>
      <w:r>
        <w:rPr>
          <w:color w:val="000000" w:themeColor="text1"/>
        </w:rPr>
        <w:t xml:space="preserve">Three nights of </w:t>
      </w:r>
      <w:r w:rsidRPr="00706424">
        <w:rPr>
          <w:b/>
          <w:color w:val="000000" w:themeColor="text1"/>
        </w:rPr>
        <w:t>Saturn</w:t>
      </w:r>
      <w:r>
        <w:rPr>
          <w:color w:val="000000" w:themeColor="text1"/>
        </w:rPr>
        <w:t xml:space="preserve"> observations were conducted during the summer.  The hope was to get very </w:t>
      </w:r>
      <w:r w:rsidR="008C62A8">
        <w:rPr>
          <w:color w:val="000000" w:themeColor="text1"/>
        </w:rPr>
        <w:t>high-resolution</w:t>
      </w:r>
      <w:r>
        <w:rPr>
          <w:color w:val="000000" w:themeColor="text1"/>
        </w:rPr>
        <w:t xml:space="preserve"> imagery to track the longitudes of </w:t>
      </w:r>
      <w:proofErr w:type="gramStart"/>
      <w:r>
        <w:rPr>
          <w:color w:val="000000" w:themeColor="text1"/>
        </w:rPr>
        <w:t>vertices’</w:t>
      </w:r>
      <w:proofErr w:type="gramEnd"/>
      <w:r>
        <w:rPr>
          <w:color w:val="000000" w:themeColor="text1"/>
        </w:rPr>
        <w:t xml:space="preserve"> of the north polar hexagon. Unfortunately, while Saturn’s tilt is most favorable to viewing the north polar region, it is also at it’s southernmost point on the ecliptic. Hence, seeing </w:t>
      </w:r>
      <w:r w:rsidR="00FE0534">
        <w:rPr>
          <w:color w:val="000000" w:themeColor="text1"/>
        </w:rPr>
        <w:t>was</w:t>
      </w:r>
      <w:r>
        <w:rPr>
          <w:color w:val="000000" w:themeColor="text1"/>
        </w:rPr>
        <w:t xml:space="preserve"> </w:t>
      </w:r>
      <w:r w:rsidR="008C62A8">
        <w:rPr>
          <w:color w:val="000000" w:themeColor="text1"/>
        </w:rPr>
        <w:t>degraded</w:t>
      </w:r>
      <w:r>
        <w:rPr>
          <w:color w:val="000000" w:themeColor="text1"/>
        </w:rPr>
        <w:t xml:space="preserve"> due to the large airmass.</w:t>
      </w:r>
      <w:r w:rsidR="00FE0534">
        <w:rPr>
          <w:color w:val="000000" w:themeColor="text1"/>
        </w:rPr>
        <w:t xml:space="preserve"> Mapping and other analyses of the Saturn campaign has yet to be completed (12/8/2017).</w:t>
      </w:r>
    </w:p>
    <w:p w:rsidR="00706424" w:rsidRDefault="00706424" w:rsidP="008424E3">
      <w:pPr>
        <w:rPr>
          <w:color w:val="000000" w:themeColor="text1"/>
        </w:rPr>
      </w:pPr>
    </w:p>
    <w:p w:rsidR="00706424" w:rsidRDefault="00706424" w:rsidP="008424E3">
      <w:pPr>
        <w:rPr>
          <w:color w:val="000000" w:themeColor="text1"/>
        </w:rPr>
      </w:pPr>
      <w:r>
        <w:rPr>
          <w:color w:val="000000" w:themeColor="text1"/>
        </w:rPr>
        <w:t xml:space="preserve">Efforts were made on to resolve features on </w:t>
      </w:r>
      <w:r w:rsidRPr="008C62A8">
        <w:rPr>
          <w:b/>
          <w:color w:val="000000" w:themeColor="text1"/>
        </w:rPr>
        <w:t>Uranus</w:t>
      </w:r>
      <w:r w:rsidR="008C62A8">
        <w:rPr>
          <w:color w:val="000000" w:themeColor="text1"/>
        </w:rPr>
        <w:t xml:space="preserve"> (one night)</w:t>
      </w:r>
      <w:r>
        <w:rPr>
          <w:color w:val="000000" w:themeColor="text1"/>
        </w:rPr>
        <w:t xml:space="preserve"> and </w:t>
      </w:r>
      <w:r w:rsidRPr="008C62A8">
        <w:rPr>
          <w:b/>
          <w:color w:val="000000" w:themeColor="text1"/>
        </w:rPr>
        <w:t>Neptune</w:t>
      </w:r>
      <w:r w:rsidR="008C62A8">
        <w:rPr>
          <w:color w:val="000000" w:themeColor="text1"/>
        </w:rPr>
        <w:t xml:space="preserve"> (three nights)</w:t>
      </w:r>
      <w:r>
        <w:rPr>
          <w:color w:val="000000" w:themeColor="text1"/>
        </w:rPr>
        <w:t>.</w:t>
      </w:r>
      <w:r w:rsidR="008C62A8">
        <w:rPr>
          <w:color w:val="000000" w:themeColor="text1"/>
        </w:rPr>
        <w:t xml:space="preserve"> These efforts focused on using the relatively high contrast available in the NIR, particularly the &gt;685nm filter.  Uranus disk was cleanly resolved, but any structure, even banding, is questionable. </w:t>
      </w:r>
      <w:r w:rsidR="00FE0534">
        <w:rPr>
          <w:color w:val="000000" w:themeColor="text1"/>
        </w:rPr>
        <w:t xml:space="preserve">Likewise, Neptune’s disk was resolved, but no features were unequivocally identified. In particularly, I was trying to capture a large equatorial storm that was visible in slightly larger telescopes than mine. Finding Neptune continue to be a challenge due to it’s faintness and the lack of a go-to telescope. However, I did manage to get </w:t>
      </w:r>
      <w:r w:rsidR="00C6727B">
        <w:rPr>
          <w:color w:val="000000" w:themeColor="text1"/>
        </w:rPr>
        <w:t>efficient</w:t>
      </w:r>
      <w:r w:rsidR="00FE0534">
        <w:rPr>
          <w:color w:val="000000" w:themeColor="text1"/>
        </w:rPr>
        <w:t xml:space="preserve"> at using a spiral search pattern.</w:t>
      </w:r>
    </w:p>
    <w:p w:rsidR="00F443D7" w:rsidRDefault="00F443D7" w:rsidP="008424E3">
      <w:pPr>
        <w:rPr>
          <w:color w:val="000000" w:themeColor="text1"/>
        </w:rPr>
      </w:pPr>
    </w:p>
    <w:p w:rsidR="00F443D7" w:rsidRDefault="00F443D7" w:rsidP="008424E3">
      <w:pPr>
        <w:rPr>
          <w:color w:val="000000" w:themeColor="text1"/>
        </w:rPr>
      </w:pPr>
      <w:r>
        <w:rPr>
          <w:color w:val="000000" w:themeColor="text1"/>
        </w:rPr>
        <w:t>Other high-resolution campaigns included a few regional observations of the Moon, a large solar active region, coverage of a few summer double stars</w:t>
      </w:r>
      <w:r w:rsidR="004B0F42">
        <w:rPr>
          <w:color w:val="000000" w:themeColor="text1"/>
        </w:rPr>
        <w:t>, Venus (with an attempt at night-side thermal observations), the Eskimo Nebula, and the Orion Nebula.</w:t>
      </w:r>
    </w:p>
    <w:p w:rsidR="004B0F42" w:rsidRDefault="004B0F42" w:rsidP="008424E3">
      <w:pPr>
        <w:rPr>
          <w:color w:val="000000" w:themeColor="text1"/>
        </w:rPr>
      </w:pPr>
    </w:p>
    <w:p w:rsidR="004B0F42" w:rsidRPr="00706424" w:rsidRDefault="004B0F42" w:rsidP="008424E3">
      <w:pPr>
        <w:rPr>
          <w:color w:val="000000" w:themeColor="text1"/>
        </w:rPr>
      </w:pPr>
      <w:r>
        <w:rPr>
          <w:color w:val="000000" w:themeColor="text1"/>
        </w:rPr>
        <w:t>Starting in the winter I closed out the moderate resolution, multiband observations of M42 and M33.  Then in the fall I began wide field observations of several late summer and fall galactic nebulae</w:t>
      </w:r>
      <w:r w:rsidR="00BC2ED7">
        <w:rPr>
          <w:color w:val="000000" w:themeColor="text1"/>
        </w:rPr>
        <w:t xml:space="preserve"> and M31.  I learned something important: </w:t>
      </w:r>
      <w:proofErr w:type="spellStart"/>
      <w:r w:rsidR="00BC2ED7">
        <w:rPr>
          <w:color w:val="000000" w:themeColor="text1"/>
        </w:rPr>
        <w:t>Ar</w:t>
      </w:r>
      <w:proofErr w:type="spellEnd"/>
      <w:r w:rsidR="00BC2ED7">
        <w:rPr>
          <w:color w:val="000000" w:themeColor="text1"/>
        </w:rPr>
        <w:t xml:space="preserve"> III emission is visible in the NIR &gt;807nm filter</w:t>
      </w:r>
      <w:r w:rsidR="00F77D94">
        <w:rPr>
          <w:color w:val="000000" w:themeColor="text1"/>
        </w:rPr>
        <w:t>. I had unambiguous detection and the spatial coincidence with O III emission, which has a similar ionization potential, was the smoking gun.</w:t>
      </w:r>
      <w:r w:rsidR="005740F2">
        <w:rPr>
          <w:color w:val="000000" w:themeColor="text1"/>
        </w:rPr>
        <w:t xml:space="preserve"> I also explored the capabilities </w:t>
      </w:r>
      <w:r w:rsidR="006964C3">
        <w:rPr>
          <w:color w:val="000000" w:themeColor="text1"/>
        </w:rPr>
        <w:t>of</w:t>
      </w:r>
      <w:r w:rsidR="005740F2">
        <w:rPr>
          <w:color w:val="000000" w:themeColor="text1"/>
        </w:rPr>
        <w:t xml:space="preserve"> PyNeb</w:t>
      </w:r>
      <w:proofErr w:type="gramStart"/>
      <w:r w:rsidR="005740F2">
        <w:rPr>
          <w:color w:val="000000" w:themeColor="text1"/>
        </w:rPr>
        <w:t>, in particular</w:t>
      </w:r>
      <w:r w:rsidR="003E09FC">
        <w:rPr>
          <w:color w:val="000000" w:themeColor="text1"/>
        </w:rPr>
        <w:t>,</w:t>
      </w:r>
      <w:r w:rsidR="005740F2">
        <w:rPr>
          <w:color w:val="000000" w:themeColor="text1"/>
        </w:rPr>
        <w:t xml:space="preserve"> ion</w:t>
      </w:r>
      <w:proofErr w:type="gramEnd"/>
      <w:r w:rsidR="005740F2">
        <w:rPr>
          <w:color w:val="000000" w:themeColor="text1"/>
        </w:rPr>
        <w:t xml:space="preserve"> </w:t>
      </w:r>
      <w:r w:rsidR="003E09FC">
        <w:rPr>
          <w:color w:val="000000" w:themeColor="text1"/>
        </w:rPr>
        <w:t>abundance</w:t>
      </w:r>
      <w:r w:rsidR="005740F2">
        <w:rPr>
          <w:color w:val="000000" w:themeColor="text1"/>
        </w:rPr>
        <w:t>.</w:t>
      </w:r>
    </w:p>
    <w:p w:rsidR="008424E3" w:rsidRPr="00706424" w:rsidRDefault="008424E3" w:rsidP="008424E3">
      <w:pPr>
        <w:rPr>
          <w:color w:val="000000" w:themeColor="text1"/>
        </w:rPr>
      </w:pPr>
    </w:p>
    <w:p w:rsidR="00C757C3" w:rsidRPr="00706424" w:rsidRDefault="00C757C3">
      <w:pPr>
        <w:rPr>
          <w:color w:val="000000" w:themeColor="text1"/>
        </w:rPr>
      </w:pPr>
    </w:p>
    <w:p w:rsidR="00C757C3" w:rsidRPr="00706424" w:rsidRDefault="00C757C3">
      <w:pPr>
        <w:rPr>
          <w:color w:val="000000" w:themeColor="text1"/>
        </w:rPr>
      </w:pPr>
    </w:p>
    <w:p w:rsidR="006B0F4E" w:rsidRPr="00706424" w:rsidRDefault="006B0F4E" w:rsidP="0089486A">
      <w:pPr>
        <w:rPr>
          <w:color w:val="000000" w:themeColor="text1"/>
        </w:rPr>
      </w:pPr>
    </w:p>
    <w:p w:rsidR="00CB2030" w:rsidRPr="00706424" w:rsidRDefault="00CB2030" w:rsidP="00B60EE2">
      <w:pPr>
        <w:rPr>
          <w:color w:val="000000" w:themeColor="text1"/>
          <w:lang w:bidi="ar-SA"/>
        </w:rPr>
      </w:pPr>
    </w:p>
    <w:p w:rsidR="003008F6" w:rsidRPr="00706424" w:rsidRDefault="003008F6">
      <w:pPr>
        <w:rPr>
          <w:rFonts w:ascii="Arial" w:hAnsi="Arial" w:cs="Arial"/>
          <w:b/>
          <w:bCs/>
          <w:i/>
          <w:iCs/>
          <w:color w:val="000000" w:themeColor="text1"/>
          <w:sz w:val="28"/>
          <w:szCs w:val="28"/>
        </w:rPr>
      </w:pPr>
      <w:r w:rsidRPr="00706424">
        <w:rPr>
          <w:color w:val="000000" w:themeColor="text1"/>
        </w:rPr>
        <w:br w:type="page"/>
      </w:r>
    </w:p>
    <w:p w:rsidR="00B60EE2" w:rsidRDefault="00B60EE2" w:rsidP="00B60EE2">
      <w:pPr>
        <w:pStyle w:val="Heading2"/>
      </w:pPr>
      <w:bookmarkStart w:id="3" w:name="_Toc497199118"/>
      <w:r>
        <w:lastRenderedPageBreak/>
        <w:t>January</w:t>
      </w:r>
      <w:bookmarkEnd w:id="3"/>
    </w:p>
    <w:p w:rsidR="00227B76" w:rsidRDefault="00227B76" w:rsidP="00227B76">
      <w:pPr>
        <w:pStyle w:val="Heading3"/>
      </w:pPr>
      <w:bookmarkStart w:id="4" w:name="_Toc497199119"/>
      <w:r>
        <w:t xml:space="preserve">2017-Jan-17 (Jan-18 UT): </w:t>
      </w:r>
      <w:r w:rsidRPr="002B2B28">
        <w:t xml:space="preserve"> </w:t>
      </w:r>
      <w:r>
        <w:t>M42 in 889nm CH4</w:t>
      </w:r>
      <w:bookmarkEnd w:id="4"/>
    </w:p>
    <w:p w:rsidR="00227B76" w:rsidRDefault="00227B76" w:rsidP="00227B76">
      <w:pPr>
        <w:rPr>
          <w:color w:val="808080" w:themeColor="background1" w:themeShade="80"/>
          <w:sz w:val="20"/>
          <w:lang w:bidi="ar-SA"/>
        </w:rPr>
      </w:pPr>
      <w:r>
        <w:rPr>
          <w:color w:val="808080" w:themeColor="background1" w:themeShade="80"/>
          <w:sz w:val="20"/>
          <w:lang w:bidi="ar-SA"/>
        </w:rPr>
        <w:t>Last Updated 1/23/2017</w:t>
      </w:r>
    </w:p>
    <w:p w:rsidR="00227B76" w:rsidRDefault="00227B76" w:rsidP="00227B76">
      <w:pPr>
        <w:rPr>
          <w:color w:val="808080" w:themeColor="background1" w:themeShade="80"/>
          <w:sz w:val="20"/>
          <w:lang w:bidi="ar-SA"/>
        </w:rPr>
      </w:pPr>
    </w:p>
    <w:p w:rsidR="00227B76" w:rsidRPr="009164B7" w:rsidRDefault="00227B76" w:rsidP="00227B76">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0372E" w:rsidRPr="004174E0" w:rsidTr="00A71FC8">
        <w:trPr>
          <w:jc w:val="center"/>
        </w:trPr>
        <w:tc>
          <w:tcPr>
            <w:tcW w:w="4680" w:type="dxa"/>
            <w:shd w:val="clear" w:color="auto" w:fill="000000"/>
            <w:vAlign w:val="center"/>
          </w:tcPr>
          <w:p w:rsidR="0030372E" w:rsidRDefault="0030372E"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4942"/>
                  <wp:effectExtent l="19050" t="0" r="7620" b="0"/>
                  <wp:docPr id="22" name="Picture 2" descr="F:\Astronomy\Projects\Nebulae-Diffuse\M42 - Orion Nebula\Imaging Data\20170118UT-430mm\M42-20170118UT-889CH4a-sum02h47m30s-Artifact-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118UT-430mm\M42-20170118UT-889CH4a-sum02h47m30s-Artifact-Flattened-Log-HalfSize.jpg"/>
                          <pic:cNvPicPr>
                            <a:picLocks noChangeAspect="1" noChangeArrowheads="1"/>
                          </pic:cNvPicPr>
                        </pic:nvPicPr>
                        <pic:blipFill>
                          <a:blip r:embed="rId16" cstate="print"/>
                          <a:srcRect/>
                          <a:stretch>
                            <a:fillRect/>
                          </a:stretch>
                        </pic:blipFill>
                        <pic:spPr bwMode="auto">
                          <a:xfrm>
                            <a:off x="0" y="0"/>
                            <a:ext cx="2926080" cy="2194942"/>
                          </a:xfrm>
                          <a:prstGeom prst="rect">
                            <a:avLst/>
                          </a:prstGeom>
                          <a:noFill/>
                          <a:ln w="9525">
                            <a:noFill/>
                            <a:miter lim="800000"/>
                            <a:headEnd/>
                            <a:tailEnd/>
                          </a:ln>
                        </pic:spPr>
                      </pic:pic>
                    </a:graphicData>
                  </a:graphic>
                </wp:inline>
              </w:drawing>
            </w:r>
          </w:p>
        </w:tc>
        <w:tc>
          <w:tcPr>
            <w:tcW w:w="4680" w:type="dxa"/>
            <w:shd w:val="clear" w:color="auto" w:fill="000000"/>
          </w:tcPr>
          <w:p w:rsidR="0030372E" w:rsidRPr="004174E0" w:rsidRDefault="0030372E" w:rsidP="00A71FC8">
            <w:pPr>
              <w:jc w:val="center"/>
              <w:rPr>
                <w:sz w:val="20"/>
                <w:lang w:bidi="ar-SA"/>
              </w:rPr>
            </w:pPr>
            <w:r>
              <w:rPr>
                <w:noProof/>
                <w:sz w:val="20"/>
                <w:lang w:bidi="ar-SA"/>
              </w:rPr>
              <w:drawing>
                <wp:inline distT="0" distB="0" distL="0" distR="0">
                  <wp:extent cx="2926080" cy="2194942"/>
                  <wp:effectExtent l="19050" t="0" r="7620" b="0"/>
                  <wp:docPr id="26" name="Picture 3" descr="F:\Astronomy\Projects\Nebulae-Diffuse\M42 - Orion Nebula\Imaging Data\20170118UT-430mm\M42-201XXXXXUT-889CH4-sum05h45m00s-Artifact-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Nebulae-Diffuse\M42 - Orion Nebula\Imaging Data\20170118UT-430mm\M42-201XXXXXUT-889CH4-sum05h45m00s-Artifact-Flattened-Log-HalfSize.jpg"/>
                          <pic:cNvPicPr>
                            <a:picLocks noChangeAspect="1" noChangeArrowheads="1"/>
                          </pic:cNvPicPr>
                        </pic:nvPicPr>
                        <pic:blipFill>
                          <a:blip r:embed="rId17" cstate="print"/>
                          <a:srcRect/>
                          <a:stretch>
                            <a:fillRect/>
                          </a:stretch>
                        </pic:blipFill>
                        <pic:spPr bwMode="auto">
                          <a:xfrm>
                            <a:off x="0" y="0"/>
                            <a:ext cx="2926080" cy="2194942"/>
                          </a:xfrm>
                          <a:prstGeom prst="rect">
                            <a:avLst/>
                          </a:prstGeom>
                          <a:noFill/>
                          <a:ln w="9525">
                            <a:noFill/>
                            <a:miter lim="800000"/>
                            <a:headEnd/>
                            <a:tailEnd/>
                          </a:ln>
                        </pic:spPr>
                      </pic:pic>
                    </a:graphicData>
                  </a:graphic>
                </wp:inline>
              </w:drawing>
            </w:r>
          </w:p>
        </w:tc>
      </w:tr>
      <w:tr w:rsidR="0030372E" w:rsidRPr="00EE3E4F" w:rsidTr="00A71FC8">
        <w:trPr>
          <w:jc w:val="center"/>
        </w:trPr>
        <w:tc>
          <w:tcPr>
            <w:tcW w:w="4680" w:type="dxa"/>
            <w:shd w:val="clear" w:color="auto" w:fill="000000"/>
          </w:tcPr>
          <w:p w:rsidR="0030372E" w:rsidRPr="00EE3E4F" w:rsidRDefault="0030372E" w:rsidP="00A71FC8">
            <w:pPr>
              <w:jc w:val="center"/>
              <w:rPr>
                <w:sz w:val="20"/>
                <w:lang w:bidi="ar-SA"/>
              </w:rPr>
            </w:pPr>
            <w:r w:rsidRPr="0030372E">
              <w:rPr>
                <w:sz w:val="20"/>
                <w:lang w:bidi="ar-SA"/>
              </w:rPr>
              <w:t>M42-20170118UT-889CH4a-sum02h47m30s-Artifact-Flattened-Log-HalfSize.jpg</w:t>
            </w:r>
          </w:p>
        </w:tc>
        <w:tc>
          <w:tcPr>
            <w:tcW w:w="4680" w:type="dxa"/>
            <w:shd w:val="clear" w:color="auto" w:fill="000000"/>
          </w:tcPr>
          <w:p w:rsidR="0030372E" w:rsidRPr="00EE3E4F" w:rsidRDefault="0030372E" w:rsidP="00A71FC8">
            <w:pPr>
              <w:jc w:val="center"/>
              <w:rPr>
                <w:sz w:val="20"/>
                <w:lang w:bidi="ar-SA"/>
              </w:rPr>
            </w:pPr>
            <w:r w:rsidRPr="0030372E">
              <w:rPr>
                <w:sz w:val="20"/>
                <w:lang w:bidi="ar-SA"/>
              </w:rPr>
              <w:t>M42-201XXXXXUT-889CH4-sum05h45m00s-Artifact-Flattened-Log-HalfSize.jpg</w:t>
            </w:r>
          </w:p>
        </w:tc>
      </w:tr>
      <w:tr w:rsidR="00227B76" w:rsidRPr="004174E0" w:rsidTr="00322AEB">
        <w:trPr>
          <w:jc w:val="center"/>
        </w:trPr>
        <w:tc>
          <w:tcPr>
            <w:tcW w:w="4680" w:type="dxa"/>
            <w:shd w:val="clear" w:color="auto" w:fill="000000"/>
            <w:vAlign w:val="center"/>
          </w:tcPr>
          <w:p w:rsidR="00227B76" w:rsidRDefault="0030372E"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4942"/>
                  <wp:effectExtent l="19050" t="0" r="7620" b="0"/>
                  <wp:docPr id="31" name="Picture 4" descr="F:\Astronomy\Projects\Nebulae-Diffuse\M42 - Orion Nebula\Imaging Data\20170118UT-430mm\M42-201X-RGB-TestNIR-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Diffuse\M42 - Orion Nebula\Imaging Data\20170118UT-430mm\M42-201X-RGB-TestNIR-HalfSize.jpg"/>
                          <pic:cNvPicPr>
                            <a:picLocks noChangeAspect="1" noChangeArrowheads="1"/>
                          </pic:cNvPicPr>
                        </pic:nvPicPr>
                        <pic:blipFill>
                          <a:blip r:embed="rId18" cstate="print"/>
                          <a:srcRect/>
                          <a:stretch>
                            <a:fillRect/>
                          </a:stretch>
                        </pic:blipFill>
                        <pic:spPr bwMode="auto">
                          <a:xfrm>
                            <a:off x="0" y="0"/>
                            <a:ext cx="2926080" cy="2194942"/>
                          </a:xfrm>
                          <a:prstGeom prst="rect">
                            <a:avLst/>
                          </a:prstGeom>
                          <a:noFill/>
                          <a:ln w="9525">
                            <a:noFill/>
                            <a:miter lim="800000"/>
                            <a:headEnd/>
                            <a:tailEnd/>
                          </a:ln>
                        </pic:spPr>
                      </pic:pic>
                    </a:graphicData>
                  </a:graphic>
                </wp:inline>
              </w:drawing>
            </w:r>
          </w:p>
        </w:tc>
        <w:tc>
          <w:tcPr>
            <w:tcW w:w="4680" w:type="dxa"/>
            <w:shd w:val="clear" w:color="auto" w:fill="000000"/>
          </w:tcPr>
          <w:p w:rsidR="00227B76" w:rsidRPr="004174E0" w:rsidRDefault="00227B76" w:rsidP="00322AEB">
            <w:pPr>
              <w:jc w:val="center"/>
              <w:rPr>
                <w:sz w:val="20"/>
                <w:lang w:bidi="ar-SA"/>
              </w:rPr>
            </w:pPr>
          </w:p>
        </w:tc>
      </w:tr>
      <w:tr w:rsidR="00227B76" w:rsidRPr="00EE3E4F" w:rsidTr="00322AEB">
        <w:trPr>
          <w:jc w:val="center"/>
        </w:trPr>
        <w:tc>
          <w:tcPr>
            <w:tcW w:w="4680" w:type="dxa"/>
            <w:shd w:val="clear" w:color="auto" w:fill="000000"/>
          </w:tcPr>
          <w:p w:rsidR="00227B76" w:rsidRPr="00EE3E4F" w:rsidRDefault="0030372E" w:rsidP="00322AEB">
            <w:pPr>
              <w:jc w:val="center"/>
              <w:rPr>
                <w:sz w:val="20"/>
                <w:lang w:bidi="ar-SA"/>
              </w:rPr>
            </w:pPr>
            <w:r w:rsidRPr="0030372E">
              <w:rPr>
                <w:sz w:val="20"/>
                <w:lang w:bidi="ar-SA"/>
              </w:rPr>
              <w:t>M42-201X-RGB-TestNIR-HalfSize.jpg</w:t>
            </w:r>
          </w:p>
        </w:tc>
        <w:tc>
          <w:tcPr>
            <w:tcW w:w="4680" w:type="dxa"/>
            <w:shd w:val="clear" w:color="auto" w:fill="000000"/>
          </w:tcPr>
          <w:p w:rsidR="00227B76" w:rsidRPr="00EE3E4F" w:rsidRDefault="00227B76" w:rsidP="00322AEB">
            <w:pPr>
              <w:jc w:val="center"/>
              <w:rPr>
                <w:sz w:val="20"/>
                <w:lang w:bidi="ar-SA"/>
              </w:rPr>
            </w:pPr>
          </w:p>
        </w:tc>
      </w:tr>
    </w:tbl>
    <w:p w:rsidR="00227B76" w:rsidRDefault="00227B76" w:rsidP="00227B76"/>
    <w:p w:rsidR="00560DF2" w:rsidRPr="00BE5CDD" w:rsidRDefault="00560DF2" w:rsidP="00560DF2">
      <w:r>
        <w:rPr>
          <w:b/>
        </w:rPr>
        <w:t>Data Disposition:</w:t>
      </w:r>
      <w:r>
        <w:t xml:space="preserve"> Raw data are zipped and on the 2TB archive drive. Processed data are under the Projects directory on the Astronomy thumb drive.</w:t>
      </w:r>
    </w:p>
    <w:p w:rsidR="00227B76" w:rsidRDefault="00227B76" w:rsidP="00227B76">
      <w:pPr>
        <w:rPr>
          <w:rFonts w:ascii="Arial" w:hAnsi="Arial" w:cs="Arial"/>
          <w:b/>
          <w:bCs/>
          <w:i/>
          <w:iCs/>
          <w:sz w:val="28"/>
          <w:szCs w:val="28"/>
        </w:rPr>
      </w:pPr>
      <w:r>
        <w:br w:type="page"/>
      </w:r>
    </w:p>
    <w:p w:rsidR="00227B76" w:rsidRDefault="00227B76" w:rsidP="00227B76">
      <w:pPr>
        <w:pStyle w:val="Heading3"/>
      </w:pPr>
      <w:bookmarkStart w:id="5" w:name="_Toc497199120"/>
      <w:r>
        <w:lastRenderedPageBreak/>
        <w:t xml:space="preserve">2017-Jan-18 (Jan-19 UT): </w:t>
      </w:r>
      <w:r w:rsidRPr="002B2B28">
        <w:t xml:space="preserve"> </w:t>
      </w:r>
      <w:r>
        <w:t>M33 in 889nm CH4 and M42 in &gt;685nm NIR and 889nm CH4</w:t>
      </w:r>
      <w:bookmarkEnd w:id="5"/>
    </w:p>
    <w:p w:rsidR="00227B76" w:rsidRDefault="00227B76" w:rsidP="00227B76">
      <w:pPr>
        <w:rPr>
          <w:color w:val="808080" w:themeColor="background1" w:themeShade="80"/>
          <w:sz w:val="20"/>
          <w:lang w:bidi="ar-SA"/>
        </w:rPr>
      </w:pPr>
      <w:r>
        <w:rPr>
          <w:color w:val="808080" w:themeColor="background1" w:themeShade="80"/>
          <w:sz w:val="20"/>
          <w:lang w:bidi="ar-SA"/>
        </w:rPr>
        <w:t>Last Updated 1/23/2017</w:t>
      </w:r>
    </w:p>
    <w:p w:rsidR="00227B76" w:rsidRDefault="00227B76" w:rsidP="00227B76">
      <w:pPr>
        <w:rPr>
          <w:color w:val="808080" w:themeColor="background1" w:themeShade="80"/>
          <w:sz w:val="20"/>
          <w:lang w:bidi="ar-SA"/>
        </w:rPr>
      </w:pPr>
    </w:p>
    <w:p w:rsidR="00227B76" w:rsidRPr="009164B7" w:rsidRDefault="00227B76" w:rsidP="00227B76">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27B76" w:rsidRPr="004174E0" w:rsidTr="00322AEB">
        <w:trPr>
          <w:jc w:val="center"/>
        </w:trPr>
        <w:tc>
          <w:tcPr>
            <w:tcW w:w="4680" w:type="dxa"/>
            <w:shd w:val="clear" w:color="auto" w:fill="000000"/>
            <w:vAlign w:val="center"/>
          </w:tcPr>
          <w:p w:rsidR="00227B76" w:rsidRDefault="00866E42"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4560"/>
                  <wp:effectExtent l="19050" t="0" r="7620" b="0"/>
                  <wp:docPr id="4" name="Picture 4" descr="F:\Astronomy\Projects\Galaxies\M33\Imaging Data\20170119UT\M33-20170119UT-889CH4a-sum01h22m30s-Flattened-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Galaxies\M33\Imaging Data\20170119UT\M33-20170119UT-889CH4a-sum01h22m30s-Flattened-Lin-HalfSize.jpg"/>
                          <pic:cNvPicPr>
                            <a:picLocks noChangeAspect="1" noChangeArrowheads="1"/>
                          </pic:cNvPicPr>
                        </pic:nvPicPr>
                        <pic:blipFill>
                          <a:blip r:embed="rId19"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shd w:val="clear" w:color="auto" w:fill="000000"/>
          </w:tcPr>
          <w:p w:rsidR="00227B76" w:rsidRPr="004174E0" w:rsidRDefault="00866E42" w:rsidP="00322AEB">
            <w:pPr>
              <w:jc w:val="center"/>
              <w:rPr>
                <w:sz w:val="20"/>
                <w:lang w:bidi="ar-SA"/>
              </w:rPr>
            </w:pPr>
            <w:r>
              <w:rPr>
                <w:noProof/>
                <w:sz w:val="20"/>
                <w:lang w:bidi="ar-SA"/>
              </w:rPr>
              <w:drawing>
                <wp:inline distT="0" distB="0" distL="0" distR="0">
                  <wp:extent cx="2926080" cy="2194560"/>
                  <wp:effectExtent l="19050" t="0" r="7620" b="0"/>
                  <wp:docPr id="5" name="Picture 5" descr="F:\Astronomy\Projects\Galaxies\M33\Imaging Data\20170119UT\M33-201XXXXXUT-889CH4-sum03h02m15s-WCS-Artifacts-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Galaxies\M33\Imaging Data\20170119UT\M33-201XXXXXUT-889CH4-sum03h02m15s-WCS-Artifacts-Lin-HalfSize.jpg"/>
                          <pic:cNvPicPr>
                            <a:picLocks noChangeAspect="1" noChangeArrowheads="1"/>
                          </pic:cNvPicPr>
                        </pic:nvPicPr>
                        <pic:blipFill>
                          <a:blip r:embed="rId20"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227B76" w:rsidRPr="00EE3E4F" w:rsidTr="00322AEB">
        <w:trPr>
          <w:jc w:val="center"/>
        </w:trPr>
        <w:tc>
          <w:tcPr>
            <w:tcW w:w="4680" w:type="dxa"/>
            <w:shd w:val="clear" w:color="auto" w:fill="000000"/>
          </w:tcPr>
          <w:p w:rsidR="00227B76" w:rsidRPr="00EE3E4F" w:rsidRDefault="00866E42" w:rsidP="00322AEB">
            <w:pPr>
              <w:jc w:val="center"/>
              <w:rPr>
                <w:sz w:val="20"/>
                <w:lang w:bidi="ar-SA"/>
              </w:rPr>
            </w:pPr>
            <w:r w:rsidRPr="00866E42">
              <w:rPr>
                <w:sz w:val="20"/>
                <w:lang w:bidi="ar-SA"/>
              </w:rPr>
              <w:t>M33-20170119UT-889CH4a-sum01h22m30s-Flattened-Lin-HalfSize.jpg</w:t>
            </w:r>
          </w:p>
        </w:tc>
        <w:tc>
          <w:tcPr>
            <w:tcW w:w="4680" w:type="dxa"/>
            <w:shd w:val="clear" w:color="auto" w:fill="000000"/>
          </w:tcPr>
          <w:p w:rsidR="00227B76" w:rsidRPr="00EE3E4F" w:rsidRDefault="00866E42" w:rsidP="00322AEB">
            <w:pPr>
              <w:jc w:val="center"/>
              <w:rPr>
                <w:sz w:val="20"/>
                <w:lang w:bidi="ar-SA"/>
              </w:rPr>
            </w:pPr>
            <w:r w:rsidRPr="00866E42">
              <w:rPr>
                <w:sz w:val="20"/>
                <w:lang w:bidi="ar-SA"/>
              </w:rPr>
              <w:t>M33-201XXXXXUT-889CH4-sum03h02m15s-WCS-Artifacts-Lin-HalfSize.jpg</w:t>
            </w:r>
          </w:p>
        </w:tc>
      </w:tr>
    </w:tbl>
    <w:p w:rsidR="00227B76" w:rsidRDefault="00227B76" w:rsidP="00227B76"/>
    <w:p w:rsidR="005B79A2" w:rsidRDefault="005B79A2">
      <w:r>
        <w:br w:type="page"/>
      </w:r>
    </w:p>
    <w:p w:rsidR="005B79A2" w:rsidRDefault="005B79A2" w:rsidP="00227B76"/>
    <w:p w:rsidR="005B79A2" w:rsidRDefault="005B79A2" w:rsidP="00227B76"/>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B79A2" w:rsidRPr="004174E0" w:rsidTr="00322AEB">
        <w:trPr>
          <w:jc w:val="center"/>
        </w:trPr>
        <w:tc>
          <w:tcPr>
            <w:tcW w:w="4680" w:type="dxa"/>
            <w:shd w:val="clear" w:color="auto" w:fill="000000"/>
            <w:vAlign w:val="center"/>
          </w:tcPr>
          <w:p w:rsidR="005B79A2" w:rsidRDefault="005B79A2"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4560"/>
                  <wp:effectExtent l="19050" t="0" r="7620" b="0"/>
                  <wp:docPr id="13" name="Picture 6" descr="F:\Astronomy\Projects\Nebulae-Diffuse\M42 - Orion Nebula\Imaging Data\20170119UT-430mm\M42-20170119UT-685NIR-sum29m36s-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Nebulae-Diffuse\M42 - Orion Nebula\Imaging Data\20170119UT-430mm\M42-20170119UT-685NIR-sum29m36s-Flattened-Log-HalfSize.jpg"/>
                          <pic:cNvPicPr>
                            <a:picLocks noChangeAspect="1" noChangeArrowheads="1"/>
                          </pic:cNvPicPr>
                        </pic:nvPicPr>
                        <pic:blipFill>
                          <a:blip r:embed="rId21"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shd w:val="clear" w:color="auto" w:fill="000000"/>
          </w:tcPr>
          <w:p w:rsidR="005B79A2" w:rsidRPr="004174E0" w:rsidRDefault="005B79A2" w:rsidP="00322AEB">
            <w:pPr>
              <w:jc w:val="center"/>
              <w:rPr>
                <w:sz w:val="20"/>
                <w:lang w:bidi="ar-SA"/>
              </w:rPr>
            </w:pPr>
            <w:r>
              <w:rPr>
                <w:noProof/>
                <w:sz w:val="20"/>
                <w:lang w:bidi="ar-SA"/>
              </w:rPr>
              <w:drawing>
                <wp:inline distT="0" distB="0" distL="0" distR="0">
                  <wp:extent cx="2926080" cy="2194560"/>
                  <wp:effectExtent l="19050" t="0" r="7620" b="0"/>
                  <wp:docPr id="14" name="Picture 7" descr="F:\Astronomy\Projects\Nebulae-Diffuse\M42 - Orion Nebula\Imaging Data\20170119UT-430mm\M42-201XXXXXUT-685NIR-sum34m43s-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Nebulae-Diffuse\M42 - Orion Nebula\Imaging Data\20170119UT-430mm\M42-201XXXXXUT-685NIR-sum34m43s-Flattened-Log-HalfSize.jpg"/>
                          <pic:cNvPicPr>
                            <a:picLocks noChangeAspect="1" noChangeArrowheads="1"/>
                          </pic:cNvPicPr>
                        </pic:nvPicPr>
                        <pic:blipFill>
                          <a:blip r:embed="rId22"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5B79A2" w:rsidRPr="00EE3E4F" w:rsidTr="00322AEB">
        <w:trPr>
          <w:jc w:val="center"/>
        </w:trPr>
        <w:tc>
          <w:tcPr>
            <w:tcW w:w="4680" w:type="dxa"/>
            <w:shd w:val="clear" w:color="auto" w:fill="000000"/>
          </w:tcPr>
          <w:p w:rsidR="005B79A2" w:rsidRPr="00EE3E4F" w:rsidRDefault="005B79A2" w:rsidP="00322AEB">
            <w:pPr>
              <w:jc w:val="center"/>
              <w:rPr>
                <w:sz w:val="20"/>
                <w:lang w:bidi="ar-SA"/>
              </w:rPr>
            </w:pPr>
            <w:r w:rsidRPr="005B79A2">
              <w:rPr>
                <w:sz w:val="20"/>
                <w:lang w:bidi="ar-SA"/>
              </w:rPr>
              <w:t>M42-20170119UT-685NIR-sum29m36s-Flattened-Log-HalfSize.jpg</w:t>
            </w:r>
          </w:p>
        </w:tc>
        <w:tc>
          <w:tcPr>
            <w:tcW w:w="4680" w:type="dxa"/>
            <w:shd w:val="clear" w:color="auto" w:fill="000000"/>
          </w:tcPr>
          <w:p w:rsidR="005B79A2" w:rsidRPr="00EE3E4F" w:rsidRDefault="005B79A2" w:rsidP="00322AEB">
            <w:pPr>
              <w:jc w:val="center"/>
              <w:rPr>
                <w:sz w:val="20"/>
                <w:lang w:bidi="ar-SA"/>
              </w:rPr>
            </w:pPr>
            <w:r w:rsidRPr="005B79A2">
              <w:rPr>
                <w:sz w:val="20"/>
                <w:lang w:bidi="ar-SA"/>
              </w:rPr>
              <w:t>M42-201XXXXXUT-685NIR-sum34m43s-Flattened-Log-HalfSize.jpg</w:t>
            </w:r>
          </w:p>
        </w:tc>
      </w:tr>
      <w:tr w:rsidR="005B79A2" w:rsidRPr="004174E0" w:rsidTr="005B79A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rsidR="005B79A2" w:rsidRPr="005B79A2" w:rsidRDefault="005B79A2" w:rsidP="00322AEB">
            <w:pPr>
              <w:jc w:val="center"/>
              <w:rPr>
                <w:sz w:val="20"/>
                <w:lang w:bidi="ar-SA"/>
              </w:rPr>
            </w:pPr>
            <w:r>
              <w:rPr>
                <w:noProof/>
                <w:sz w:val="20"/>
                <w:lang w:bidi="ar-SA"/>
              </w:rPr>
              <w:drawing>
                <wp:inline distT="0" distB="0" distL="0" distR="0">
                  <wp:extent cx="2926080" cy="2194560"/>
                  <wp:effectExtent l="19050" t="0" r="7620" b="0"/>
                  <wp:docPr id="16" name="Picture 9" descr="F:\Astronomy\Projects\Nebulae-Diffuse\M42 - Orion Nebula\Imaging Data\20170119UT-430mm\M42-20170119UT-889CH4a-sum01h55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Nebulae-Diffuse\M42 - Orion Nebula\Imaging Data\20170119UT-430mm\M42-20170119UT-889CH4a-sum01h55m-Flattened-Log-HalfSize.jpg"/>
                          <pic:cNvPicPr>
                            <a:picLocks noChangeAspect="1" noChangeArrowheads="1"/>
                          </pic:cNvPicPr>
                        </pic:nvPicPr>
                        <pic:blipFill>
                          <a:blip r:embed="rId23"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rsidR="005B79A2" w:rsidRPr="004174E0" w:rsidRDefault="005B79A2" w:rsidP="00322AEB">
            <w:pPr>
              <w:jc w:val="center"/>
              <w:rPr>
                <w:sz w:val="20"/>
                <w:lang w:bidi="ar-SA"/>
              </w:rPr>
            </w:pPr>
            <w:r>
              <w:rPr>
                <w:noProof/>
                <w:sz w:val="20"/>
                <w:lang w:bidi="ar-SA"/>
              </w:rPr>
              <w:drawing>
                <wp:inline distT="0" distB="0" distL="0" distR="0">
                  <wp:extent cx="2926080" cy="2194560"/>
                  <wp:effectExtent l="19050" t="0" r="7620" b="0"/>
                  <wp:docPr id="15" name="Picture 8" descr="F:\Astronomy\Projects\Nebulae-Diffuse\M42 - Orion Nebula\Imaging Data\20170119UT-430mm\M42-201XXXXXUT-889CH4-sum07h4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stronomy\Projects\Nebulae-Diffuse\M42 - Orion Nebula\Imaging Data\20170119UT-430mm\M42-201XXXXXUT-889CH4-sum07h40m-Flattened-Log-HalfSize.jpg"/>
                          <pic:cNvPicPr>
                            <a:picLocks noChangeAspect="1" noChangeArrowheads="1"/>
                          </pic:cNvPicPr>
                        </pic:nvPicPr>
                        <pic:blipFill>
                          <a:blip r:embed="rId24"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5B79A2" w:rsidRPr="00EE3E4F" w:rsidTr="005B79A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rsidR="005B79A2" w:rsidRPr="00EE3E4F" w:rsidRDefault="005B79A2" w:rsidP="00322AEB">
            <w:pPr>
              <w:jc w:val="center"/>
              <w:rPr>
                <w:sz w:val="20"/>
                <w:lang w:bidi="ar-SA"/>
              </w:rPr>
            </w:pPr>
            <w:r w:rsidRPr="005B79A2">
              <w:rPr>
                <w:sz w:val="20"/>
                <w:lang w:bidi="ar-SA"/>
              </w:rPr>
              <w:t>M42-20170119UT-889CH4a-sum01h55m-Flattened-Log-HalfSize.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rsidR="005B79A2" w:rsidRPr="00EE3E4F" w:rsidRDefault="005B79A2" w:rsidP="00322AEB">
            <w:pPr>
              <w:jc w:val="center"/>
              <w:rPr>
                <w:sz w:val="20"/>
                <w:lang w:bidi="ar-SA"/>
              </w:rPr>
            </w:pPr>
            <w:r w:rsidRPr="005B79A2">
              <w:rPr>
                <w:sz w:val="20"/>
                <w:lang w:bidi="ar-SA"/>
              </w:rPr>
              <w:t>M42-201XXXXXUT-889CH4-sum07h40m-Flattened-Log-HalfSize.jpg</w:t>
            </w:r>
          </w:p>
        </w:tc>
      </w:tr>
    </w:tbl>
    <w:p w:rsidR="005B79A2" w:rsidRDefault="005B79A2" w:rsidP="00227B76"/>
    <w:p w:rsidR="005B79A2" w:rsidRDefault="005B79A2" w:rsidP="00227B76"/>
    <w:p w:rsidR="00227B76" w:rsidRPr="00BE5CDD" w:rsidRDefault="00227B76" w:rsidP="00227B76">
      <w:r>
        <w:rPr>
          <w:b/>
        </w:rPr>
        <w:t>Data Disposition:</w:t>
      </w:r>
      <w:r>
        <w:t xml:space="preserve"> TBD.</w:t>
      </w:r>
    </w:p>
    <w:p w:rsidR="00227B76" w:rsidRDefault="00227B76" w:rsidP="00227B76">
      <w:pPr>
        <w:rPr>
          <w:rFonts w:ascii="Arial" w:hAnsi="Arial" w:cs="Arial"/>
          <w:b/>
          <w:bCs/>
          <w:i/>
          <w:iCs/>
          <w:sz w:val="28"/>
          <w:szCs w:val="28"/>
        </w:rPr>
      </w:pPr>
      <w:r>
        <w:br w:type="page"/>
      </w:r>
    </w:p>
    <w:p w:rsidR="00227B76" w:rsidRDefault="00227B76" w:rsidP="00227B76">
      <w:pPr>
        <w:pStyle w:val="Heading3"/>
      </w:pPr>
      <w:bookmarkStart w:id="6" w:name="_Toc497199121"/>
      <w:r>
        <w:lastRenderedPageBreak/>
        <w:t xml:space="preserve">2017-Jan-19 (Jan-20 UT): </w:t>
      </w:r>
      <w:r w:rsidRPr="002B2B28">
        <w:t xml:space="preserve"> </w:t>
      </w:r>
      <w:r>
        <w:t>M33 in 380nm NUV</w:t>
      </w:r>
      <w:bookmarkEnd w:id="6"/>
    </w:p>
    <w:p w:rsidR="00227B76" w:rsidRDefault="00227B76" w:rsidP="00227B76">
      <w:pPr>
        <w:rPr>
          <w:color w:val="808080" w:themeColor="background1" w:themeShade="80"/>
          <w:sz w:val="20"/>
          <w:lang w:bidi="ar-SA"/>
        </w:rPr>
      </w:pPr>
      <w:r>
        <w:rPr>
          <w:color w:val="808080" w:themeColor="background1" w:themeShade="80"/>
          <w:sz w:val="20"/>
          <w:lang w:bidi="ar-SA"/>
        </w:rPr>
        <w:t>Last Updated 1/23/2017</w:t>
      </w:r>
    </w:p>
    <w:p w:rsidR="00227B76" w:rsidRDefault="00227B76" w:rsidP="00227B76">
      <w:pPr>
        <w:rPr>
          <w:color w:val="808080" w:themeColor="background1" w:themeShade="80"/>
          <w:sz w:val="20"/>
          <w:lang w:bidi="ar-SA"/>
        </w:rPr>
      </w:pPr>
    </w:p>
    <w:p w:rsidR="00227B76" w:rsidRDefault="00227B76" w:rsidP="00227B76">
      <w:pPr>
        <w:rPr>
          <w:color w:val="808080" w:themeColor="background1" w:themeShade="80"/>
          <w:sz w:val="20"/>
          <w:lang w:bidi="ar-SA"/>
        </w:rPr>
      </w:pPr>
    </w:p>
    <w:p w:rsidR="00227B76" w:rsidRPr="009164B7" w:rsidRDefault="00227B76" w:rsidP="00227B76">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27B76" w:rsidRPr="004174E0" w:rsidTr="00322AEB">
        <w:trPr>
          <w:jc w:val="center"/>
        </w:trPr>
        <w:tc>
          <w:tcPr>
            <w:tcW w:w="4680" w:type="dxa"/>
            <w:shd w:val="clear" w:color="auto" w:fill="000000"/>
            <w:vAlign w:val="center"/>
          </w:tcPr>
          <w:p w:rsidR="00227B76" w:rsidRDefault="00457210"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4560"/>
                  <wp:effectExtent l="19050" t="0" r="7620" b="0"/>
                  <wp:docPr id="2" name="Picture 2" descr="F:\Astronomy\Projects\Galaxies\M33\Imaging Data\20170120UT\M33-20170120UT-380NUV-sum01h23m-Flattened-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Galaxies\M33\Imaging Data\20170120UT\M33-20170120UT-380NUV-sum01h23m-Flattened-Lin-HalfSize.jpg"/>
                          <pic:cNvPicPr>
                            <a:picLocks noChangeAspect="1" noChangeArrowheads="1"/>
                          </pic:cNvPicPr>
                        </pic:nvPicPr>
                        <pic:blipFill>
                          <a:blip r:embed="rId25"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shd w:val="clear" w:color="auto" w:fill="000000"/>
          </w:tcPr>
          <w:p w:rsidR="00227B76" w:rsidRPr="004174E0" w:rsidRDefault="00457210" w:rsidP="00322AEB">
            <w:pPr>
              <w:jc w:val="center"/>
              <w:rPr>
                <w:sz w:val="20"/>
                <w:lang w:bidi="ar-SA"/>
              </w:rPr>
            </w:pPr>
            <w:r>
              <w:rPr>
                <w:noProof/>
                <w:sz w:val="20"/>
                <w:lang w:bidi="ar-SA"/>
              </w:rPr>
              <w:drawing>
                <wp:inline distT="0" distB="0" distL="0" distR="0">
                  <wp:extent cx="2926080" cy="2194560"/>
                  <wp:effectExtent l="19050" t="0" r="7620" b="0"/>
                  <wp:docPr id="3" name="Picture 3" descr="F:\Astronomy\Projects\Galaxies\M33\Imaging Data\20170120UT\M33-201XXXXXUT-380NUV-sum6h55m30s-Flattened-WCS-Smoothed-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Galaxies\M33\Imaging Data\20170120UT\M33-201XXXXXUT-380NUV-sum6h55m30s-Flattened-WCS-Smoothed-Lin-HalfSize.jpg"/>
                          <pic:cNvPicPr>
                            <a:picLocks noChangeAspect="1" noChangeArrowheads="1"/>
                          </pic:cNvPicPr>
                        </pic:nvPicPr>
                        <pic:blipFill>
                          <a:blip r:embed="rId26"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227B76" w:rsidRPr="00EE3E4F" w:rsidTr="00322AEB">
        <w:trPr>
          <w:jc w:val="center"/>
        </w:trPr>
        <w:tc>
          <w:tcPr>
            <w:tcW w:w="4680" w:type="dxa"/>
            <w:shd w:val="clear" w:color="auto" w:fill="000000"/>
          </w:tcPr>
          <w:p w:rsidR="00227B76" w:rsidRPr="00EE3E4F" w:rsidRDefault="00457210" w:rsidP="00322AEB">
            <w:pPr>
              <w:jc w:val="center"/>
              <w:rPr>
                <w:sz w:val="20"/>
                <w:lang w:bidi="ar-SA"/>
              </w:rPr>
            </w:pPr>
            <w:r w:rsidRPr="00457210">
              <w:rPr>
                <w:sz w:val="20"/>
                <w:lang w:bidi="ar-SA"/>
              </w:rPr>
              <w:t>M33-20170120UT-380NUV-sum01h23m-Flattened-Lin-HalfSize.jpg</w:t>
            </w:r>
          </w:p>
        </w:tc>
        <w:tc>
          <w:tcPr>
            <w:tcW w:w="4680" w:type="dxa"/>
            <w:shd w:val="clear" w:color="auto" w:fill="000000"/>
          </w:tcPr>
          <w:p w:rsidR="00227B76" w:rsidRPr="00EE3E4F" w:rsidRDefault="00457210" w:rsidP="00322AEB">
            <w:pPr>
              <w:jc w:val="center"/>
              <w:rPr>
                <w:sz w:val="20"/>
                <w:lang w:bidi="ar-SA"/>
              </w:rPr>
            </w:pPr>
            <w:r w:rsidRPr="00457210">
              <w:rPr>
                <w:sz w:val="20"/>
                <w:lang w:bidi="ar-SA"/>
              </w:rPr>
              <w:t>M33-201XXXXXUT-380NUV-sum6h55m30s-Flattened-WCS-Smoothed-Lin-HalfSize.jpg</w:t>
            </w:r>
          </w:p>
        </w:tc>
      </w:tr>
    </w:tbl>
    <w:p w:rsidR="00227B76" w:rsidRDefault="00227B76" w:rsidP="00227B76"/>
    <w:p w:rsidR="00862D2D" w:rsidRPr="00BE5CDD" w:rsidRDefault="00862D2D" w:rsidP="00862D2D">
      <w:r>
        <w:rPr>
          <w:b/>
        </w:rPr>
        <w:t>Data Disposition:</w:t>
      </w:r>
      <w:r>
        <w:t xml:space="preserve"> Raw data zipped on Astronomy laptop ready to move to 2TB archive drive. Processed data resides on the Astrothumb2 thumb drive.</w:t>
      </w:r>
    </w:p>
    <w:p w:rsidR="000C1D08" w:rsidRDefault="000C1D08" w:rsidP="000C1D08"/>
    <w:p w:rsidR="001F1DAD" w:rsidRDefault="001F1DAD">
      <w:pPr>
        <w:rPr>
          <w:rFonts w:ascii="Arial" w:hAnsi="Arial" w:cs="Arial"/>
          <w:b/>
          <w:bCs/>
          <w:i/>
          <w:iCs/>
          <w:sz w:val="28"/>
          <w:szCs w:val="28"/>
        </w:rPr>
      </w:pPr>
      <w:r>
        <w:br w:type="page"/>
      </w:r>
    </w:p>
    <w:p w:rsidR="001F1DAD" w:rsidRDefault="001F1DAD" w:rsidP="001F1DAD">
      <w:pPr>
        <w:pStyle w:val="Heading2"/>
      </w:pPr>
      <w:bookmarkStart w:id="7" w:name="_Toc497199122"/>
      <w:r>
        <w:lastRenderedPageBreak/>
        <w:t>February</w:t>
      </w:r>
      <w:bookmarkEnd w:id="7"/>
    </w:p>
    <w:p w:rsidR="001F1DAD" w:rsidRDefault="001F1DAD" w:rsidP="001F1DAD">
      <w:pPr>
        <w:pStyle w:val="Heading3"/>
      </w:pPr>
      <w:bookmarkStart w:id="8" w:name="_Toc497199123"/>
      <w:r>
        <w:t xml:space="preserve">2017-Feb-20 (Feb-21 UT): </w:t>
      </w:r>
      <w:r w:rsidRPr="002B2B28">
        <w:t xml:space="preserve"> </w:t>
      </w:r>
      <w:r>
        <w:t>M42 RGB</w:t>
      </w:r>
      <w:bookmarkEnd w:id="8"/>
    </w:p>
    <w:p w:rsidR="001F1DAD" w:rsidRDefault="001F1DAD" w:rsidP="001F1DAD">
      <w:pPr>
        <w:rPr>
          <w:color w:val="808080" w:themeColor="background1" w:themeShade="80"/>
          <w:sz w:val="20"/>
          <w:lang w:bidi="ar-SA"/>
        </w:rPr>
      </w:pPr>
      <w:r>
        <w:rPr>
          <w:color w:val="808080" w:themeColor="background1" w:themeShade="80"/>
          <w:sz w:val="20"/>
          <w:lang w:bidi="ar-SA"/>
        </w:rPr>
        <w:t>Last Updated 1/23/2017</w:t>
      </w:r>
    </w:p>
    <w:p w:rsidR="001F1DAD" w:rsidRDefault="001F1DAD" w:rsidP="001F1DAD">
      <w:pPr>
        <w:rPr>
          <w:color w:val="808080" w:themeColor="background1" w:themeShade="80"/>
          <w:sz w:val="20"/>
          <w:lang w:bidi="ar-SA"/>
        </w:rPr>
      </w:pPr>
    </w:p>
    <w:p w:rsidR="001F1DAD" w:rsidRPr="009164B7" w:rsidRDefault="001F1DAD" w:rsidP="001F1DAD">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C5178" w:rsidRPr="004174E0" w:rsidTr="00322AEB">
        <w:trPr>
          <w:jc w:val="center"/>
        </w:trPr>
        <w:tc>
          <w:tcPr>
            <w:tcW w:w="4680" w:type="dxa"/>
            <w:shd w:val="clear" w:color="auto" w:fill="000000"/>
            <w:vAlign w:val="center"/>
          </w:tcPr>
          <w:p w:rsidR="003C5178" w:rsidRDefault="003C5178"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6086"/>
                  <wp:effectExtent l="19050" t="0" r="7620" b="0"/>
                  <wp:docPr id="7" name="Picture 2" descr="F:\Astronomy\Projects\Nebulae-Diffuse\M42 - Orion Nebula\Imaging Data\20170221UT-430mm\M42-20170221UT-650RED-sum0h55m-Artifacts-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221UT-430mm\M42-20170221UT-650RED-sum0h55m-Artifacts-Flattened-Log-HalfSize.jpg"/>
                          <pic:cNvPicPr>
                            <a:picLocks noChangeAspect="1" noChangeArrowheads="1"/>
                          </pic:cNvPicPr>
                        </pic:nvPicPr>
                        <pic:blipFill>
                          <a:blip r:embed="rId27"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c>
          <w:tcPr>
            <w:tcW w:w="4680" w:type="dxa"/>
            <w:shd w:val="clear" w:color="auto" w:fill="000000"/>
          </w:tcPr>
          <w:p w:rsidR="003C5178" w:rsidRPr="004174E0" w:rsidRDefault="00AD0080" w:rsidP="00322AEB">
            <w:pPr>
              <w:jc w:val="center"/>
              <w:rPr>
                <w:sz w:val="20"/>
                <w:lang w:bidi="ar-SA"/>
              </w:rPr>
            </w:pPr>
            <w:r>
              <w:rPr>
                <w:noProof/>
                <w:sz w:val="20"/>
                <w:lang w:bidi="ar-SA"/>
              </w:rPr>
              <w:drawing>
                <wp:inline distT="0" distB="0" distL="0" distR="0">
                  <wp:extent cx="2926080" cy="2196086"/>
                  <wp:effectExtent l="19050" t="0" r="7620" b="0"/>
                  <wp:docPr id="8" name="Picture 3" descr="F:\Astronomy\Projects\Nebulae-Diffuse\M42 - Orion Nebula\Imaging Data\20170221UT-430mm\M42-20170221UT-550GRN-sum0h3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Nebulae-Diffuse\M42 - Orion Nebula\Imaging Data\20170221UT-430mm\M42-20170221UT-550GRN-sum0h30m-Flattened-Log-HalfSize.jpg"/>
                          <pic:cNvPicPr>
                            <a:picLocks noChangeAspect="1" noChangeArrowheads="1"/>
                          </pic:cNvPicPr>
                        </pic:nvPicPr>
                        <pic:blipFill>
                          <a:blip r:embed="rId28"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r>
      <w:tr w:rsidR="003C5178" w:rsidRPr="00EE3E4F" w:rsidTr="00322AEB">
        <w:trPr>
          <w:jc w:val="center"/>
        </w:trPr>
        <w:tc>
          <w:tcPr>
            <w:tcW w:w="4680" w:type="dxa"/>
            <w:shd w:val="clear" w:color="auto" w:fill="000000"/>
          </w:tcPr>
          <w:p w:rsidR="003C5178" w:rsidRPr="00EE3E4F" w:rsidRDefault="003C5178" w:rsidP="00322AEB">
            <w:pPr>
              <w:jc w:val="center"/>
              <w:rPr>
                <w:sz w:val="20"/>
                <w:lang w:bidi="ar-SA"/>
              </w:rPr>
            </w:pPr>
            <w:r w:rsidRPr="003C5178">
              <w:rPr>
                <w:sz w:val="20"/>
                <w:lang w:bidi="ar-SA"/>
              </w:rPr>
              <w:t>M42-20170221UT-650RED-sum0h55m-Artifacts-Flattened-Log-HalfSize.jpg</w:t>
            </w:r>
          </w:p>
        </w:tc>
        <w:tc>
          <w:tcPr>
            <w:tcW w:w="4680" w:type="dxa"/>
            <w:shd w:val="clear" w:color="auto" w:fill="000000"/>
          </w:tcPr>
          <w:p w:rsidR="003C5178" w:rsidRPr="00EE3E4F" w:rsidRDefault="00AD0080" w:rsidP="00322AEB">
            <w:pPr>
              <w:jc w:val="center"/>
              <w:rPr>
                <w:sz w:val="20"/>
                <w:lang w:bidi="ar-SA"/>
              </w:rPr>
            </w:pPr>
            <w:r w:rsidRPr="00AD0080">
              <w:rPr>
                <w:sz w:val="20"/>
                <w:lang w:bidi="ar-SA"/>
              </w:rPr>
              <w:t>M42-20170221UT-550GRN-sum0h30m-Flattened-Log-HalfSize.jpg</w:t>
            </w:r>
          </w:p>
        </w:tc>
      </w:tr>
      <w:tr w:rsidR="001F1DAD" w:rsidRPr="004174E0" w:rsidTr="00322AEB">
        <w:trPr>
          <w:jc w:val="center"/>
        </w:trPr>
        <w:tc>
          <w:tcPr>
            <w:tcW w:w="4680" w:type="dxa"/>
            <w:shd w:val="clear" w:color="auto" w:fill="000000"/>
            <w:vAlign w:val="center"/>
          </w:tcPr>
          <w:p w:rsidR="001F1DAD" w:rsidRDefault="00AD0080"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6086"/>
                  <wp:effectExtent l="19050" t="0" r="7620" b="0"/>
                  <wp:docPr id="9" name="Picture 4" descr="F:\Astronomy\Projects\Nebulae-Diffuse\M42 - Orion Nebula\Imaging Data\20170221UT-430mm\M42-20170221UT-450BLU-sum0h3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Diffuse\M42 - Orion Nebula\Imaging Data\20170221UT-430mm\M42-20170221UT-450BLU-sum0h30m-Flattened-Log-HalfSize.jpg"/>
                          <pic:cNvPicPr>
                            <a:picLocks noChangeAspect="1" noChangeArrowheads="1"/>
                          </pic:cNvPicPr>
                        </pic:nvPicPr>
                        <pic:blipFill>
                          <a:blip r:embed="rId29"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c>
          <w:tcPr>
            <w:tcW w:w="4680" w:type="dxa"/>
            <w:shd w:val="clear" w:color="auto" w:fill="000000"/>
          </w:tcPr>
          <w:p w:rsidR="001F1DAD" w:rsidRPr="004174E0" w:rsidRDefault="00AD0080" w:rsidP="00322AEB">
            <w:pPr>
              <w:jc w:val="center"/>
              <w:rPr>
                <w:sz w:val="20"/>
                <w:lang w:bidi="ar-SA"/>
              </w:rPr>
            </w:pPr>
            <w:r>
              <w:rPr>
                <w:noProof/>
                <w:sz w:val="20"/>
                <w:lang w:bidi="ar-SA"/>
              </w:rPr>
              <w:drawing>
                <wp:inline distT="0" distB="0" distL="0" distR="0">
                  <wp:extent cx="2926080" cy="2196086"/>
                  <wp:effectExtent l="19050" t="0" r="7620" b="0"/>
                  <wp:docPr id="10" name="Picture 5" descr="F:\Astronomy\Projects\Nebulae-Diffuse\M42 - Orion Nebula\Imaging Data\20170221UT-430mm\M42-20170221UT-LRGB-HalfSize-Stretched-Sat150pct-Wavelets1x5Masked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Diffuse\M42 - Orion Nebula\Imaging Data\20170221UT-430mm\M42-20170221UT-LRGB-HalfSize-Stretched-Sat150pct-Wavelets1x5Maskedt.jpg"/>
                          <pic:cNvPicPr>
                            <a:picLocks noChangeAspect="1" noChangeArrowheads="1"/>
                          </pic:cNvPicPr>
                        </pic:nvPicPr>
                        <pic:blipFill>
                          <a:blip r:embed="rId30"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r>
      <w:tr w:rsidR="001F1DAD" w:rsidRPr="00EE3E4F" w:rsidTr="00322AEB">
        <w:trPr>
          <w:jc w:val="center"/>
        </w:trPr>
        <w:tc>
          <w:tcPr>
            <w:tcW w:w="4680" w:type="dxa"/>
            <w:shd w:val="clear" w:color="auto" w:fill="000000"/>
          </w:tcPr>
          <w:p w:rsidR="001F1DAD" w:rsidRPr="00EE3E4F" w:rsidRDefault="00AD0080" w:rsidP="00322AEB">
            <w:pPr>
              <w:jc w:val="center"/>
              <w:rPr>
                <w:sz w:val="20"/>
                <w:lang w:bidi="ar-SA"/>
              </w:rPr>
            </w:pPr>
            <w:r w:rsidRPr="00AD0080">
              <w:rPr>
                <w:sz w:val="20"/>
                <w:lang w:bidi="ar-SA"/>
              </w:rPr>
              <w:t>M42-20170221UT-450BLU-sum0h30m-Flattened-Log-HalfSize.jpg</w:t>
            </w:r>
          </w:p>
        </w:tc>
        <w:tc>
          <w:tcPr>
            <w:tcW w:w="4680" w:type="dxa"/>
            <w:shd w:val="clear" w:color="auto" w:fill="000000"/>
          </w:tcPr>
          <w:p w:rsidR="001F1DAD" w:rsidRPr="00EE3E4F" w:rsidRDefault="00AD0080" w:rsidP="00322AEB">
            <w:pPr>
              <w:jc w:val="center"/>
              <w:rPr>
                <w:sz w:val="20"/>
                <w:lang w:bidi="ar-SA"/>
              </w:rPr>
            </w:pPr>
            <w:r w:rsidRPr="00AD0080">
              <w:rPr>
                <w:sz w:val="20"/>
                <w:lang w:bidi="ar-SA"/>
              </w:rPr>
              <w:t>M42-20170221UT-LRGB-HalfSize-Stretched-Sat150pct-Wavelets1x5Maskedt.jpg</w:t>
            </w:r>
          </w:p>
        </w:tc>
      </w:tr>
    </w:tbl>
    <w:p w:rsidR="001F1DAD" w:rsidRDefault="001F1DAD" w:rsidP="001F1DAD"/>
    <w:p w:rsidR="004743BB" w:rsidRPr="00BE5CDD" w:rsidRDefault="004743BB" w:rsidP="004743BB">
      <w:r>
        <w:rPr>
          <w:b/>
        </w:rPr>
        <w:t>Data Disposition:</w:t>
      </w:r>
      <w:r>
        <w:t xml:space="preserve"> Raw data zipped on Astronomy laptop ready to move to 2TB archive drive. Processed data resides on the Astrothumb2 thumb drive.</w:t>
      </w:r>
      <w:r w:rsidR="00457210">
        <w:t xml:space="preserve"> </w:t>
      </w:r>
      <w:r w:rsidR="00457210" w:rsidRPr="00457210">
        <w:rPr>
          <w:color w:val="FF0000"/>
        </w:rPr>
        <w:t>VERIFY MOVED TO 2B DRIVE.</w:t>
      </w:r>
    </w:p>
    <w:p w:rsidR="00227B76" w:rsidRDefault="00227B76" w:rsidP="000C1D08">
      <w:pPr>
        <w:rPr>
          <w:rFonts w:ascii="Arial" w:hAnsi="Arial" w:cs="Arial"/>
          <w:b/>
          <w:bCs/>
          <w:i/>
          <w:iCs/>
          <w:sz w:val="28"/>
          <w:szCs w:val="28"/>
        </w:rPr>
      </w:pPr>
    </w:p>
    <w:p w:rsidR="000C1D08" w:rsidRDefault="000C1D08" w:rsidP="000C1D08">
      <w:pPr>
        <w:rPr>
          <w:rFonts w:ascii="Arial" w:hAnsi="Arial" w:cs="Arial"/>
          <w:b/>
          <w:bCs/>
          <w:i/>
          <w:iCs/>
          <w:sz w:val="28"/>
          <w:szCs w:val="28"/>
        </w:rPr>
      </w:pPr>
    </w:p>
    <w:p w:rsidR="00A40D0F" w:rsidRDefault="00A40D0F">
      <w:pPr>
        <w:rPr>
          <w:rFonts w:ascii="Arial" w:hAnsi="Arial" w:cs="Arial"/>
          <w:b/>
          <w:bCs/>
          <w:i/>
          <w:iCs/>
          <w:sz w:val="28"/>
          <w:szCs w:val="28"/>
        </w:rPr>
      </w:pPr>
      <w:r>
        <w:br w:type="page"/>
      </w:r>
    </w:p>
    <w:p w:rsidR="00A40D0F" w:rsidRDefault="00A40D0F" w:rsidP="00A40D0F">
      <w:pPr>
        <w:pStyle w:val="Heading2"/>
      </w:pPr>
      <w:bookmarkStart w:id="9" w:name="_Toc497199124"/>
      <w:r>
        <w:lastRenderedPageBreak/>
        <w:t>March</w:t>
      </w:r>
      <w:bookmarkEnd w:id="9"/>
    </w:p>
    <w:p w:rsidR="00A40D0F" w:rsidRDefault="00A40D0F" w:rsidP="00A40D0F">
      <w:pPr>
        <w:pStyle w:val="Heading3"/>
      </w:pPr>
      <w:bookmarkStart w:id="10" w:name="_Toc497199125"/>
      <w:r>
        <w:t>Spring 2017 Planning</w:t>
      </w:r>
      <w:bookmarkEnd w:id="10"/>
    </w:p>
    <w:p w:rsidR="00A40D0F" w:rsidRDefault="00A40D0F" w:rsidP="00A40D0F">
      <w:pPr>
        <w:rPr>
          <w:color w:val="808080" w:themeColor="background1" w:themeShade="80"/>
          <w:sz w:val="20"/>
          <w:lang w:bidi="ar-SA"/>
        </w:rPr>
      </w:pPr>
      <w:r>
        <w:rPr>
          <w:color w:val="808080" w:themeColor="background1" w:themeShade="80"/>
          <w:sz w:val="20"/>
          <w:lang w:bidi="ar-SA"/>
        </w:rPr>
        <w:t>Last Updated 1/23/2017</w:t>
      </w:r>
    </w:p>
    <w:p w:rsidR="00A40D0F" w:rsidRDefault="00A40D0F" w:rsidP="00A40D0F">
      <w:pPr>
        <w:rPr>
          <w:color w:val="808080" w:themeColor="background1" w:themeShade="80"/>
          <w:sz w:val="20"/>
          <w:lang w:bidi="ar-SA"/>
        </w:rPr>
      </w:pPr>
    </w:p>
    <w:p w:rsidR="000C1D08" w:rsidRDefault="000C1D08" w:rsidP="000C1D08"/>
    <w:p w:rsidR="00A40D0F" w:rsidRDefault="00A40D0F" w:rsidP="0071317D">
      <w:pPr>
        <w:pStyle w:val="ListParagraph"/>
        <w:numPr>
          <w:ilvl w:val="0"/>
          <w:numId w:val="1"/>
        </w:numPr>
      </w:pPr>
      <w:r>
        <w:t>Observations</w:t>
      </w:r>
    </w:p>
    <w:p w:rsidR="00A40D0F" w:rsidRDefault="00A40D0F" w:rsidP="0071317D">
      <w:pPr>
        <w:pStyle w:val="ListParagraph"/>
        <w:numPr>
          <w:ilvl w:val="1"/>
          <w:numId w:val="1"/>
        </w:numPr>
      </w:pPr>
      <w:r>
        <w:t>Spectra</w:t>
      </w:r>
    </w:p>
    <w:p w:rsidR="001424E2" w:rsidRDefault="00A40D0F" w:rsidP="0071317D">
      <w:pPr>
        <w:pStyle w:val="ListParagraph"/>
        <w:numPr>
          <w:ilvl w:val="2"/>
          <w:numId w:val="10"/>
        </w:numPr>
      </w:pPr>
      <w:r>
        <w:t>Venus</w:t>
      </w:r>
    </w:p>
    <w:p w:rsidR="00A40D0F" w:rsidRDefault="00A40D0F" w:rsidP="0071317D">
      <w:pPr>
        <w:pStyle w:val="ListParagraph"/>
        <w:numPr>
          <w:ilvl w:val="2"/>
          <w:numId w:val="10"/>
        </w:numPr>
      </w:pPr>
      <w:r>
        <w:t>Eskimo</w:t>
      </w:r>
    </w:p>
    <w:p w:rsidR="001424E2" w:rsidRDefault="001424E2" w:rsidP="0071317D">
      <w:pPr>
        <w:pStyle w:val="ListParagraph"/>
        <w:numPr>
          <w:ilvl w:val="2"/>
          <w:numId w:val="10"/>
        </w:numPr>
      </w:pPr>
      <w:r>
        <w:t>Jupiter</w:t>
      </w:r>
    </w:p>
    <w:p w:rsidR="001424E2" w:rsidRDefault="001424E2" w:rsidP="0071317D">
      <w:pPr>
        <w:pStyle w:val="ListParagraph"/>
        <w:numPr>
          <w:ilvl w:val="2"/>
          <w:numId w:val="10"/>
        </w:numPr>
      </w:pPr>
      <w:r>
        <w:t>3C273</w:t>
      </w:r>
    </w:p>
    <w:p w:rsidR="00A40D0F" w:rsidRDefault="00A40D0F" w:rsidP="0071317D">
      <w:pPr>
        <w:pStyle w:val="ListParagraph"/>
        <w:numPr>
          <w:ilvl w:val="1"/>
          <w:numId w:val="1"/>
        </w:numPr>
      </w:pPr>
      <w:r>
        <w:t>Video</w:t>
      </w:r>
    </w:p>
    <w:p w:rsidR="00A40D0F" w:rsidRDefault="00A40D0F" w:rsidP="0071317D">
      <w:pPr>
        <w:pStyle w:val="ListParagraph"/>
        <w:numPr>
          <w:ilvl w:val="2"/>
          <w:numId w:val="3"/>
        </w:numPr>
      </w:pPr>
      <w:r>
        <w:t>Venus</w:t>
      </w:r>
    </w:p>
    <w:p w:rsidR="00A40D0F" w:rsidRDefault="00A40D0F" w:rsidP="0071317D">
      <w:pPr>
        <w:pStyle w:val="ListParagraph"/>
        <w:numPr>
          <w:ilvl w:val="2"/>
          <w:numId w:val="6"/>
        </w:numPr>
      </w:pPr>
      <w:r>
        <w:t>Mars</w:t>
      </w:r>
    </w:p>
    <w:p w:rsidR="00A40D0F" w:rsidRDefault="00A40D0F" w:rsidP="0071317D">
      <w:pPr>
        <w:pStyle w:val="ListParagraph"/>
        <w:numPr>
          <w:ilvl w:val="2"/>
          <w:numId w:val="6"/>
        </w:numPr>
      </w:pPr>
      <w:r>
        <w:t>Uranus</w:t>
      </w:r>
    </w:p>
    <w:p w:rsidR="00C97272" w:rsidRDefault="00C97272" w:rsidP="0071317D">
      <w:pPr>
        <w:pStyle w:val="ListParagraph"/>
        <w:numPr>
          <w:ilvl w:val="2"/>
          <w:numId w:val="5"/>
        </w:numPr>
      </w:pPr>
      <w:r>
        <w:t>M42</w:t>
      </w:r>
    </w:p>
    <w:p w:rsidR="00A40D0F" w:rsidRDefault="00A40D0F" w:rsidP="0071317D">
      <w:pPr>
        <w:pStyle w:val="ListParagraph"/>
        <w:numPr>
          <w:ilvl w:val="2"/>
          <w:numId w:val="7"/>
        </w:numPr>
      </w:pPr>
      <w:r>
        <w:t>Eskimo</w:t>
      </w:r>
    </w:p>
    <w:p w:rsidR="001424E2" w:rsidRDefault="001424E2" w:rsidP="0071317D">
      <w:pPr>
        <w:pStyle w:val="ListParagraph"/>
        <w:numPr>
          <w:ilvl w:val="2"/>
          <w:numId w:val="4"/>
        </w:numPr>
      </w:pPr>
      <w:r>
        <w:t>Jupiter</w:t>
      </w:r>
    </w:p>
    <w:p w:rsidR="00C97272" w:rsidRDefault="00C97272" w:rsidP="0071317D">
      <w:pPr>
        <w:pStyle w:val="ListParagraph"/>
        <w:numPr>
          <w:ilvl w:val="2"/>
          <w:numId w:val="8"/>
        </w:numPr>
      </w:pPr>
      <w:r>
        <w:t>Sirius (other double stars?)</w:t>
      </w:r>
    </w:p>
    <w:p w:rsidR="001424E2" w:rsidRDefault="001424E2" w:rsidP="0071317D">
      <w:pPr>
        <w:pStyle w:val="ListParagraph"/>
        <w:numPr>
          <w:ilvl w:val="1"/>
          <w:numId w:val="1"/>
        </w:numPr>
      </w:pPr>
      <w:r>
        <w:t>Imaging</w:t>
      </w:r>
    </w:p>
    <w:p w:rsidR="001424E2" w:rsidRDefault="001424E2" w:rsidP="0071317D">
      <w:pPr>
        <w:pStyle w:val="ListParagraph"/>
        <w:numPr>
          <w:ilvl w:val="2"/>
          <w:numId w:val="9"/>
        </w:numPr>
      </w:pPr>
      <w:r>
        <w:t>M81</w:t>
      </w:r>
    </w:p>
    <w:p w:rsidR="001424E2" w:rsidRDefault="001424E2" w:rsidP="0071317D">
      <w:pPr>
        <w:pStyle w:val="ListParagraph"/>
        <w:numPr>
          <w:ilvl w:val="2"/>
          <w:numId w:val="9"/>
        </w:numPr>
      </w:pPr>
      <w:r>
        <w:t>M101</w:t>
      </w:r>
    </w:p>
    <w:p w:rsidR="00A40D0F" w:rsidRPr="00E5566E" w:rsidRDefault="00A40D0F" w:rsidP="00E5566E"/>
    <w:p w:rsidR="000C1D08" w:rsidRDefault="000C1D08" w:rsidP="00D757E7">
      <w:pPr>
        <w:rPr>
          <w:rFonts w:ascii="Arial" w:hAnsi="Arial" w:cs="Arial"/>
          <w:b/>
          <w:bCs/>
          <w:i/>
          <w:iCs/>
          <w:sz w:val="28"/>
          <w:szCs w:val="28"/>
        </w:rPr>
      </w:pPr>
    </w:p>
    <w:p w:rsidR="0096130F" w:rsidRDefault="0096130F">
      <w:pPr>
        <w:rPr>
          <w:rFonts w:cs="Arial"/>
          <w:b/>
          <w:bCs/>
          <w:sz w:val="26"/>
          <w:szCs w:val="26"/>
          <w:lang w:bidi="ar-SA"/>
        </w:rPr>
      </w:pPr>
      <w:r>
        <w:br w:type="page"/>
      </w:r>
    </w:p>
    <w:p w:rsidR="0096130F" w:rsidRDefault="0096130F" w:rsidP="0096130F">
      <w:pPr>
        <w:pStyle w:val="Heading3"/>
      </w:pPr>
      <w:bookmarkStart w:id="11" w:name="_Toc497199126"/>
      <w:r>
        <w:lastRenderedPageBreak/>
        <w:t xml:space="preserve">2017-Mar-15 (Mar-15&amp;16 UT): </w:t>
      </w:r>
      <w:r w:rsidRPr="002B2B28">
        <w:t xml:space="preserve"> </w:t>
      </w:r>
      <w:r>
        <w:t>Venus, M42 and NGC2392 Video</w:t>
      </w:r>
      <w:bookmarkEnd w:id="11"/>
    </w:p>
    <w:p w:rsidR="0096130F" w:rsidRDefault="0096130F" w:rsidP="0096130F">
      <w:pPr>
        <w:rPr>
          <w:color w:val="808080" w:themeColor="background1" w:themeShade="80"/>
          <w:sz w:val="20"/>
          <w:lang w:bidi="ar-SA"/>
        </w:rPr>
      </w:pPr>
      <w:r>
        <w:rPr>
          <w:color w:val="808080" w:themeColor="background1" w:themeShade="80"/>
          <w:sz w:val="20"/>
          <w:lang w:bidi="ar-SA"/>
        </w:rPr>
        <w:t>Last Updated 3/16/2017</w:t>
      </w:r>
    </w:p>
    <w:p w:rsidR="009A2A0C" w:rsidRDefault="009A2A0C" w:rsidP="0096130F"/>
    <w:p w:rsidR="003A078D" w:rsidRDefault="003A078D" w:rsidP="0096130F">
      <w:r>
        <w:t>This was the first set of imaging observations since reconfiguring the telescope to the C8-135mm lens set up from the TKE130 set up. However, I did do a visual observation with Nathan a couple of weeks earlier when we looked at Venus, Mars and the Moon.</w:t>
      </w:r>
    </w:p>
    <w:p w:rsidR="003A078D" w:rsidRDefault="003A078D" w:rsidP="0096130F"/>
    <w:p w:rsidR="0096130F" w:rsidRDefault="00C6328E" w:rsidP="0096130F">
      <w:r>
        <w:t>Venus</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6130F" w:rsidRPr="004174E0" w:rsidTr="00322AEB">
        <w:trPr>
          <w:jc w:val="center"/>
        </w:trPr>
        <w:tc>
          <w:tcPr>
            <w:tcW w:w="4680" w:type="dxa"/>
            <w:shd w:val="clear" w:color="auto" w:fill="000000"/>
            <w:vAlign w:val="center"/>
          </w:tcPr>
          <w:p w:rsidR="0096130F" w:rsidRDefault="008346D0"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3028950" cy="2047875"/>
                  <wp:effectExtent l="19050" t="0" r="0" b="0"/>
                  <wp:docPr id="12" name="Picture 3" descr="F:\Astronomy\Projects\Planets\Venus\Imaging Data\20170315UT\2017-03-16-0041_2-Venus_807NIR-Stack500-Wwavelets1x5+2x10+3x5+Contrast8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Venus\Imaging Data\20170315UT\2017-03-16-0041_2-Venus_807NIR-Stack500-Wwavelets1x5+2x10+3x5+Contrast80pct.jpg"/>
                          <pic:cNvPicPr>
                            <a:picLocks noChangeAspect="1" noChangeArrowheads="1"/>
                          </pic:cNvPicPr>
                        </pic:nvPicPr>
                        <pic:blipFill>
                          <a:blip r:embed="rId31" cstate="print"/>
                          <a:srcRect l="14999" t="25625" r="35313" b="29583"/>
                          <a:stretch>
                            <a:fillRect/>
                          </a:stretch>
                        </pic:blipFill>
                        <pic:spPr bwMode="auto">
                          <a:xfrm>
                            <a:off x="0" y="0"/>
                            <a:ext cx="3028950" cy="2047875"/>
                          </a:xfrm>
                          <a:prstGeom prst="rect">
                            <a:avLst/>
                          </a:prstGeom>
                          <a:noFill/>
                          <a:ln w="9525">
                            <a:noFill/>
                            <a:miter lim="800000"/>
                            <a:headEnd/>
                            <a:tailEnd/>
                          </a:ln>
                        </pic:spPr>
                      </pic:pic>
                    </a:graphicData>
                  </a:graphic>
                </wp:inline>
              </w:drawing>
            </w:r>
          </w:p>
        </w:tc>
        <w:tc>
          <w:tcPr>
            <w:tcW w:w="4680" w:type="dxa"/>
            <w:shd w:val="clear" w:color="auto" w:fill="000000"/>
          </w:tcPr>
          <w:p w:rsidR="0096130F" w:rsidRPr="004174E0" w:rsidRDefault="008346D0" w:rsidP="00322AEB">
            <w:pPr>
              <w:jc w:val="center"/>
              <w:rPr>
                <w:sz w:val="20"/>
                <w:lang w:bidi="ar-SA"/>
              </w:rPr>
            </w:pPr>
            <w:r>
              <w:rPr>
                <w:noProof/>
                <w:sz w:val="20"/>
                <w:lang w:bidi="ar-SA"/>
              </w:rPr>
              <w:drawing>
                <wp:inline distT="0" distB="0" distL="0" distR="0">
                  <wp:extent cx="2926080" cy="2046514"/>
                  <wp:effectExtent l="19050" t="0" r="7620" b="0"/>
                  <wp:docPr id="11" name="Picture 2" descr="F:\Astronomy\Projects\Planets\Venus\Imaging Data\20170315UT\Venus-20170315UT-889CH4-LongStack-Flattened-Wavelets-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Venus\Imaging Data\20170315UT\Venus-20170315UT-889CH4-LongStack-Flattened-Wavelets-Cropped.jpg"/>
                          <pic:cNvPicPr>
                            <a:picLocks noChangeAspect="1" noChangeArrowheads="1"/>
                          </pic:cNvPicPr>
                        </pic:nvPicPr>
                        <pic:blipFill>
                          <a:blip r:embed="rId32" cstate="print"/>
                          <a:srcRect/>
                          <a:stretch>
                            <a:fillRect/>
                          </a:stretch>
                        </pic:blipFill>
                        <pic:spPr bwMode="auto">
                          <a:xfrm>
                            <a:off x="0" y="0"/>
                            <a:ext cx="2926080" cy="2046514"/>
                          </a:xfrm>
                          <a:prstGeom prst="rect">
                            <a:avLst/>
                          </a:prstGeom>
                          <a:noFill/>
                          <a:ln w="9525">
                            <a:noFill/>
                            <a:miter lim="800000"/>
                            <a:headEnd/>
                            <a:tailEnd/>
                          </a:ln>
                        </pic:spPr>
                      </pic:pic>
                    </a:graphicData>
                  </a:graphic>
                </wp:inline>
              </w:drawing>
            </w:r>
          </w:p>
        </w:tc>
      </w:tr>
      <w:tr w:rsidR="0096130F" w:rsidRPr="00EE3E4F" w:rsidTr="00322AEB">
        <w:trPr>
          <w:jc w:val="center"/>
        </w:trPr>
        <w:tc>
          <w:tcPr>
            <w:tcW w:w="4680" w:type="dxa"/>
            <w:shd w:val="clear" w:color="auto" w:fill="000000"/>
          </w:tcPr>
          <w:p w:rsidR="0096130F" w:rsidRPr="00EE3E4F" w:rsidRDefault="008346D0" w:rsidP="00322AEB">
            <w:pPr>
              <w:jc w:val="center"/>
              <w:rPr>
                <w:sz w:val="20"/>
                <w:lang w:bidi="ar-SA"/>
              </w:rPr>
            </w:pPr>
            <w:r w:rsidRPr="008346D0">
              <w:rPr>
                <w:sz w:val="20"/>
                <w:lang w:bidi="ar-SA"/>
              </w:rPr>
              <w:t>2017-03-16-0041_2-Venus_807NIR-Stack500-Wwavelets1x5+2x10+3x5+Contrast80pct.jpg</w:t>
            </w:r>
          </w:p>
        </w:tc>
        <w:tc>
          <w:tcPr>
            <w:tcW w:w="4680" w:type="dxa"/>
            <w:shd w:val="clear" w:color="auto" w:fill="000000"/>
          </w:tcPr>
          <w:p w:rsidR="0096130F" w:rsidRPr="00EE3E4F" w:rsidRDefault="008346D0" w:rsidP="00322AEB">
            <w:pPr>
              <w:jc w:val="center"/>
              <w:rPr>
                <w:sz w:val="20"/>
                <w:lang w:bidi="ar-SA"/>
              </w:rPr>
            </w:pPr>
            <w:r w:rsidRPr="008346D0">
              <w:rPr>
                <w:sz w:val="20"/>
                <w:lang w:bidi="ar-SA"/>
              </w:rPr>
              <w:t>Venus-20170315UT-889CH4-LongStack-Flattened-Wavelets-Cropped.jpg</w:t>
            </w:r>
          </w:p>
        </w:tc>
      </w:tr>
    </w:tbl>
    <w:p w:rsidR="00D666AE" w:rsidRDefault="00D666AE" w:rsidP="0096130F"/>
    <w:p w:rsidR="00D666AE" w:rsidRDefault="003A078D" w:rsidP="0096130F">
      <w:r>
        <w:t>The attempt to image Venus’s night-side surface was not successful. This is due, I believe, to the terrestrial sky brightness in the 889nm filter band more than to reduced thermal emission from Venus in this band.  It would probably be worthwhile to obtain a 1.0μm filter for the next attempt. Alternatively, perhaps a filter at approximately 970nm would be useful also as a “window” filter to compare to 889</w:t>
      </w:r>
      <w:proofErr w:type="gramStart"/>
      <w:r>
        <w:t>nm  methane</w:t>
      </w:r>
      <w:proofErr w:type="gramEnd"/>
      <w:r>
        <w:t xml:space="preserve"> images of outer planets.</w:t>
      </w:r>
    </w:p>
    <w:p w:rsidR="003A078D" w:rsidRDefault="003A078D" w:rsidP="0096130F"/>
    <w:p w:rsidR="00D666AE" w:rsidRDefault="00D666AE">
      <w:r>
        <w:br w:type="page"/>
      </w:r>
    </w:p>
    <w:p w:rsidR="0096130F" w:rsidRDefault="00C6328E" w:rsidP="0096130F">
      <w:r>
        <w:lastRenderedPageBreak/>
        <w:t>M42</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B7767" w:rsidRPr="004174E0" w:rsidTr="00322AEB">
        <w:trPr>
          <w:jc w:val="center"/>
        </w:trPr>
        <w:tc>
          <w:tcPr>
            <w:tcW w:w="4680" w:type="dxa"/>
            <w:shd w:val="clear" w:color="auto" w:fill="000000"/>
            <w:vAlign w:val="center"/>
          </w:tcPr>
          <w:p w:rsidR="002B7767" w:rsidRDefault="002B7767"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205479"/>
                  <wp:effectExtent l="19050" t="0" r="7620" b="0"/>
                  <wp:docPr id="23" name="Picture 6" descr="F:\Astronomy\Projects\Nebulae-Diffuse\M42 - Orion Nebula\Imaging Data\20170316UT\M42-20170316UT-650RED-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Nebulae-Diffuse\M42 - Orion Nebula\Imaging Data\20170316UT\M42-20170316UT-650RED-Mosaic-Gam70pct.jpg"/>
                          <pic:cNvPicPr>
                            <a:picLocks noChangeAspect="1" noChangeArrowheads="1"/>
                          </pic:cNvPicPr>
                        </pic:nvPicPr>
                        <pic:blipFill>
                          <a:blip r:embed="rId33" cstate="print"/>
                          <a:srcRect/>
                          <a:stretch>
                            <a:fillRect/>
                          </a:stretch>
                        </pic:blipFill>
                        <pic:spPr bwMode="auto">
                          <a:xfrm>
                            <a:off x="0" y="0"/>
                            <a:ext cx="2926080" cy="2205479"/>
                          </a:xfrm>
                          <a:prstGeom prst="rect">
                            <a:avLst/>
                          </a:prstGeom>
                          <a:noFill/>
                          <a:ln w="9525">
                            <a:noFill/>
                            <a:miter lim="800000"/>
                            <a:headEnd/>
                            <a:tailEnd/>
                          </a:ln>
                        </pic:spPr>
                      </pic:pic>
                    </a:graphicData>
                  </a:graphic>
                </wp:inline>
              </w:drawing>
            </w:r>
          </w:p>
        </w:tc>
        <w:tc>
          <w:tcPr>
            <w:tcW w:w="4680" w:type="dxa"/>
            <w:shd w:val="clear" w:color="auto" w:fill="000000"/>
          </w:tcPr>
          <w:p w:rsidR="002B7767" w:rsidRPr="004174E0" w:rsidRDefault="002B7767" w:rsidP="00322AEB">
            <w:pPr>
              <w:jc w:val="center"/>
              <w:rPr>
                <w:sz w:val="20"/>
                <w:lang w:bidi="ar-SA"/>
              </w:rPr>
            </w:pPr>
            <w:r>
              <w:rPr>
                <w:noProof/>
                <w:sz w:val="20"/>
                <w:lang w:bidi="ar-SA"/>
              </w:rPr>
              <w:drawing>
                <wp:inline distT="0" distB="0" distL="0" distR="0">
                  <wp:extent cx="2926080" cy="2158559"/>
                  <wp:effectExtent l="19050" t="0" r="7620" b="0"/>
                  <wp:docPr id="21" name="Picture 4" descr="F:\Astronomy\Projects\Nebulae-Diffuse\M42 - Orion Nebula\Imaging Data\20170316UT\M42-20170316UT-550GRN-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Diffuse\M42 - Orion Nebula\Imaging Data\20170316UT\M42-20170316UT-550GRN-Mosaic-Gam70pct.jpg"/>
                          <pic:cNvPicPr>
                            <a:picLocks noChangeAspect="1" noChangeArrowheads="1"/>
                          </pic:cNvPicPr>
                        </pic:nvPicPr>
                        <pic:blipFill>
                          <a:blip r:embed="rId34" cstate="print"/>
                          <a:srcRect/>
                          <a:stretch>
                            <a:fillRect/>
                          </a:stretch>
                        </pic:blipFill>
                        <pic:spPr bwMode="auto">
                          <a:xfrm>
                            <a:off x="0" y="0"/>
                            <a:ext cx="2926080" cy="2158559"/>
                          </a:xfrm>
                          <a:prstGeom prst="rect">
                            <a:avLst/>
                          </a:prstGeom>
                          <a:noFill/>
                          <a:ln w="9525">
                            <a:noFill/>
                            <a:miter lim="800000"/>
                            <a:headEnd/>
                            <a:tailEnd/>
                          </a:ln>
                        </pic:spPr>
                      </pic:pic>
                    </a:graphicData>
                  </a:graphic>
                </wp:inline>
              </w:drawing>
            </w:r>
          </w:p>
        </w:tc>
      </w:tr>
      <w:tr w:rsidR="002B7767" w:rsidRPr="00EE3E4F" w:rsidTr="00322AEB">
        <w:trPr>
          <w:jc w:val="center"/>
        </w:trPr>
        <w:tc>
          <w:tcPr>
            <w:tcW w:w="4680" w:type="dxa"/>
            <w:shd w:val="clear" w:color="auto" w:fill="000000"/>
          </w:tcPr>
          <w:p w:rsidR="002B7767" w:rsidRPr="00EE3E4F" w:rsidRDefault="002B7767" w:rsidP="00322AEB">
            <w:pPr>
              <w:jc w:val="center"/>
              <w:rPr>
                <w:sz w:val="20"/>
                <w:lang w:bidi="ar-SA"/>
              </w:rPr>
            </w:pPr>
            <w:r w:rsidRPr="002B7767">
              <w:rPr>
                <w:sz w:val="20"/>
                <w:lang w:bidi="ar-SA"/>
              </w:rPr>
              <w:t>M42-20170316UT-650RED-Mosaic-Gam70pct.jpg</w:t>
            </w:r>
          </w:p>
        </w:tc>
        <w:tc>
          <w:tcPr>
            <w:tcW w:w="4680" w:type="dxa"/>
            <w:shd w:val="clear" w:color="auto" w:fill="000000"/>
          </w:tcPr>
          <w:p w:rsidR="002B7767" w:rsidRPr="00EE3E4F" w:rsidRDefault="002B7767" w:rsidP="00322AEB">
            <w:pPr>
              <w:jc w:val="center"/>
              <w:rPr>
                <w:sz w:val="20"/>
                <w:lang w:bidi="ar-SA"/>
              </w:rPr>
            </w:pPr>
            <w:r w:rsidRPr="002B7767">
              <w:rPr>
                <w:sz w:val="20"/>
                <w:lang w:bidi="ar-SA"/>
              </w:rPr>
              <w:t>M42-20170316UT-550GRN-Mosaic-Gam70pct.jpg</w:t>
            </w:r>
          </w:p>
        </w:tc>
      </w:tr>
      <w:tr w:rsidR="00D666AE" w:rsidRPr="004174E0" w:rsidTr="00FB0839">
        <w:trPr>
          <w:jc w:val="center"/>
        </w:trPr>
        <w:tc>
          <w:tcPr>
            <w:tcW w:w="4680" w:type="dxa"/>
            <w:shd w:val="clear" w:color="auto" w:fill="000000"/>
            <w:vAlign w:val="center"/>
          </w:tcPr>
          <w:p w:rsidR="00D666AE" w:rsidRDefault="00D666AE"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1911446"/>
                  <wp:effectExtent l="19050" t="0" r="7620" b="0"/>
                  <wp:docPr id="27" name="Picture 5" descr="F:\Astronomy\Projects\Nebulae-Diffuse\M42 - Orion Nebula\Imaging Data\20170316UT\M42-20170316UT-450BLU-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Diffuse\M42 - Orion Nebula\Imaging Data\20170316UT\M42-20170316UT-450BLU-Mosaic-Gam70pct.jpg"/>
                          <pic:cNvPicPr>
                            <a:picLocks noChangeAspect="1" noChangeArrowheads="1"/>
                          </pic:cNvPicPr>
                        </pic:nvPicPr>
                        <pic:blipFill>
                          <a:blip r:embed="rId35" cstate="print"/>
                          <a:srcRect/>
                          <a:stretch>
                            <a:fillRect/>
                          </a:stretch>
                        </pic:blipFill>
                        <pic:spPr bwMode="auto">
                          <a:xfrm>
                            <a:off x="0" y="0"/>
                            <a:ext cx="2926080" cy="1911446"/>
                          </a:xfrm>
                          <a:prstGeom prst="rect">
                            <a:avLst/>
                          </a:prstGeom>
                          <a:noFill/>
                          <a:ln w="9525">
                            <a:noFill/>
                            <a:miter lim="800000"/>
                            <a:headEnd/>
                            <a:tailEnd/>
                          </a:ln>
                        </pic:spPr>
                      </pic:pic>
                    </a:graphicData>
                  </a:graphic>
                </wp:inline>
              </w:drawing>
            </w:r>
          </w:p>
        </w:tc>
        <w:tc>
          <w:tcPr>
            <w:tcW w:w="4680" w:type="dxa"/>
            <w:shd w:val="clear" w:color="auto" w:fill="000000"/>
          </w:tcPr>
          <w:p w:rsidR="00D666AE" w:rsidRPr="004174E0" w:rsidRDefault="00D666AE" w:rsidP="00FB0839">
            <w:pPr>
              <w:jc w:val="center"/>
              <w:rPr>
                <w:sz w:val="20"/>
                <w:lang w:bidi="ar-SA"/>
              </w:rPr>
            </w:pPr>
            <w:r>
              <w:rPr>
                <w:noProof/>
                <w:sz w:val="20"/>
                <w:lang w:bidi="ar-SA"/>
              </w:rPr>
              <w:drawing>
                <wp:inline distT="0" distB="0" distL="0" distR="0">
                  <wp:extent cx="2926080" cy="2359100"/>
                  <wp:effectExtent l="19050" t="0" r="7620" b="0"/>
                  <wp:docPr id="28" name="Picture 7" descr="F:\Astronomy\Projects\Nebulae-Diffuse\M42 - Orion Nebula\Imaging Data\20170316UT\M42-20170316UT-550CLR-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Nebulae-Diffuse\M42 - Orion Nebula\Imaging Data\20170316UT\M42-20170316UT-550CLR-Mosaic-Gam70pct.jpg"/>
                          <pic:cNvPicPr>
                            <a:picLocks noChangeAspect="1" noChangeArrowheads="1"/>
                          </pic:cNvPicPr>
                        </pic:nvPicPr>
                        <pic:blipFill>
                          <a:blip r:embed="rId36" cstate="print"/>
                          <a:srcRect/>
                          <a:stretch>
                            <a:fillRect/>
                          </a:stretch>
                        </pic:blipFill>
                        <pic:spPr bwMode="auto">
                          <a:xfrm>
                            <a:off x="0" y="0"/>
                            <a:ext cx="2926080" cy="2359100"/>
                          </a:xfrm>
                          <a:prstGeom prst="rect">
                            <a:avLst/>
                          </a:prstGeom>
                          <a:noFill/>
                          <a:ln w="9525">
                            <a:noFill/>
                            <a:miter lim="800000"/>
                            <a:headEnd/>
                            <a:tailEnd/>
                          </a:ln>
                        </pic:spPr>
                      </pic:pic>
                    </a:graphicData>
                  </a:graphic>
                </wp:inline>
              </w:drawing>
            </w:r>
          </w:p>
        </w:tc>
      </w:tr>
      <w:tr w:rsidR="00D666AE" w:rsidRPr="00EE3E4F" w:rsidTr="00FB0839">
        <w:trPr>
          <w:jc w:val="center"/>
        </w:trPr>
        <w:tc>
          <w:tcPr>
            <w:tcW w:w="4680" w:type="dxa"/>
            <w:shd w:val="clear" w:color="auto" w:fill="000000"/>
          </w:tcPr>
          <w:p w:rsidR="00D666AE" w:rsidRPr="00EE3E4F" w:rsidRDefault="00D666AE" w:rsidP="00FB0839">
            <w:pPr>
              <w:jc w:val="center"/>
              <w:rPr>
                <w:sz w:val="20"/>
                <w:lang w:bidi="ar-SA"/>
              </w:rPr>
            </w:pPr>
            <w:r w:rsidRPr="00EF6B4F">
              <w:rPr>
                <w:sz w:val="20"/>
                <w:lang w:bidi="ar-SA"/>
              </w:rPr>
              <w:t>M42-20170316UT-450BLU-Mosaic-Gam70pct.jpg</w:t>
            </w:r>
          </w:p>
        </w:tc>
        <w:tc>
          <w:tcPr>
            <w:tcW w:w="4680" w:type="dxa"/>
            <w:shd w:val="clear" w:color="auto" w:fill="000000"/>
          </w:tcPr>
          <w:p w:rsidR="00D666AE" w:rsidRPr="00EE3E4F" w:rsidRDefault="00D666AE" w:rsidP="00FB0839">
            <w:pPr>
              <w:jc w:val="center"/>
              <w:rPr>
                <w:sz w:val="20"/>
                <w:lang w:bidi="ar-SA"/>
              </w:rPr>
            </w:pPr>
            <w:r w:rsidRPr="00EF6B4F">
              <w:rPr>
                <w:sz w:val="20"/>
                <w:lang w:bidi="ar-SA"/>
              </w:rPr>
              <w:t>M42-20170316UT-550CLR-Mosaic-Gam70pct.jpg</w:t>
            </w:r>
          </w:p>
        </w:tc>
      </w:tr>
      <w:tr w:rsidR="00C6328E" w:rsidRPr="004174E0" w:rsidTr="00322AEB">
        <w:trPr>
          <w:jc w:val="center"/>
        </w:trPr>
        <w:tc>
          <w:tcPr>
            <w:tcW w:w="4680" w:type="dxa"/>
            <w:shd w:val="clear" w:color="auto" w:fill="000000"/>
            <w:vAlign w:val="center"/>
          </w:tcPr>
          <w:p w:rsidR="00C6328E" w:rsidRDefault="00D666AE" w:rsidP="00322AEB">
            <w:pPr>
              <w:jc w:val="center"/>
              <w:rPr>
                <w:noProof/>
                <w:color w:val="808080" w:themeColor="background1" w:themeShade="80"/>
                <w:sz w:val="20"/>
                <w:lang w:bidi="ar-SA"/>
              </w:rPr>
            </w:pPr>
            <w:r w:rsidRPr="00D666AE">
              <w:rPr>
                <w:noProof/>
                <w:color w:val="808080" w:themeColor="background1" w:themeShade="80"/>
                <w:sz w:val="20"/>
                <w:lang w:bidi="ar-SA"/>
              </w:rPr>
              <w:drawing>
                <wp:inline distT="0" distB="0" distL="0" distR="0">
                  <wp:extent cx="2926080" cy="1994008"/>
                  <wp:effectExtent l="19050" t="0" r="7620" b="0"/>
                  <wp:docPr id="29" name="Picture 2" descr="F:\Astronomy\Projects\Nebulae-Diffuse\M42 - Orion Nebula\Imaging Data\20170316UT\M42-20170316UT-X50-LRGB-Wavelets-ColBal-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316UT\M42-20170316UT-X50-LRGB-Wavelets-ColBal-Gam70pct.jpg"/>
                          <pic:cNvPicPr>
                            <a:picLocks noChangeAspect="1" noChangeArrowheads="1"/>
                          </pic:cNvPicPr>
                        </pic:nvPicPr>
                        <pic:blipFill>
                          <a:blip r:embed="rId11" cstate="print"/>
                          <a:srcRect/>
                          <a:stretch>
                            <a:fillRect/>
                          </a:stretch>
                        </pic:blipFill>
                        <pic:spPr bwMode="auto">
                          <a:xfrm>
                            <a:off x="0" y="0"/>
                            <a:ext cx="2926080" cy="1994008"/>
                          </a:xfrm>
                          <a:prstGeom prst="rect">
                            <a:avLst/>
                          </a:prstGeom>
                          <a:noFill/>
                          <a:ln w="9525">
                            <a:noFill/>
                            <a:miter lim="800000"/>
                            <a:headEnd/>
                            <a:tailEnd/>
                          </a:ln>
                        </pic:spPr>
                      </pic:pic>
                    </a:graphicData>
                  </a:graphic>
                </wp:inline>
              </w:drawing>
            </w:r>
          </w:p>
        </w:tc>
        <w:tc>
          <w:tcPr>
            <w:tcW w:w="4680" w:type="dxa"/>
            <w:shd w:val="clear" w:color="auto" w:fill="000000"/>
          </w:tcPr>
          <w:p w:rsidR="00C6328E" w:rsidRPr="004174E0" w:rsidRDefault="00C6328E" w:rsidP="00322AEB">
            <w:pPr>
              <w:jc w:val="center"/>
              <w:rPr>
                <w:sz w:val="20"/>
                <w:lang w:bidi="ar-SA"/>
              </w:rPr>
            </w:pPr>
          </w:p>
        </w:tc>
      </w:tr>
      <w:tr w:rsidR="00C6328E" w:rsidRPr="00EE3E4F" w:rsidTr="00322AEB">
        <w:trPr>
          <w:jc w:val="center"/>
        </w:trPr>
        <w:tc>
          <w:tcPr>
            <w:tcW w:w="4680" w:type="dxa"/>
            <w:shd w:val="clear" w:color="auto" w:fill="000000"/>
          </w:tcPr>
          <w:p w:rsidR="00D666AE" w:rsidRPr="00D666AE" w:rsidRDefault="00D666AE" w:rsidP="00D666AE">
            <w:pPr>
              <w:rPr>
                <w:sz w:val="20"/>
              </w:rPr>
            </w:pPr>
            <w:r w:rsidRPr="00D666AE">
              <w:rPr>
                <w:sz w:val="20"/>
              </w:rPr>
              <w:t>M42-20170316UT-X50-LRGB-Wavelets-ColBal-Gam70pct.jpg</w:t>
            </w:r>
          </w:p>
          <w:p w:rsidR="00C6328E" w:rsidRPr="00EE3E4F" w:rsidRDefault="00C6328E" w:rsidP="00322AEB">
            <w:pPr>
              <w:jc w:val="center"/>
              <w:rPr>
                <w:sz w:val="20"/>
                <w:lang w:bidi="ar-SA"/>
              </w:rPr>
            </w:pPr>
          </w:p>
        </w:tc>
        <w:tc>
          <w:tcPr>
            <w:tcW w:w="4680" w:type="dxa"/>
            <w:shd w:val="clear" w:color="auto" w:fill="000000"/>
          </w:tcPr>
          <w:p w:rsidR="00C6328E" w:rsidRPr="00EE3E4F" w:rsidRDefault="00C6328E" w:rsidP="00322AEB">
            <w:pPr>
              <w:jc w:val="center"/>
              <w:rPr>
                <w:sz w:val="20"/>
                <w:lang w:bidi="ar-SA"/>
              </w:rPr>
            </w:pPr>
          </w:p>
        </w:tc>
      </w:tr>
    </w:tbl>
    <w:p w:rsidR="0096130F" w:rsidRDefault="0096130F" w:rsidP="0096130F"/>
    <w:p w:rsidR="00B200FC" w:rsidRDefault="003A078D" w:rsidP="0096130F">
      <w:r>
        <w:t xml:space="preserve">Attempts to navigate these images using </w:t>
      </w:r>
      <w:proofErr w:type="spellStart"/>
      <w:r>
        <w:t>PinPoint</w:t>
      </w:r>
      <w:proofErr w:type="spellEnd"/>
      <w:r>
        <w:t xml:space="preserve"> astrometry in </w:t>
      </w:r>
      <w:proofErr w:type="spellStart"/>
      <w:r>
        <w:t>MaximDL</w:t>
      </w:r>
      <w:proofErr w:type="spellEnd"/>
      <w:r>
        <w:t xml:space="preserve"> failed. In addition, attempts to manually navigate these images in </w:t>
      </w:r>
      <w:proofErr w:type="spellStart"/>
      <w:r>
        <w:t>Aladin</w:t>
      </w:r>
      <w:proofErr w:type="spellEnd"/>
      <w:r>
        <w:t xml:space="preserve"> failed. In both cases, this is likely due to the very large saturated images of the Trapezium stars.  Some sort of alternative, even more </w:t>
      </w:r>
      <w:r>
        <w:lastRenderedPageBreak/>
        <w:t>manual approach – probably iterative – must be tried.</w:t>
      </w:r>
      <w:r w:rsidR="00D967E6">
        <w:t xml:space="preserve"> It would be terrific to have this navigation completed so that catalog info could be overlaid, </w:t>
      </w:r>
      <w:proofErr w:type="gramStart"/>
      <w:r w:rsidR="00D967E6">
        <w:t>in particular HH</w:t>
      </w:r>
      <w:proofErr w:type="gramEnd"/>
      <w:r w:rsidR="00D967E6">
        <w:t xml:space="preserve"> and proplyd data.</w:t>
      </w:r>
    </w:p>
    <w:p w:rsidR="00B200FC" w:rsidRDefault="00B200FC" w:rsidP="0096130F"/>
    <w:p w:rsidR="0096130F" w:rsidRDefault="0096130F" w:rsidP="0096130F"/>
    <w:p w:rsidR="00322AEB" w:rsidRDefault="00322AEB" w:rsidP="00322AEB">
      <w:r>
        <w:t>NGC2392</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D666AE" w:rsidRPr="004174E0" w:rsidTr="00FB0839">
        <w:trPr>
          <w:jc w:val="center"/>
        </w:trPr>
        <w:tc>
          <w:tcPr>
            <w:tcW w:w="4680" w:type="dxa"/>
            <w:shd w:val="clear" w:color="auto" w:fill="000000"/>
            <w:vAlign w:val="center"/>
          </w:tcPr>
          <w:p w:rsidR="00D666AE" w:rsidRDefault="00D666AE"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5665"/>
                  <wp:effectExtent l="19050" t="0" r="7620" b="0"/>
                  <wp:docPr id="18" name="Picture 3" descr="F:\Astronomy\Projects\Nebulae-Planetary\NGC2392\Imaging Data\20170316UT\2017-03-16-0344_2-NGC2392_550CLR_V1-Stack452-Wavelets2x2+3x4+4x2-Avg-Gam2-Stretch20-255-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Nebulae-Planetary\NGC2392\Imaging Data\20170316UT\2017-03-16-0344_2-NGC2392_550CLR_V1-Stack452-Wavelets2x2+3x4+4x2-Avg-Gam2-Stretch20-255-Wavelets.jpg"/>
                          <pic:cNvPicPr>
                            <a:picLocks noChangeAspect="1" noChangeArrowheads="1"/>
                          </pic:cNvPicPr>
                        </pic:nvPicPr>
                        <pic:blipFill>
                          <a:blip r:embed="rId37" cstate="print"/>
                          <a:srcRect/>
                          <a:stretch>
                            <a:fillRect/>
                          </a:stretch>
                        </pic:blipFill>
                        <pic:spPr bwMode="auto">
                          <a:xfrm>
                            <a:off x="0" y="0"/>
                            <a:ext cx="2926080" cy="2195665"/>
                          </a:xfrm>
                          <a:prstGeom prst="rect">
                            <a:avLst/>
                          </a:prstGeom>
                          <a:noFill/>
                          <a:ln w="9525">
                            <a:noFill/>
                            <a:miter lim="800000"/>
                            <a:headEnd/>
                            <a:tailEnd/>
                          </a:ln>
                        </pic:spPr>
                      </pic:pic>
                    </a:graphicData>
                  </a:graphic>
                </wp:inline>
              </w:drawing>
            </w:r>
          </w:p>
        </w:tc>
        <w:tc>
          <w:tcPr>
            <w:tcW w:w="4680" w:type="dxa"/>
            <w:shd w:val="clear" w:color="auto" w:fill="000000"/>
          </w:tcPr>
          <w:p w:rsidR="00D666AE" w:rsidRPr="004174E0" w:rsidRDefault="00D666AE" w:rsidP="00FB0839">
            <w:pPr>
              <w:jc w:val="center"/>
              <w:rPr>
                <w:sz w:val="20"/>
                <w:lang w:bidi="ar-SA"/>
              </w:rPr>
            </w:pPr>
            <w:r>
              <w:rPr>
                <w:noProof/>
                <w:sz w:val="20"/>
                <w:lang w:bidi="ar-SA"/>
              </w:rPr>
              <w:drawing>
                <wp:inline distT="0" distB="0" distL="0" distR="0">
                  <wp:extent cx="2926080" cy="2195665"/>
                  <wp:effectExtent l="19050" t="0" r="7620" b="0"/>
                  <wp:docPr id="19" name="Picture 4" descr="F:\Astronomy\Projects\Nebulae-Planetary\NGC2392\Imaging Data\20170316UT\2017-03-16-0413_2-NGC2392_550CLR_V2-Stack151-Wavelets2x3+3x6+4x3-Stretch10-1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Planetary\NGC2392\Imaging Data\20170316UT\2017-03-16-0413_2-NGC2392_550CLR_V2-Stack151-Wavelets2x3+3x6+4x3-Stretch10-128.jpg"/>
                          <pic:cNvPicPr>
                            <a:picLocks noChangeAspect="1" noChangeArrowheads="1"/>
                          </pic:cNvPicPr>
                        </pic:nvPicPr>
                        <pic:blipFill>
                          <a:blip r:embed="rId38" cstate="print"/>
                          <a:srcRect/>
                          <a:stretch>
                            <a:fillRect/>
                          </a:stretch>
                        </pic:blipFill>
                        <pic:spPr bwMode="auto">
                          <a:xfrm>
                            <a:off x="0" y="0"/>
                            <a:ext cx="2926080" cy="2195665"/>
                          </a:xfrm>
                          <a:prstGeom prst="rect">
                            <a:avLst/>
                          </a:prstGeom>
                          <a:noFill/>
                          <a:ln w="9525">
                            <a:noFill/>
                            <a:miter lim="800000"/>
                            <a:headEnd/>
                            <a:tailEnd/>
                          </a:ln>
                        </pic:spPr>
                      </pic:pic>
                    </a:graphicData>
                  </a:graphic>
                </wp:inline>
              </w:drawing>
            </w:r>
          </w:p>
        </w:tc>
      </w:tr>
      <w:tr w:rsidR="00D666AE" w:rsidRPr="00EE3E4F" w:rsidTr="00FB0839">
        <w:trPr>
          <w:jc w:val="center"/>
        </w:trPr>
        <w:tc>
          <w:tcPr>
            <w:tcW w:w="4680" w:type="dxa"/>
            <w:shd w:val="clear" w:color="auto" w:fill="000000"/>
          </w:tcPr>
          <w:p w:rsidR="00D666AE" w:rsidRPr="00EE3E4F" w:rsidRDefault="00D666AE" w:rsidP="00FB0839">
            <w:pPr>
              <w:jc w:val="center"/>
              <w:rPr>
                <w:sz w:val="20"/>
                <w:lang w:bidi="ar-SA"/>
              </w:rPr>
            </w:pPr>
            <w:r w:rsidRPr="00D666AE">
              <w:rPr>
                <w:sz w:val="20"/>
                <w:lang w:bidi="ar-SA"/>
              </w:rPr>
              <w:t>2017-03-16-0344_2-NGC2392_550CLR_V1-Stack452-Wavelets2x2+3x4+4x2-Avg-Gam2-Stretch20-255-Wavelets.jpg</w:t>
            </w:r>
          </w:p>
        </w:tc>
        <w:tc>
          <w:tcPr>
            <w:tcW w:w="4680" w:type="dxa"/>
            <w:shd w:val="clear" w:color="auto" w:fill="000000"/>
          </w:tcPr>
          <w:p w:rsidR="00D666AE" w:rsidRPr="00EE3E4F" w:rsidRDefault="00D666AE" w:rsidP="00FB0839">
            <w:pPr>
              <w:jc w:val="center"/>
              <w:rPr>
                <w:sz w:val="20"/>
                <w:lang w:bidi="ar-SA"/>
              </w:rPr>
            </w:pPr>
            <w:r w:rsidRPr="00D666AE">
              <w:rPr>
                <w:sz w:val="20"/>
                <w:lang w:bidi="ar-SA"/>
              </w:rPr>
              <w:t>2017-03-16-0413_2-NGC2392_550CLR_V2-Stack151-Wavelets2x3+3x6+4x3-Stretch10-128.jpg</w:t>
            </w:r>
          </w:p>
        </w:tc>
      </w:tr>
      <w:tr w:rsidR="00322AEB" w:rsidRPr="004174E0" w:rsidTr="00322AEB">
        <w:trPr>
          <w:jc w:val="center"/>
        </w:trPr>
        <w:tc>
          <w:tcPr>
            <w:tcW w:w="4680" w:type="dxa"/>
            <w:shd w:val="clear" w:color="auto" w:fill="000000"/>
            <w:vAlign w:val="center"/>
          </w:tcPr>
          <w:p w:rsidR="00322AEB" w:rsidRDefault="00D666AE"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2195665"/>
                  <wp:effectExtent l="19050" t="0" r="7620" b="0"/>
                  <wp:docPr id="20" name="Picture 5" descr="F:\Astronomy\Projects\Nebulae-Planetary\NGC2392\Imaging Data\20170316UT\2017-03-16-0344_2-NGC2392_550CLR_VX-Hybrid-Stack653-Wavelets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Planetary\NGC2392\Imaging Data\20170316UT\2017-03-16-0344_2-NGC2392_550CLR_VX-Hybrid-Stack653-WaveletsV2.jpg"/>
                          <pic:cNvPicPr>
                            <a:picLocks noChangeAspect="1" noChangeArrowheads="1"/>
                          </pic:cNvPicPr>
                        </pic:nvPicPr>
                        <pic:blipFill>
                          <a:blip r:embed="rId39" cstate="print"/>
                          <a:srcRect/>
                          <a:stretch>
                            <a:fillRect/>
                          </a:stretch>
                        </pic:blipFill>
                        <pic:spPr bwMode="auto">
                          <a:xfrm>
                            <a:off x="0" y="0"/>
                            <a:ext cx="2926080" cy="2195665"/>
                          </a:xfrm>
                          <a:prstGeom prst="rect">
                            <a:avLst/>
                          </a:prstGeom>
                          <a:noFill/>
                          <a:ln w="9525">
                            <a:noFill/>
                            <a:miter lim="800000"/>
                            <a:headEnd/>
                            <a:tailEnd/>
                          </a:ln>
                        </pic:spPr>
                      </pic:pic>
                    </a:graphicData>
                  </a:graphic>
                </wp:inline>
              </w:drawing>
            </w:r>
          </w:p>
        </w:tc>
        <w:tc>
          <w:tcPr>
            <w:tcW w:w="4680" w:type="dxa"/>
            <w:shd w:val="clear" w:color="auto" w:fill="000000"/>
          </w:tcPr>
          <w:p w:rsidR="00322AEB" w:rsidRPr="004174E0" w:rsidRDefault="00322AEB" w:rsidP="00322AEB">
            <w:pPr>
              <w:jc w:val="center"/>
              <w:rPr>
                <w:sz w:val="20"/>
                <w:lang w:bidi="ar-SA"/>
              </w:rPr>
            </w:pPr>
          </w:p>
        </w:tc>
      </w:tr>
      <w:tr w:rsidR="00322AEB" w:rsidRPr="00EE3E4F" w:rsidTr="00322AEB">
        <w:trPr>
          <w:jc w:val="center"/>
        </w:trPr>
        <w:tc>
          <w:tcPr>
            <w:tcW w:w="4680" w:type="dxa"/>
            <w:shd w:val="clear" w:color="auto" w:fill="000000"/>
          </w:tcPr>
          <w:p w:rsidR="00322AEB" w:rsidRPr="00EE3E4F" w:rsidRDefault="00D666AE" w:rsidP="00322AEB">
            <w:pPr>
              <w:jc w:val="center"/>
              <w:rPr>
                <w:sz w:val="20"/>
                <w:lang w:bidi="ar-SA"/>
              </w:rPr>
            </w:pPr>
            <w:r w:rsidRPr="00D666AE">
              <w:rPr>
                <w:sz w:val="20"/>
                <w:lang w:bidi="ar-SA"/>
              </w:rPr>
              <w:t>2017-03-16-0344_2-NGC2392_550CLR_VX-Hybrid-Stack653-WaveletsV2.jpg</w:t>
            </w:r>
          </w:p>
        </w:tc>
        <w:tc>
          <w:tcPr>
            <w:tcW w:w="4680" w:type="dxa"/>
            <w:shd w:val="clear" w:color="auto" w:fill="000000"/>
          </w:tcPr>
          <w:p w:rsidR="00322AEB" w:rsidRPr="00EE3E4F" w:rsidRDefault="00322AEB" w:rsidP="00322AEB">
            <w:pPr>
              <w:jc w:val="center"/>
              <w:rPr>
                <w:sz w:val="20"/>
                <w:lang w:bidi="ar-SA"/>
              </w:rPr>
            </w:pPr>
          </w:p>
        </w:tc>
      </w:tr>
    </w:tbl>
    <w:p w:rsidR="0096130F" w:rsidRDefault="0096130F" w:rsidP="0096130F"/>
    <w:p w:rsidR="00D4326C" w:rsidRDefault="00D4326C" w:rsidP="0096130F"/>
    <w:p w:rsidR="00D4326C" w:rsidRDefault="00D4326C">
      <w:pPr>
        <w:rPr>
          <w:rFonts w:ascii="Arial" w:hAnsi="Arial" w:cs="Arial"/>
          <w:b/>
          <w:bCs/>
          <w:i/>
          <w:iCs/>
          <w:sz w:val="28"/>
          <w:szCs w:val="28"/>
        </w:rPr>
      </w:pPr>
      <w:r>
        <w:br w:type="page"/>
      </w:r>
    </w:p>
    <w:p w:rsidR="00D4326C" w:rsidRDefault="00D4326C" w:rsidP="00D4326C">
      <w:pPr>
        <w:pStyle w:val="Heading2"/>
      </w:pPr>
      <w:bookmarkStart w:id="12" w:name="_Toc497199127"/>
      <w:r>
        <w:lastRenderedPageBreak/>
        <w:t>April</w:t>
      </w:r>
      <w:bookmarkEnd w:id="12"/>
    </w:p>
    <w:p w:rsidR="00D4326C" w:rsidRPr="00D4326C" w:rsidRDefault="00D4326C" w:rsidP="00D4326C">
      <w:pPr>
        <w:pStyle w:val="Heading3"/>
      </w:pPr>
      <w:bookmarkStart w:id="13" w:name="_Toc497199128"/>
      <w:r>
        <w:t xml:space="preserve">2017-Apr-12 (Apr-13 UT): </w:t>
      </w:r>
      <w:r w:rsidRPr="002B2B28">
        <w:t xml:space="preserve"> </w:t>
      </w:r>
      <w:r>
        <w:t>Jupiter</w:t>
      </w:r>
      <w:r w:rsidR="004A4E1D">
        <w:t>, Io, Europa and Ganymede</w:t>
      </w:r>
      <w:bookmarkEnd w:id="13"/>
    </w:p>
    <w:p w:rsidR="00D4326C" w:rsidRDefault="00D4326C" w:rsidP="00D4326C">
      <w:pPr>
        <w:rPr>
          <w:color w:val="808080" w:themeColor="background1" w:themeShade="80"/>
          <w:sz w:val="20"/>
          <w:lang w:bidi="ar-SA"/>
        </w:rPr>
      </w:pPr>
      <w:r>
        <w:rPr>
          <w:color w:val="808080" w:themeColor="background1" w:themeShade="80"/>
          <w:sz w:val="20"/>
          <w:lang w:bidi="ar-SA"/>
        </w:rPr>
        <w:t>Last Updated 4/20/2017</w:t>
      </w:r>
    </w:p>
    <w:p w:rsidR="00D4326C" w:rsidRDefault="00D4326C" w:rsidP="00D4326C">
      <w:pPr>
        <w:rPr>
          <w:color w:val="808080" w:themeColor="background1" w:themeShade="80"/>
          <w:sz w:val="20"/>
          <w:lang w:bidi="ar-SA"/>
        </w:rPr>
      </w:pPr>
    </w:p>
    <w:p w:rsidR="00D4326C" w:rsidRPr="009164B7" w:rsidRDefault="0022149D" w:rsidP="00D4326C">
      <w:r>
        <w:t>Very good seeing. Very transparent sky.  Linear gamma on 889CH4!</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D4326C" w:rsidRPr="004174E0" w:rsidTr="00FB0839">
        <w:trPr>
          <w:jc w:val="center"/>
        </w:trPr>
        <w:tc>
          <w:tcPr>
            <w:tcW w:w="4680" w:type="dxa"/>
            <w:shd w:val="clear" w:color="auto" w:fill="000000"/>
            <w:vAlign w:val="center"/>
          </w:tcPr>
          <w:p w:rsidR="00D4326C" w:rsidRDefault="0022149D"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57195" cy="2957195"/>
                  <wp:effectExtent l="19050" t="0" r="0" b="0"/>
                  <wp:docPr id="24" name="Picture 2" descr="F:\Astronomy\Projects\Planets\Jupiter\Imaging Data\20170413UT\2017-04-13-0410_3-Hill-Jupiter-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Jupiter\Imaging Data\20170413UT\2017-04-13-0410_3-Hill-Jupiter-RGB-Wavelets.jpg"/>
                          <pic:cNvPicPr>
                            <a:picLocks noChangeAspect="1" noChangeArrowheads="1"/>
                          </pic:cNvPicPr>
                        </pic:nvPicPr>
                        <pic:blipFill>
                          <a:blip r:embed="rId40"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rsidR="00D4326C" w:rsidRPr="004174E0" w:rsidRDefault="0022149D" w:rsidP="00FB0839">
            <w:pPr>
              <w:jc w:val="center"/>
              <w:rPr>
                <w:sz w:val="20"/>
                <w:lang w:bidi="ar-SA"/>
              </w:rPr>
            </w:pPr>
            <w:r>
              <w:rPr>
                <w:noProof/>
                <w:sz w:val="20"/>
                <w:lang w:bidi="ar-SA"/>
              </w:rPr>
              <w:drawing>
                <wp:inline distT="0" distB="0" distL="0" distR="0">
                  <wp:extent cx="2957195" cy="2957195"/>
                  <wp:effectExtent l="19050" t="0" r="0" b="0"/>
                  <wp:docPr id="30" name="Picture 5" descr="F:\Astronomy\Projects\Planets\Jupiter\Imaging Data\20170413UT\2017-04-13-0414_6-Hill-Jupiter-RED-685-807-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413UT\2017-04-13-0414_6-Hill-Jupiter-RED-685-807-Wavelets.jpg"/>
                          <pic:cNvPicPr>
                            <a:picLocks noChangeAspect="1" noChangeArrowheads="1"/>
                          </pic:cNvPicPr>
                        </pic:nvPicPr>
                        <pic:blipFill>
                          <a:blip r:embed="rId41"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r>
      <w:tr w:rsidR="00D4326C" w:rsidRPr="00EE3E4F" w:rsidTr="00FB0839">
        <w:trPr>
          <w:jc w:val="center"/>
        </w:trPr>
        <w:tc>
          <w:tcPr>
            <w:tcW w:w="4680" w:type="dxa"/>
            <w:shd w:val="clear" w:color="auto" w:fill="000000"/>
          </w:tcPr>
          <w:p w:rsidR="00D4326C" w:rsidRPr="00EE3E4F" w:rsidRDefault="0022149D" w:rsidP="00FB0839">
            <w:pPr>
              <w:jc w:val="center"/>
              <w:rPr>
                <w:sz w:val="20"/>
                <w:lang w:bidi="ar-SA"/>
              </w:rPr>
            </w:pPr>
            <w:r w:rsidRPr="0022149D">
              <w:rPr>
                <w:sz w:val="20"/>
                <w:lang w:bidi="ar-SA"/>
              </w:rPr>
              <w:t>2017-04-13-0410_3-Hill-Jupiter-RGB-Wavelets.jpg</w:t>
            </w:r>
          </w:p>
        </w:tc>
        <w:tc>
          <w:tcPr>
            <w:tcW w:w="4680" w:type="dxa"/>
            <w:shd w:val="clear" w:color="auto" w:fill="000000"/>
          </w:tcPr>
          <w:p w:rsidR="00D4326C" w:rsidRPr="00EE3E4F" w:rsidRDefault="0022149D" w:rsidP="00FB0839">
            <w:pPr>
              <w:jc w:val="center"/>
              <w:rPr>
                <w:sz w:val="20"/>
                <w:lang w:bidi="ar-SA"/>
              </w:rPr>
            </w:pPr>
            <w:r w:rsidRPr="0022149D">
              <w:rPr>
                <w:sz w:val="20"/>
                <w:lang w:bidi="ar-SA"/>
              </w:rPr>
              <w:t>2017-04-13-0414_6-Hill-Jupiter-RED-685-807-Wavelets.jpg</w:t>
            </w:r>
          </w:p>
        </w:tc>
      </w:tr>
      <w:tr w:rsidR="00D4326C" w:rsidRPr="004174E0" w:rsidTr="00FB0839">
        <w:trPr>
          <w:jc w:val="center"/>
        </w:trPr>
        <w:tc>
          <w:tcPr>
            <w:tcW w:w="4680" w:type="dxa"/>
            <w:shd w:val="clear" w:color="auto" w:fill="000000"/>
            <w:vAlign w:val="center"/>
          </w:tcPr>
          <w:p w:rsidR="00D4326C" w:rsidRDefault="0022149D"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57195" cy="2957195"/>
                  <wp:effectExtent l="19050" t="0" r="0" b="0"/>
                  <wp:docPr id="25" name="Picture 3" descr="F:\Astronomy\Projects\Planets\Jupiter\Imaging Data\20170413UT\2017-04-13-0415_8-Hill-Jupiter-889-GRN-BLU-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Jupiter\Imaging Data\20170413UT\2017-04-13-0415_8-Hill-Jupiter-889-GRN-BLU-Wavelets.jpg"/>
                          <pic:cNvPicPr>
                            <a:picLocks noChangeAspect="1" noChangeArrowheads="1"/>
                          </pic:cNvPicPr>
                        </pic:nvPicPr>
                        <pic:blipFill>
                          <a:blip r:embed="rId42"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rsidR="00D4326C" w:rsidRPr="004174E0" w:rsidRDefault="00D4326C" w:rsidP="00FB0839">
            <w:pPr>
              <w:jc w:val="center"/>
              <w:rPr>
                <w:sz w:val="20"/>
                <w:lang w:bidi="ar-SA"/>
              </w:rPr>
            </w:pPr>
          </w:p>
        </w:tc>
      </w:tr>
      <w:tr w:rsidR="00D4326C" w:rsidRPr="00EE3E4F" w:rsidTr="00FB0839">
        <w:trPr>
          <w:jc w:val="center"/>
        </w:trPr>
        <w:tc>
          <w:tcPr>
            <w:tcW w:w="4680" w:type="dxa"/>
            <w:shd w:val="clear" w:color="auto" w:fill="000000"/>
          </w:tcPr>
          <w:p w:rsidR="00D4326C" w:rsidRPr="00EE3E4F" w:rsidRDefault="0022149D" w:rsidP="00FB0839">
            <w:pPr>
              <w:jc w:val="center"/>
              <w:rPr>
                <w:sz w:val="20"/>
                <w:lang w:bidi="ar-SA"/>
              </w:rPr>
            </w:pPr>
            <w:r w:rsidRPr="0022149D">
              <w:rPr>
                <w:sz w:val="20"/>
                <w:lang w:bidi="ar-SA"/>
              </w:rPr>
              <w:t>2017-04-13-0415_8-Hill-Jupiter-889-GRN-BLU-Wavelets.jpg</w:t>
            </w:r>
          </w:p>
        </w:tc>
        <w:tc>
          <w:tcPr>
            <w:tcW w:w="4680" w:type="dxa"/>
            <w:shd w:val="clear" w:color="auto" w:fill="000000"/>
          </w:tcPr>
          <w:p w:rsidR="00D4326C" w:rsidRPr="00EE3E4F" w:rsidRDefault="00D4326C" w:rsidP="00FB0839">
            <w:pPr>
              <w:jc w:val="center"/>
              <w:rPr>
                <w:sz w:val="20"/>
                <w:lang w:bidi="ar-SA"/>
              </w:rPr>
            </w:pPr>
          </w:p>
        </w:tc>
      </w:tr>
    </w:tbl>
    <w:p w:rsidR="00D4326C" w:rsidRDefault="00D4326C" w:rsidP="0096130F"/>
    <w:p w:rsidR="0022092A" w:rsidRDefault="0022092A" w:rsidP="0096130F">
      <w:r>
        <w:rPr>
          <w:noProof/>
        </w:rPr>
        <w:lastRenderedPageBreak/>
        <w:drawing>
          <wp:inline distT="0" distB="0" distL="0" distR="0">
            <wp:extent cx="2950210" cy="2950210"/>
            <wp:effectExtent l="0" t="0" r="0" b="0"/>
            <wp:docPr id="539" name="Picture 539" descr="C:\Users\Steven Hill\AppData\Local\Microsoft\Windows\INetCache\Content.Word\2017-04-13-0410_3-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Steven Hill\AppData\Local\Microsoft\Windows\INetCache\Content.Word\2017-04-13-0410_3-Hill-Jupiter-RGB-Wavelets-Annotated.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50210" cy="2950210"/>
                    </a:xfrm>
                    <a:prstGeom prst="rect">
                      <a:avLst/>
                    </a:prstGeom>
                    <a:noFill/>
                    <a:ln>
                      <a:noFill/>
                    </a:ln>
                  </pic:spPr>
                </pic:pic>
              </a:graphicData>
            </a:graphic>
          </wp:inline>
        </w:drawing>
      </w:r>
    </w:p>
    <w:p w:rsidR="0022092A" w:rsidRDefault="0022092A" w:rsidP="0096130F">
      <w:r w:rsidRPr="0022092A">
        <w:t>2017-04-13-0410_3-Hill-Jupiter-RGB-Wavelets-Annotated</w:t>
      </w:r>
      <w:r>
        <w:t>.jpg</w:t>
      </w:r>
    </w:p>
    <w:p w:rsidR="0022092A" w:rsidRDefault="0022092A"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4A4E1D" w:rsidRPr="004174E0" w:rsidTr="004A4E1D">
        <w:trPr>
          <w:jc w:val="center"/>
        </w:trPr>
        <w:tc>
          <w:tcPr>
            <w:tcW w:w="3120" w:type="dxa"/>
            <w:shd w:val="clear" w:color="auto" w:fill="000000"/>
            <w:vAlign w:val="center"/>
          </w:tcPr>
          <w:p w:rsidR="004A4E1D" w:rsidRDefault="004A4E1D"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926275" cy="831273"/>
                  <wp:effectExtent l="19050" t="0" r="7175" b="0"/>
                  <wp:docPr id="486" name="Picture 9" descr="F:\Astronomy\Projects\Planets\Jupiter\Imaging Data\20170413UT\2017-04-13-0448_8-Io+Europa_685-IoStack60-Wavelets1x15+2x5-IoCrop-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Planets\Jupiter\Imaging Data\20170413UT\2017-04-13-0448_8-Io+Europa_685-IoStack60-Wavelets1x15+2x5-IoCrop-2x.jpg"/>
                          <pic:cNvPicPr>
                            <a:picLocks noChangeAspect="1" noChangeArrowheads="1"/>
                          </pic:cNvPicPr>
                        </pic:nvPicPr>
                        <pic:blipFill>
                          <a:blip r:embed="rId44" cstate="print"/>
                          <a:srcRect l="12300" t="17308" r="16083" b="15385"/>
                          <a:stretch>
                            <a:fillRect/>
                          </a:stretch>
                        </pic:blipFill>
                        <pic:spPr bwMode="auto">
                          <a:xfrm>
                            <a:off x="0" y="0"/>
                            <a:ext cx="926275" cy="831273"/>
                          </a:xfrm>
                          <a:prstGeom prst="rect">
                            <a:avLst/>
                          </a:prstGeom>
                          <a:noFill/>
                          <a:ln w="9525">
                            <a:noFill/>
                            <a:miter lim="800000"/>
                            <a:headEnd/>
                            <a:tailEnd/>
                          </a:ln>
                        </pic:spPr>
                      </pic:pic>
                    </a:graphicData>
                  </a:graphic>
                </wp:inline>
              </w:drawing>
            </w:r>
          </w:p>
        </w:tc>
        <w:tc>
          <w:tcPr>
            <w:tcW w:w="3120" w:type="dxa"/>
            <w:shd w:val="clear" w:color="auto" w:fill="000000"/>
          </w:tcPr>
          <w:p w:rsidR="004A4E1D" w:rsidRPr="004174E0" w:rsidRDefault="004A4E1D" w:rsidP="00FB0839">
            <w:pPr>
              <w:jc w:val="center"/>
              <w:rPr>
                <w:sz w:val="20"/>
                <w:lang w:bidi="ar-SA"/>
              </w:rPr>
            </w:pPr>
            <w:r>
              <w:rPr>
                <w:noProof/>
                <w:sz w:val="20"/>
                <w:lang w:bidi="ar-SA"/>
              </w:rPr>
              <w:drawing>
                <wp:inline distT="0" distB="0" distL="0" distR="0">
                  <wp:extent cx="1033145" cy="974090"/>
                  <wp:effectExtent l="19050" t="0" r="0" b="0"/>
                  <wp:docPr id="487" name="Picture 10" descr="F:\Astronomy\Projects\Planets\Jupiter\Imaging Data\20170413UT\2017-04-13-0448_8-Io+Europa_685-EuropaStack60-Wavelets1x15+2x5-EuropaCrop-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Astronomy\Projects\Planets\Jupiter\Imaging Data\20170413UT\2017-04-13-0448_8-Io+Europa_685-EuropaStack60-Wavelets1x15+2x5-EuropaCrop-2x.jpg"/>
                          <pic:cNvPicPr>
                            <a:picLocks noChangeAspect="1" noChangeArrowheads="1"/>
                          </pic:cNvPicPr>
                        </pic:nvPicPr>
                        <pic:blipFill>
                          <a:blip r:embed="rId45" cstate="print"/>
                          <a:srcRect/>
                          <a:stretch>
                            <a:fillRect/>
                          </a:stretch>
                        </pic:blipFill>
                        <pic:spPr bwMode="auto">
                          <a:xfrm>
                            <a:off x="0" y="0"/>
                            <a:ext cx="1033145" cy="974090"/>
                          </a:xfrm>
                          <a:prstGeom prst="rect">
                            <a:avLst/>
                          </a:prstGeom>
                          <a:noFill/>
                          <a:ln w="9525">
                            <a:noFill/>
                            <a:miter lim="800000"/>
                            <a:headEnd/>
                            <a:tailEnd/>
                          </a:ln>
                        </pic:spPr>
                      </pic:pic>
                    </a:graphicData>
                  </a:graphic>
                </wp:inline>
              </w:drawing>
            </w:r>
          </w:p>
        </w:tc>
        <w:tc>
          <w:tcPr>
            <w:tcW w:w="3120" w:type="dxa"/>
            <w:shd w:val="clear" w:color="auto" w:fill="000000"/>
          </w:tcPr>
          <w:p w:rsidR="004A4E1D" w:rsidRPr="004174E0" w:rsidRDefault="004A4E1D" w:rsidP="00FB0839">
            <w:pPr>
              <w:jc w:val="center"/>
              <w:rPr>
                <w:sz w:val="20"/>
                <w:lang w:bidi="ar-SA"/>
              </w:rPr>
            </w:pPr>
            <w:r>
              <w:rPr>
                <w:noProof/>
                <w:sz w:val="20"/>
                <w:lang w:bidi="ar-SA"/>
              </w:rPr>
              <w:drawing>
                <wp:inline distT="0" distB="0" distL="0" distR="0">
                  <wp:extent cx="949960" cy="890905"/>
                  <wp:effectExtent l="19050" t="0" r="2540" b="0"/>
                  <wp:docPr id="488" name="Picture 11" descr="F:\Astronomy\Projects\Planets\Jupiter\Imaging Data\20170413UT\2017-04-13-0453_3-Ganymede_685-Stack200-Wavelets1x30+2x15-Crop-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Astronomy\Projects\Planets\Jupiter\Imaging Data\20170413UT\2017-04-13-0453_3-Ganymede_685-Stack200-Wavelets1x30+2x15-Crop-2x.jpg"/>
                          <pic:cNvPicPr>
                            <a:picLocks noChangeAspect="1" noChangeArrowheads="1"/>
                          </pic:cNvPicPr>
                        </pic:nvPicPr>
                        <pic:blipFill>
                          <a:blip r:embed="rId46" cstate="print"/>
                          <a:srcRect/>
                          <a:stretch>
                            <a:fillRect/>
                          </a:stretch>
                        </pic:blipFill>
                        <pic:spPr bwMode="auto">
                          <a:xfrm>
                            <a:off x="0" y="0"/>
                            <a:ext cx="949960" cy="890905"/>
                          </a:xfrm>
                          <a:prstGeom prst="rect">
                            <a:avLst/>
                          </a:prstGeom>
                          <a:noFill/>
                          <a:ln w="9525">
                            <a:noFill/>
                            <a:miter lim="800000"/>
                            <a:headEnd/>
                            <a:tailEnd/>
                          </a:ln>
                        </pic:spPr>
                      </pic:pic>
                    </a:graphicData>
                  </a:graphic>
                </wp:inline>
              </w:drawing>
            </w:r>
          </w:p>
        </w:tc>
      </w:tr>
      <w:tr w:rsidR="004A4E1D" w:rsidRPr="00EE3E4F" w:rsidTr="004A4E1D">
        <w:trPr>
          <w:jc w:val="center"/>
        </w:trPr>
        <w:tc>
          <w:tcPr>
            <w:tcW w:w="3120" w:type="dxa"/>
            <w:shd w:val="clear" w:color="auto" w:fill="000000"/>
          </w:tcPr>
          <w:p w:rsidR="004A4E1D" w:rsidRPr="00EE3E4F" w:rsidRDefault="004A4E1D" w:rsidP="00FB0839">
            <w:pPr>
              <w:jc w:val="center"/>
              <w:rPr>
                <w:sz w:val="20"/>
                <w:lang w:bidi="ar-SA"/>
              </w:rPr>
            </w:pPr>
            <w:r w:rsidRPr="004A4E1D">
              <w:rPr>
                <w:sz w:val="20"/>
                <w:lang w:bidi="ar-SA"/>
              </w:rPr>
              <w:t>2017-04-13-0448_8-Io+Europa_685-IoStack60-Wavelets1x15+2x5-IoCrop-2x.jpg</w:t>
            </w:r>
          </w:p>
        </w:tc>
        <w:tc>
          <w:tcPr>
            <w:tcW w:w="3120" w:type="dxa"/>
            <w:shd w:val="clear" w:color="auto" w:fill="000000"/>
          </w:tcPr>
          <w:p w:rsidR="004A4E1D" w:rsidRPr="00EE3E4F" w:rsidRDefault="004A4E1D" w:rsidP="00FB0839">
            <w:pPr>
              <w:jc w:val="center"/>
              <w:rPr>
                <w:sz w:val="20"/>
                <w:lang w:bidi="ar-SA"/>
              </w:rPr>
            </w:pPr>
            <w:r w:rsidRPr="004A4E1D">
              <w:rPr>
                <w:sz w:val="20"/>
                <w:lang w:bidi="ar-SA"/>
              </w:rPr>
              <w:t>2017-04-13-0448_8-Io+Europa_685-EuropaStack60-Wavelets1x15+2x5-EuropaCrop-2x.jpg</w:t>
            </w:r>
          </w:p>
        </w:tc>
        <w:tc>
          <w:tcPr>
            <w:tcW w:w="3120" w:type="dxa"/>
            <w:shd w:val="clear" w:color="auto" w:fill="000000"/>
          </w:tcPr>
          <w:p w:rsidR="004A4E1D" w:rsidRPr="00EE3E4F" w:rsidRDefault="004A4E1D" w:rsidP="00FB0839">
            <w:pPr>
              <w:jc w:val="center"/>
              <w:rPr>
                <w:sz w:val="20"/>
                <w:lang w:bidi="ar-SA"/>
              </w:rPr>
            </w:pPr>
            <w:r w:rsidRPr="004A4E1D">
              <w:rPr>
                <w:sz w:val="20"/>
                <w:lang w:bidi="ar-SA"/>
              </w:rPr>
              <w:t>2017-04-13-0453_3-Ganymede_685-Stack200-Wavelets1x30+2x15-Crop-2x.jpg</w:t>
            </w:r>
          </w:p>
        </w:tc>
      </w:tr>
    </w:tbl>
    <w:p w:rsidR="00893EB5" w:rsidRDefault="00893EB5" w:rsidP="0096130F"/>
    <w:p w:rsidR="00172C5C" w:rsidRDefault="00C83F5C">
      <w:r w:rsidRPr="00C83F5C">
        <w:t>QuickMoonsRSSAnalysis.xlsx</w:t>
      </w:r>
    </w:p>
    <w:p w:rsidR="00172C5C" w:rsidRDefault="001E4A88">
      <w:r w:rsidRPr="001E4A88">
        <w:rPr>
          <w:noProof/>
          <w:lang w:bidi="ar-SA"/>
        </w:rPr>
        <w:drawing>
          <wp:inline distT="0" distB="0" distL="0" distR="0">
            <wp:extent cx="5890260" cy="977900"/>
            <wp:effectExtent l="19050" t="0" r="0" b="0"/>
            <wp:docPr id="52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cstate="print"/>
                    <a:srcRect/>
                    <a:stretch>
                      <a:fillRect/>
                    </a:stretch>
                  </pic:blipFill>
                  <pic:spPr bwMode="auto">
                    <a:xfrm>
                      <a:off x="0" y="0"/>
                      <a:ext cx="5890260" cy="977900"/>
                    </a:xfrm>
                    <a:prstGeom prst="rect">
                      <a:avLst/>
                    </a:prstGeom>
                    <a:noFill/>
                    <a:ln w="9525">
                      <a:noFill/>
                      <a:miter lim="800000"/>
                      <a:headEnd/>
                      <a:tailEnd/>
                    </a:ln>
                  </pic:spPr>
                </pic:pic>
              </a:graphicData>
            </a:graphic>
          </wp:inline>
        </w:drawing>
      </w:r>
    </w:p>
    <w:p w:rsidR="00C83F5C" w:rsidRDefault="00C83F5C"/>
    <w:p w:rsidR="00957120" w:rsidRDefault="00957120" w:rsidP="00957120">
      <w:r>
        <w:t xml:space="preserve">Two videos were taken, one of Io and Europa together and the other of Ganymede.  Using the relative positions of Io and Europa the </w:t>
      </w:r>
      <w:proofErr w:type="spellStart"/>
      <w:r>
        <w:t>astrometrically</w:t>
      </w:r>
      <w:proofErr w:type="spellEnd"/>
      <w:r>
        <w:t xml:space="preserve"> determined plate scale was found to be 0.1734 arcsec-pixel</w:t>
      </w:r>
      <w:r w:rsidRPr="00C83F5C">
        <w:rPr>
          <w:vertAlign w:val="superscript"/>
        </w:rPr>
        <w:t>-1</w:t>
      </w:r>
      <w:r>
        <w:t>.</w:t>
      </w:r>
    </w:p>
    <w:p w:rsidR="00957120" w:rsidRDefault="00957120" w:rsidP="00957120"/>
    <w:p w:rsidR="00957120" w:rsidRPr="001D0324" w:rsidRDefault="00957120" w:rsidP="00957120">
      <w:r>
        <w:t>Assuming the observed size of the satellites to represent the actual size added in quadrature with a Gaussian representing system resolution, one can compute that resolution. In the case here, the observed size of Ganymede is smaller than the expected size (if FWHM is a good representation of size!) and so is not considered in the calculations. Using only Io and Europa, we find the system resolution to be 0.694±0.040 arcsec (95% confidence).</w:t>
      </w:r>
      <w:r w:rsidR="003B5815">
        <w:t xml:space="preserve"> </w:t>
      </w:r>
      <w:r w:rsidR="003757C1">
        <w:t xml:space="preserve">This is consistent with the visual appearance of the Jupiter images in the same spectral band. </w:t>
      </w:r>
      <w:r>
        <w:t xml:space="preserve">Note that the estimated resolution determined independent of the plate scale </w:t>
      </w:r>
      <w:r w:rsidR="003B5815">
        <w:t>not very</w:t>
      </w:r>
      <w:r>
        <w:t xml:space="preserve"> consistent at </w:t>
      </w:r>
      <w:r w:rsidR="003B5815">
        <w:t>1.090</w:t>
      </w:r>
      <w:r>
        <w:t xml:space="preserve"> arcsec.</w:t>
      </w:r>
    </w:p>
    <w:p w:rsidR="00FC2F0D" w:rsidRDefault="00FC2F0D"/>
    <w:p w:rsidR="00FC2F0D" w:rsidRPr="00BE5CDD" w:rsidRDefault="00FC2F0D" w:rsidP="00FC2F0D">
      <w:r>
        <w:rPr>
          <w:b/>
        </w:rPr>
        <w:t>Data Disposition:</w:t>
      </w:r>
      <w:r>
        <w:t xml:space="preserve"> Raw data are zipped and on the 2TB archive drive. Processed data are under the Projects directory on the Astronomy thumb drive.</w:t>
      </w:r>
    </w:p>
    <w:p w:rsidR="00FC2F0D" w:rsidRDefault="00FC2F0D"/>
    <w:p w:rsidR="00893EB5" w:rsidRDefault="00893EB5">
      <w:pPr>
        <w:rPr>
          <w:rFonts w:cs="Arial"/>
          <w:b/>
          <w:bCs/>
          <w:sz w:val="26"/>
          <w:szCs w:val="26"/>
          <w:lang w:bidi="ar-SA"/>
        </w:rPr>
      </w:pPr>
      <w:r>
        <w:br w:type="page"/>
      </w:r>
    </w:p>
    <w:p w:rsidR="00893EB5" w:rsidRPr="00D4326C" w:rsidRDefault="00893EB5" w:rsidP="00893EB5">
      <w:pPr>
        <w:pStyle w:val="Heading3"/>
      </w:pPr>
      <w:bookmarkStart w:id="14" w:name="_Toc497199129"/>
      <w:r>
        <w:lastRenderedPageBreak/>
        <w:t xml:space="preserve">2017-Apr-13 (Apr-14 UT): </w:t>
      </w:r>
      <w:r w:rsidRPr="002B2B28">
        <w:t xml:space="preserve"> </w:t>
      </w:r>
      <w:r>
        <w:t>Jupiter</w:t>
      </w:r>
      <w:bookmarkEnd w:id="14"/>
    </w:p>
    <w:p w:rsidR="00893EB5" w:rsidRDefault="00893EB5" w:rsidP="00893EB5">
      <w:pPr>
        <w:rPr>
          <w:color w:val="808080" w:themeColor="background1" w:themeShade="80"/>
          <w:sz w:val="20"/>
          <w:lang w:bidi="ar-SA"/>
        </w:rPr>
      </w:pPr>
      <w:r>
        <w:rPr>
          <w:color w:val="808080" w:themeColor="background1" w:themeShade="80"/>
          <w:sz w:val="20"/>
          <w:lang w:bidi="ar-SA"/>
        </w:rPr>
        <w:t>Last Updated 4/20/2017</w:t>
      </w:r>
    </w:p>
    <w:p w:rsidR="00893EB5" w:rsidRDefault="00893EB5" w:rsidP="00893EB5">
      <w:pPr>
        <w:rPr>
          <w:color w:val="808080" w:themeColor="background1" w:themeShade="80"/>
          <w:sz w:val="20"/>
          <w:lang w:bidi="ar-SA"/>
        </w:rPr>
      </w:pPr>
    </w:p>
    <w:p w:rsidR="00893EB5" w:rsidRPr="009164B7" w:rsidRDefault="00893EB5" w:rsidP="00893EB5">
      <w:r>
        <w:t xml:space="preserve">Moderate seeing. </w:t>
      </w:r>
      <w:r w:rsidRPr="00D40F26">
        <w:rPr>
          <w:b/>
        </w:rPr>
        <w:t>High and variable clouds</w:t>
      </w:r>
      <w:r>
        <w:t>.  Linear gamma on 889CH4!</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893EB5" w:rsidRPr="004174E0" w:rsidTr="00FB0839">
        <w:trPr>
          <w:jc w:val="center"/>
        </w:trPr>
        <w:tc>
          <w:tcPr>
            <w:tcW w:w="4680" w:type="dxa"/>
            <w:shd w:val="clear" w:color="auto" w:fill="000000"/>
            <w:vAlign w:val="center"/>
          </w:tcPr>
          <w:p w:rsidR="00893EB5" w:rsidRDefault="00AC2156"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57195" cy="2957195"/>
                  <wp:effectExtent l="19050" t="0" r="0" b="0"/>
                  <wp:docPr id="484" name="Picture 8" descr="F:\Astronomy\Projects\Planets\Jupiter\Imaging Data\20170414UT\2017-04-14-0402_8-Hill-Jupiter-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stronomy\Projects\Planets\Jupiter\Imaging Data\20170414UT\2017-04-14-0402_8-Hill-Jupiter-RGB-Wavelets.jpg"/>
                          <pic:cNvPicPr>
                            <a:picLocks noChangeAspect="1" noChangeArrowheads="1"/>
                          </pic:cNvPicPr>
                        </pic:nvPicPr>
                        <pic:blipFill>
                          <a:blip r:embed="rId48"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rsidR="00893EB5" w:rsidRPr="004174E0" w:rsidRDefault="00893EB5" w:rsidP="00FB0839">
            <w:pPr>
              <w:jc w:val="center"/>
              <w:rPr>
                <w:sz w:val="20"/>
                <w:lang w:bidi="ar-SA"/>
              </w:rPr>
            </w:pPr>
            <w:r>
              <w:rPr>
                <w:noProof/>
                <w:sz w:val="20"/>
                <w:lang w:bidi="ar-SA"/>
              </w:rPr>
              <w:drawing>
                <wp:inline distT="0" distB="0" distL="0" distR="0">
                  <wp:extent cx="2957195" cy="2957195"/>
                  <wp:effectExtent l="19050" t="0" r="0" b="0"/>
                  <wp:docPr id="482" name="Picture 6" descr="F:\Astronomy\Projects\Planets\Jupiter\Imaging Data\20170414UT\2017-04-14-0406_5-Hill-Jupiter-807-685-RED-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Planets\Jupiter\Imaging Data\20170414UT\2017-04-14-0406_5-Hill-Jupiter-807-685-RED-Wavelets.jpg"/>
                          <pic:cNvPicPr>
                            <a:picLocks noChangeAspect="1" noChangeArrowheads="1"/>
                          </pic:cNvPicPr>
                        </pic:nvPicPr>
                        <pic:blipFill>
                          <a:blip r:embed="rId49"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r>
      <w:tr w:rsidR="00893EB5" w:rsidRPr="00EE3E4F" w:rsidTr="00FB0839">
        <w:trPr>
          <w:jc w:val="center"/>
        </w:trPr>
        <w:tc>
          <w:tcPr>
            <w:tcW w:w="4680" w:type="dxa"/>
            <w:shd w:val="clear" w:color="auto" w:fill="000000"/>
          </w:tcPr>
          <w:p w:rsidR="00893EB5" w:rsidRPr="00EE3E4F" w:rsidRDefault="00AC2156" w:rsidP="00FB0839">
            <w:pPr>
              <w:jc w:val="center"/>
              <w:rPr>
                <w:sz w:val="20"/>
                <w:lang w:bidi="ar-SA"/>
              </w:rPr>
            </w:pPr>
            <w:r w:rsidRPr="00AC2156">
              <w:rPr>
                <w:sz w:val="20"/>
                <w:lang w:bidi="ar-SA"/>
              </w:rPr>
              <w:t>2017-04-14-0402_8-Hill-Jupiter-RGB-Wavelets.jpg</w:t>
            </w:r>
          </w:p>
        </w:tc>
        <w:tc>
          <w:tcPr>
            <w:tcW w:w="4680" w:type="dxa"/>
            <w:shd w:val="clear" w:color="auto" w:fill="000000"/>
          </w:tcPr>
          <w:p w:rsidR="00893EB5" w:rsidRPr="00EE3E4F" w:rsidRDefault="00893EB5" w:rsidP="00FB0839">
            <w:pPr>
              <w:jc w:val="center"/>
              <w:rPr>
                <w:sz w:val="20"/>
                <w:lang w:bidi="ar-SA"/>
              </w:rPr>
            </w:pPr>
            <w:r w:rsidRPr="00893EB5">
              <w:rPr>
                <w:sz w:val="20"/>
                <w:lang w:bidi="ar-SA"/>
              </w:rPr>
              <w:t>2017-04-14-0406_5-Hill-Jupiter-807-685-RED-Wavelets.jpg</w:t>
            </w:r>
          </w:p>
        </w:tc>
      </w:tr>
      <w:tr w:rsidR="00893EB5" w:rsidRPr="004174E0" w:rsidTr="00FB0839">
        <w:trPr>
          <w:jc w:val="center"/>
        </w:trPr>
        <w:tc>
          <w:tcPr>
            <w:tcW w:w="4680" w:type="dxa"/>
            <w:shd w:val="clear" w:color="auto" w:fill="000000"/>
            <w:vAlign w:val="center"/>
          </w:tcPr>
          <w:p w:rsidR="00893EB5" w:rsidRDefault="00893EB5"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57195" cy="2957195"/>
                  <wp:effectExtent l="19050" t="0" r="0" b="0"/>
                  <wp:docPr id="483" name="Picture 7" descr="F:\Astronomy\Projects\Planets\Jupiter\Imaging Data\20170414UT\2017-04-14-0413_1-Hill-Jupiter-889-GRN-NUV-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Planets\Jupiter\Imaging Data\20170414UT\2017-04-14-0413_1-Hill-Jupiter-889-GRN-NUV-Wavelets.jpg"/>
                          <pic:cNvPicPr>
                            <a:picLocks noChangeAspect="1" noChangeArrowheads="1"/>
                          </pic:cNvPicPr>
                        </pic:nvPicPr>
                        <pic:blipFill>
                          <a:blip r:embed="rId50"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rsidR="00893EB5" w:rsidRPr="004174E0" w:rsidRDefault="00893EB5" w:rsidP="00FB0839">
            <w:pPr>
              <w:jc w:val="center"/>
              <w:rPr>
                <w:sz w:val="20"/>
                <w:lang w:bidi="ar-SA"/>
              </w:rPr>
            </w:pPr>
          </w:p>
        </w:tc>
      </w:tr>
      <w:tr w:rsidR="00893EB5" w:rsidRPr="00EE3E4F" w:rsidTr="00FB0839">
        <w:trPr>
          <w:jc w:val="center"/>
        </w:trPr>
        <w:tc>
          <w:tcPr>
            <w:tcW w:w="4680" w:type="dxa"/>
            <w:shd w:val="clear" w:color="auto" w:fill="000000"/>
          </w:tcPr>
          <w:p w:rsidR="00893EB5" w:rsidRPr="00EE3E4F" w:rsidRDefault="00893EB5" w:rsidP="00FB0839">
            <w:pPr>
              <w:jc w:val="center"/>
              <w:rPr>
                <w:sz w:val="20"/>
                <w:lang w:bidi="ar-SA"/>
              </w:rPr>
            </w:pPr>
            <w:r w:rsidRPr="00893EB5">
              <w:rPr>
                <w:sz w:val="20"/>
                <w:lang w:bidi="ar-SA"/>
              </w:rPr>
              <w:t>2017-04-14-0413_1-Hill-Jupiter-889-GRN-NUV-Wavelets.jpg</w:t>
            </w:r>
          </w:p>
        </w:tc>
        <w:tc>
          <w:tcPr>
            <w:tcW w:w="4680" w:type="dxa"/>
            <w:shd w:val="clear" w:color="auto" w:fill="000000"/>
          </w:tcPr>
          <w:p w:rsidR="00893EB5" w:rsidRPr="00EE3E4F" w:rsidRDefault="00893EB5" w:rsidP="00FB0839">
            <w:pPr>
              <w:jc w:val="center"/>
              <w:rPr>
                <w:sz w:val="20"/>
                <w:lang w:bidi="ar-SA"/>
              </w:rPr>
            </w:pPr>
          </w:p>
        </w:tc>
      </w:tr>
    </w:tbl>
    <w:p w:rsidR="00893EB5" w:rsidRDefault="00893EB5" w:rsidP="0096130F"/>
    <w:p w:rsidR="00936984" w:rsidRDefault="00936984" w:rsidP="0096130F">
      <w:r>
        <w:rPr>
          <w:noProof/>
        </w:rPr>
        <w:lastRenderedPageBreak/>
        <w:drawing>
          <wp:inline distT="0" distB="0" distL="0" distR="0">
            <wp:extent cx="2950210" cy="2950210"/>
            <wp:effectExtent l="0" t="0" r="0" b="0"/>
            <wp:docPr id="530" name="Picture 530" descr="C:\Users\Steven Hill\AppData\Local\Microsoft\Windows\INetCache\Content.Word\2017-04-14-0402_8-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teven Hill\AppData\Local\Microsoft\Windows\INetCache\Content.Word\2017-04-14-0402_8-Hill-Jupiter-RGB-Wavelets-Annotated.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50210" cy="2950210"/>
                    </a:xfrm>
                    <a:prstGeom prst="rect">
                      <a:avLst/>
                    </a:prstGeom>
                    <a:noFill/>
                    <a:ln>
                      <a:noFill/>
                    </a:ln>
                  </pic:spPr>
                </pic:pic>
              </a:graphicData>
            </a:graphic>
          </wp:inline>
        </w:drawing>
      </w:r>
    </w:p>
    <w:p w:rsidR="00112346" w:rsidRDefault="00112346" w:rsidP="0096130F">
      <w:r w:rsidRPr="00112346">
        <w:t>2017-04-14-0402_8-Hill-Jupiter-RGB-Wavelets-Annotated</w:t>
      </w:r>
      <w:r>
        <w:t>.jpg</w:t>
      </w:r>
    </w:p>
    <w:p w:rsidR="00112346" w:rsidRDefault="00112346" w:rsidP="0096130F"/>
    <w:p w:rsidR="00936984" w:rsidRDefault="00936984" w:rsidP="0096130F"/>
    <w:p w:rsidR="00FC2F0D" w:rsidRPr="00BE5CDD" w:rsidRDefault="00FC2F0D" w:rsidP="00FC2F0D">
      <w:r>
        <w:rPr>
          <w:b/>
        </w:rPr>
        <w:t>Data Disposition:</w:t>
      </w:r>
      <w:r>
        <w:t xml:space="preserve"> Raw data are zipped and on the 2TB archive drive. Processed data are under the Projects directory on the Astronomy thumb drive.</w:t>
      </w:r>
    </w:p>
    <w:p w:rsidR="00FC2F0D" w:rsidRDefault="00FC2F0D"/>
    <w:p w:rsidR="00D40F26" w:rsidRDefault="00D40F26">
      <w:pPr>
        <w:rPr>
          <w:rFonts w:cs="Arial"/>
          <w:b/>
          <w:bCs/>
          <w:sz w:val="26"/>
          <w:szCs w:val="26"/>
          <w:lang w:bidi="ar-SA"/>
        </w:rPr>
      </w:pPr>
      <w:r>
        <w:br w:type="page"/>
      </w:r>
    </w:p>
    <w:p w:rsidR="00B302CD" w:rsidRDefault="00B302CD" w:rsidP="00B302CD">
      <w:pPr>
        <w:pStyle w:val="Heading2"/>
      </w:pPr>
      <w:bookmarkStart w:id="15" w:name="_Toc497199130"/>
      <w:r>
        <w:lastRenderedPageBreak/>
        <w:t>May</w:t>
      </w:r>
      <w:bookmarkEnd w:id="15"/>
    </w:p>
    <w:p w:rsidR="00D40F26" w:rsidRPr="00D4326C" w:rsidRDefault="00D40F26" w:rsidP="00D40F26">
      <w:pPr>
        <w:pStyle w:val="Heading3"/>
      </w:pPr>
      <w:bookmarkStart w:id="16" w:name="_Toc497199131"/>
      <w:r>
        <w:t xml:space="preserve">2017-May-04 (May-05 UT): </w:t>
      </w:r>
      <w:r w:rsidRPr="002B2B28">
        <w:t xml:space="preserve"> </w:t>
      </w:r>
      <w:r>
        <w:t>Jupiter</w:t>
      </w:r>
      <w:r w:rsidR="00EA51F2">
        <w:t>, Io, Europa</w:t>
      </w:r>
      <w:r w:rsidR="005C1CC8">
        <w:t xml:space="preserve"> and Moon</w:t>
      </w:r>
      <w:bookmarkEnd w:id="16"/>
    </w:p>
    <w:p w:rsidR="00D40F26" w:rsidRDefault="00D40F26" w:rsidP="00D40F26">
      <w:pPr>
        <w:rPr>
          <w:color w:val="808080" w:themeColor="background1" w:themeShade="80"/>
          <w:sz w:val="20"/>
          <w:lang w:bidi="ar-SA"/>
        </w:rPr>
      </w:pPr>
      <w:r>
        <w:rPr>
          <w:color w:val="808080" w:themeColor="background1" w:themeShade="80"/>
          <w:sz w:val="20"/>
          <w:lang w:bidi="ar-SA"/>
        </w:rPr>
        <w:t>Last Updated 4/20/2017</w:t>
      </w:r>
    </w:p>
    <w:p w:rsidR="00D40F26" w:rsidRDefault="00D40F26" w:rsidP="00D40F26">
      <w:pPr>
        <w:rPr>
          <w:color w:val="808080" w:themeColor="background1" w:themeShade="80"/>
          <w:sz w:val="20"/>
          <w:lang w:bidi="ar-SA"/>
        </w:rPr>
      </w:pPr>
    </w:p>
    <w:p w:rsidR="00D40F26" w:rsidRPr="009164B7" w:rsidRDefault="00D40F26" w:rsidP="00D40F26">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D40F26" w:rsidRPr="004174E0" w:rsidTr="00A71FC8">
        <w:trPr>
          <w:jc w:val="center"/>
        </w:trPr>
        <w:tc>
          <w:tcPr>
            <w:tcW w:w="4680" w:type="dxa"/>
            <w:shd w:val="clear" w:color="auto" w:fill="000000"/>
            <w:vAlign w:val="center"/>
          </w:tcPr>
          <w:p w:rsidR="00D40F26" w:rsidRDefault="00D40F26"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860040" cy="2860040"/>
                  <wp:effectExtent l="19050" t="0" r="0" b="0"/>
                  <wp:docPr id="490" name="Picture 2" descr="F:\Astronomy\Projects\Planets\Jupiter\Imaging Data\20170505UT\2017-05-05-0336_1-Hill-Jupiter-RGB-WhtBal-Stretch-0to192-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Jupiter\Imaging Data\20170505UT\2017-05-05-0336_1-Hill-Jupiter-RGB-WhtBal-Stretch-0to192-Wavelets.png"/>
                          <pic:cNvPicPr>
                            <a:picLocks noChangeAspect="1" noChangeArrowheads="1"/>
                          </pic:cNvPicPr>
                        </pic:nvPicPr>
                        <pic:blipFill>
                          <a:blip r:embed="rId52"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c>
          <w:tcPr>
            <w:tcW w:w="4680" w:type="dxa"/>
            <w:shd w:val="clear" w:color="auto" w:fill="000000"/>
          </w:tcPr>
          <w:p w:rsidR="00D40F26" w:rsidRPr="004174E0" w:rsidRDefault="00D40F26" w:rsidP="00A71FC8">
            <w:pPr>
              <w:jc w:val="center"/>
              <w:rPr>
                <w:sz w:val="20"/>
                <w:lang w:bidi="ar-SA"/>
              </w:rPr>
            </w:pPr>
            <w:r>
              <w:rPr>
                <w:noProof/>
                <w:sz w:val="20"/>
                <w:lang w:bidi="ar-SA"/>
              </w:rPr>
              <w:drawing>
                <wp:inline distT="0" distB="0" distL="0" distR="0">
                  <wp:extent cx="2860040" cy="2860040"/>
                  <wp:effectExtent l="19050" t="0" r="0" b="0"/>
                  <wp:docPr id="491" name="Picture 3" descr="F:\Astronomy\Projects\Planets\Jupiter\Imaging Data\20170505UT\2017-05-05-0341_7-Hill-Jupiter-807-685-RED-WhtBal-Sat200pct-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Jupiter\Imaging Data\20170505UT\2017-05-05-0341_7-Hill-Jupiter-807-685-RED-WhtBal-Sat200pct-Wavelets.png"/>
                          <pic:cNvPicPr>
                            <a:picLocks noChangeAspect="1" noChangeArrowheads="1"/>
                          </pic:cNvPicPr>
                        </pic:nvPicPr>
                        <pic:blipFill>
                          <a:blip r:embed="rId53"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r>
      <w:tr w:rsidR="00D40F26" w:rsidRPr="00EE3E4F" w:rsidTr="00A71FC8">
        <w:trPr>
          <w:jc w:val="center"/>
        </w:trPr>
        <w:tc>
          <w:tcPr>
            <w:tcW w:w="4680" w:type="dxa"/>
            <w:shd w:val="clear" w:color="auto" w:fill="000000"/>
          </w:tcPr>
          <w:p w:rsidR="00D40F26" w:rsidRPr="00EE3E4F" w:rsidRDefault="00D40F26" w:rsidP="00A71FC8">
            <w:pPr>
              <w:jc w:val="center"/>
              <w:rPr>
                <w:sz w:val="20"/>
                <w:lang w:bidi="ar-SA"/>
              </w:rPr>
            </w:pPr>
            <w:r w:rsidRPr="00D40F26">
              <w:rPr>
                <w:sz w:val="20"/>
                <w:lang w:bidi="ar-SA"/>
              </w:rPr>
              <w:t>2017-05-05-0336_1-Hill-Jupiter-RGB-WhtBal-Stretch-0to192-Wavelets.png</w:t>
            </w:r>
          </w:p>
        </w:tc>
        <w:tc>
          <w:tcPr>
            <w:tcW w:w="4680" w:type="dxa"/>
            <w:shd w:val="clear" w:color="auto" w:fill="000000"/>
          </w:tcPr>
          <w:p w:rsidR="00D40F26" w:rsidRPr="00EE3E4F" w:rsidRDefault="00D40F26" w:rsidP="00A71FC8">
            <w:pPr>
              <w:jc w:val="center"/>
              <w:rPr>
                <w:sz w:val="20"/>
                <w:lang w:bidi="ar-SA"/>
              </w:rPr>
            </w:pPr>
            <w:r w:rsidRPr="00D40F26">
              <w:rPr>
                <w:sz w:val="20"/>
                <w:lang w:bidi="ar-SA"/>
              </w:rPr>
              <w:t>2017-05-05-0341_7-Hill-Jupiter-807-685-RED-WhtBal-Sat200pct-Wavelets.png</w:t>
            </w:r>
          </w:p>
        </w:tc>
      </w:tr>
      <w:tr w:rsidR="00D40F26" w:rsidRPr="004174E0" w:rsidTr="00A71FC8">
        <w:trPr>
          <w:jc w:val="center"/>
        </w:trPr>
        <w:tc>
          <w:tcPr>
            <w:tcW w:w="4680" w:type="dxa"/>
            <w:shd w:val="clear" w:color="auto" w:fill="000000"/>
            <w:vAlign w:val="center"/>
          </w:tcPr>
          <w:p w:rsidR="00D40F26" w:rsidRDefault="00D40F26"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860040" cy="2860040"/>
                  <wp:effectExtent l="19050" t="0" r="0" b="0"/>
                  <wp:docPr id="493" name="Picture 5" descr="F:\Astronomy\Projects\Planets\Jupiter\Imaging Data\20170505UT\2017-05-05-0351_2-Hill-Jupiter-889-GRN-NUV-ColBal-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505UT\2017-05-05-0351_2-Hill-Jupiter-889-GRN-NUV-ColBal-Wavelets.png"/>
                          <pic:cNvPicPr>
                            <a:picLocks noChangeAspect="1" noChangeArrowheads="1"/>
                          </pic:cNvPicPr>
                        </pic:nvPicPr>
                        <pic:blipFill>
                          <a:blip r:embed="rId54"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c>
          <w:tcPr>
            <w:tcW w:w="4680" w:type="dxa"/>
            <w:shd w:val="clear" w:color="auto" w:fill="000000"/>
          </w:tcPr>
          <w:p w:rsidR="00D40F26" w:rsidRPr="004174E0" w:rsidRDefault="00D40F26" w:rsidP="00A71FC8">
            <w:pPr>
              <w:jc w:val="center"/>
              <w:rPr>
                <w:sz w:val="20"/>
                <w:lang w:bidi="ar-SA"/>
              </w:rPr>
            </w:pPr>
            <w:r>
              <w:rPr>
                <w:noProof/>
                <w:sz w:val="20"/>
                <w:lang w:bidi="ar-SA"/>
              </w:rPr>
              <w:drawing>
                <wp:inline distT="0" distB="0" distL="0" distR="0">
                  <wp:extent cx="2860040" cy="2860040"/>
                  <wp:effectExtent l="19050" t="0" r="0" b="0"/>
                  <wp:docPr id="492" name="Picture 4" descr="F:\Astronomy\Projects\Planets\Jupiter\Imaging Data\20170505UT\2017-05-05-0347_6-Hill-Jupiter-807-GRN-NUV-WhtBal-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Planets\Jupiter\Imaging Data\20170505UT\2017-05-05-0347_6-Hill-Jupiter-807-GRN-NUV-WhtBal-Wavelets.png"/>
                          <pic:cNvPicPr>
                            <a:picLocks noChangeAspect="1" noChangeArrowheads="1"/>
                          </pic:cNvPicPr>
                        </pic:nvPicPr>
                        <pic:blipFill>
                          <a:blip r:embed="rId55"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r>
      <w:tr w:rsidR="00D40F26" w:rsidRPr="00EE3E4F" w:rsidTr="00A71FC8">
        <w:trPr>
          <w:jc w:val="center"/>
        </w:trPr>
        <w:tc>
          <w:tcPr>
            <w:tcW w:w="4680" w:type="dxa"/>
            <w:shd w:val="clear" w:color="auto" w:fill="000000"/>
          </w:tcPr>
          <w:p w:rsidR="00D40F26" w:rsidRPr="00EE3E4F" w:rsidRDefault="00D40F26" w:rsidP="00A71FC8">
            <w:pPr>
              <w:jc w:val="center"/>
              <w:rPr>
                <w:sz w:val="20"/>
                <w:lang w:bidi="ar-SA"/>
              </w:rPr>
            </w:pPr>
            <w:r w:rsidRPr="00D40F26">
              <w:rPr>
                <w:sz w:val="20"/>
                <w:lang w:bidi="ar-SA"/>
              </w:rPr>
              <w:t>2017-05-05-0351_2-Hill-Jupiter-889-GRN-NUV-ColBal-Wavelets.png</w:t>
            </w:r>
          </w:p>
        </w:tc>
        <w:tc>
          <w:tcPr>
            <w:tcW w:w="4680" w:type="dxa"/>
            <w:shd w:val="clear" w:color="auto" w:fill="000000"/>
          </w:tcPr>
          <w:p w:rsidR="00D40F26" w:rsidRPr="00EE3E4F" w:rsidRDefault="00D40F26" w:rsidP="00A71FC8">
            <w:pPr>
              <w:jc w:val="center"/>
              <w:rPr>
                <w:sz w:val="20"/>
                <w:lang w:bidi="ar-SA"/>
              </w:rPr>
            </w:pPr>
            <w:r w:rsidRPr="00D40F26">
              <w:rPr>
                <w:sz w:val="20"/>
                <w:lang w:bidi="ar-SA"/>
              </w:rPr>
              <w:t>2017-05-05-0347_6-Hill-Jupiter-807-GRN-NUV-WhtBal-Wavelets.png</w:t>
            </w:r>
          </w:p>
        </w:tc>
      </w:tr>
    </w:tbl>
    <w:p w:rsidR="00D40F26" w:rsidRDefault="00D40F26" w:rsidP="0096130F"/>
    <w:p w:rsidR="00723365" w:rsidRDefault="00723365" w:rsidP="0096130F"/>
    <w:p w:rsidR="00667958" w:rsidRDefault="00667958" w:rsidP="0096130F">
      <w:r>
        <w:rPr>
          <w:noProof/>
        </w:rPr>
        <w:lastRenderedPageBreak/>
        <w:drawing>
          <wp:inline distT="0" distB="0" distL="0" distR="0">
            <wp:extent cx="2854325" cy="2854325"/>
            <wp:effectExtent l="0" t="0" r="0" b="0"/>
            <wp:docPr id="533" name="Picture 533" descr="C:\Users\Steven Hill\AppData\Local\Microsoft\Windows\INetCache\Content.Word\2017-05-05-0336_1-Hill-Jupiter-RGB-WhtBal-Stretch-0to192-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teven Hill\AppData\Local\Microsoft\Windows\INetCache\Content.Word\2017-05-05-0336_1-Hill-Jupiter-RGB-WhtBal-Stretch-0to192-Wavelets-Annotated.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54325" cy="2854325"/>
                    </a:xfrm>
                    <a:prstGeom prst="rect">
                      <a:avLst/>
                    </a:prstGeom>
                    <a:noFill/>
                    <a:ln>
                      <a:noFill/>
                    </a:ln>
                  </pic:spPr>
                </pic:pic>
              </a:graphicData>
            </a:graphic>
          </wp:inline>
        </w:drawing>
      </w:r>
    </w:p>
    <w:p w:rsidR="00667958" w:rsidRDefault="00667958" w:rsidP="0096130F"/>
    <w:p w:rsidR="00667958" w:rsidRDefault="00667958"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CD18C5" w:rsidRPr="004174E0" w:rsidTr="00CD18C5">
        <w:trPr>
          <w:jc w:val="center"/>
        </w:trPr>
        <w:tc>
          <w:tcPr>
            <w:tcW w:w="3120" w:type="dxa"/>
            <w:shd w:val="clear" w:color="auto" w:fill="000000"/>
            <w:vAlign w:val="center"/>
          </w:tcPr>
          <w:p w:rsidR="00CD18C5" w:rsidRDefault="00CD18C5"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927735" cy="819150"/>
                  <wp:effectExtent l="19050" t="0" r="5715" b="0"/>
                  <wp:docPr id="511" name="Picture 9" descr="F:\Astronomy\Projects\Planets\Jupiter\Imaging Data\20170505UT\2017-05-05-0348_2-Jupiter_685NIR_Full-IoAligned-Stack5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Planets\Jupiter\Imaging Data\20170505UT\2017-05-05-0348_2-Jupiter_685NIR_Full-IoAligned-Stack50-Wavelets1x10+2x5-Cropped-2x.jpg"/>
                          <pic:cNvPicPr>
                            <a:picLocks noChangeAspect="1" noChangeArrowheads="1"/>
                          </pic:cNvPicPr>
                        </pic:nvPicPr>
                        <pic:blipFill>
                          <a:blip r:embed="rId57" cstate="print"/>
                          <a:srcRect/>
                          <a:stretch>
                            <a:fillRect/>
                          </a:stretch>
                        </pic:blipFill>
                        <pic:spPr bwMode="auto">
                          <a:xfrm>
                            <a:off x="0" y="0"/>
                            <a:ext cx="927735" cy="819150"/>
                          </a:xfrm>
                          <a:prstGeom prst="rect">
                            <a:avLst/>
                          </a:prstGeom>
                          <a:noFill/>
                          <a:ln w="9525">
                            <a:noFill/>
                            <a:miter lim="800000"/>
                            <a:headEnd/>
                            <a:tailEnd/>
                          </a:ln>
                        </pic:spPr>
                      </pic:pic>
                    </a:graphicData>
                  </a:graphic>
                </wp:inline>
              </w:drawing>
            </w:r>
          </w:p>
        </w:tc>
        <w:tc>
          <w:tcPr>
            <w:tcW w:w="3120" w:type="dxa"/>
            <w:shd w:val="clear" w:color="auto" w:fill="000000"/>
          </w:tcPr>
          <w:p w:rsidR="00CD18C5" w:rsidRPr="004174E0" w:rsidRDefault="00CD18C5" w:rsidP="00A71FC8">
            <w:pPr>
              <w:jc w:val="center"/>
              <w:rPr>
                <w:sz w:val="20"/>
                <w:lang w:bidi="ar-SA"/>
              </w:rPr>
            </w:pPr>
            <w:r>
              <w:rPr>
                <w:noProof/>
                <w:sz w:val="20"/>
                <w:lang w:bidi="ar-SA"/>
              </w:rPr>
              <w:drawing>
                <wp:inline distT="0" distB="0" distL="0" distR="0">
                  <wp:extent cx="832485" cy="764540"/>
                  <wp:effectExtent l="19050" t="0" r="5715" b="0"/>
                  <wp:docPr id="512" name="Picture 10" descr="F:\Astronomy\Projects\Planets\Jupiter\Imaging Data\20170505UT\2017-05-05-0347_3-Jupiter_685NIR_Full-Io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Astronomy\Projects\Planets\Jupiter\Imaging Data\20170505UT\2017-05-05-0347_3-Jupiter_685NIR_Full-IoAligned-Stack100-Stretch0to64-Wavelets1x10+2x5-Cropped-2x.jpg"/>
                          <pic:cNvPicPr>
                            <a:picLocks noChangeAspect="1" noChangeArrowheads="1"/>
                          </pic:cNvPicPr>
                        </pic:nvPicPr>
                        <pic:blipFill>
                          <a:blip r:embed="rId58" cstate="print"/>
                          <a:srcRect/>
                          <a:stretch>
                            <a:fillRect/>
                          </a:stretch>
                        </pic:blipFill>
                        <pic:spPr bwMode="auto">
                          <a:xfrm>
                            <a:off x="0" y="0"/>
                            <a:ext cx="832485" cy="764540"/>
                          </a:xfrm>
                          <a:prstGeom prst="rect">
                            <a:avLst/>
                          </a:prstGeom>
                          <a:noFill/>
                          <a:ln w="9525">
                            <a:noFill/>
                            <a:miter lim="800000"/>
                            <a:headEnd/>
                            <a:tailEnd/>
                          </a:ln>
                        </pic:spPr>
                      </pic:pic>
                    </a:graphicData>
                  </a:graphic>
                </wp:inline>
              </w:drawing>
            </w:r>
          </w:p>
        </w:tc>
        <w:tc>
          <w:tcPr>
            <w:tcW w:w="3120" w:type="dxa"/>
            <w:shd w:val="clear" w:color="auto" w:fill="000000"/>
          </w:tcPr>
          <w:p w:rsidR="00CD18C5" w:rsidRPr="004174E0" w:rsidRDefault="00CD18C5" w:rsidP="00A71FC8">
            <w:pPr>
              <w:jc w:val="center"/>
              <w:rPr>
                <w:sz w:val="20"/>
                <w:lang w:bidi="ar-SA"/>
              </w:rPr>
            </w:pPr>
            <w:r>
              <w:rPr>
                <w:noProof/>
                <w:sz w:val="20"/>
                <w:lang w:bidi="ar-SA"/>
              </w:rPr>
              <w:drawing>
                <wp:inline distT="0" distB="0" distL="0" distR="0">
                  <wp:extent cx="805180" cy="682625"/>
                  <wp:effectExtent l="19050" t="0" r="0" b="0"/>
                  <wp:docPr id="515" name="Picture 13" descr="F:\Astronomy\Projects\Planets\Jupiter\Imaging Data\20170505UT\2017-05-05-0348_2-Jupiter_685NIR_Full-EuropaAligned-Stack4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Astronomy\Projects\Planets\Jupiter\Imaging Data\20170505UT\2017-05-05-0348_2-Jupiter_685NIR_Full-EuropaAligned-Stack40-Wavelets1x10+2x5-Cropped-2x.jpg"/>
                          <pic:cNvPicPr>
                            <a:picLocks noChangeAspect="1" noChangeArrowheads="1"/>
                          </pic:cNvPicPr>
                        </pic:nvPicPr>
                        <pic:blipFill>
                          <a:blip r:embed="rId59" cstate="print"/>
                          <a:srcRect/>
                          <a:stretch>
                            <a:fillRect/>
                          </a:stretch>
                        </pic:blipFill>
                        <pic:spPr bwMode="auto">
                          <a:xfrm>
                            <a:off x="0" y="0"/>
                            <a:ext cx="805180" cy="682625"/>
                          </a:xfrm>
                          <a:prstGeom prst="rect">
                            <a:avLst/>
                          </a:prstGeom>
                          <a:noFill/>
                          <a:ln w="9525">
                            <a:noFill/>
                            <a:miter lim="800000"/>
                            <a:headEnd/>
                            <a:tailEnd/>
                          </a:ln>
                        </pic:spPr>
                      </pic:pic>
                    </a:graphicData>
                  </a:graphic>
                </wp:inline>
              </w:drawing>
            </w:r>
          </w:p>
        </w:tc>
        <w:tc>
          <w:tcPr>
            <w:tcW w:w="3120" w:type="dxa"/>
            <w:shd w:val="clear" w:color="auto" w:fill="000000"/>
          </w:tcPr>
          <w:p w:rsidR="00CD18C5" w:rsidRPr="004174E0" w:rsidRDefault="00CD18C5" w:rsidP="00A71FC8">
            <w:pPr>
              <w:jc w:val="center"/>
              <w:rPr>
                <w:sz w:val="20"/>
                <w:lang w:bidi="ar-SA"/>
              </w:rPr>
            </w:pPr>
            <w:r>
              <w:rPr>
                <w:noProof/>
                <w:sz w:val="20"/>
                <w:lang w:bidi="ar-SA"/>
              </w:rPr>
              <w:drawing>
                <wp:inline distT="0" distB="0" distL="0" distR="0">
                  <wp:extent cx="723265" cy="709930"/>
                  <wp:effectExtent l="19050" t="0" r="635" b="0"/>
                  <wp:docPr id="514" name="Picture 12" descr="F:\Astronomy\Projects\Planets\Jupiter\Imaging Data\20170505UT\2017-05-05-0347_3-Jupiter_685NIR_Full-Europa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Astronomy\Projects\Planets\Jupiter\Imaging Data\20170505UT\2017-05-05-0347_3-Jupiter_685NIR_Full-EuropaAligned-Stack100-Stretch0to64-Wavelets1x10+2x5-Cropped-2x.jpg"/>
                          <pic:cNvPicPr>
                            <a:picLocks noChangeAspect="1" noChangeArrowheads="1"/>
                          </pic:cNvPicPr>
                        </pic:nvPicPr>
                        <pic:blipFill>
                          <a:blip r:embed="rId60" cstate="print"/>
                          <a:srcRect/>
                          <a:stretch>
                            <a:fillRect/>
                          </a:stretch>
                        </pic:blipFill>
                        <pic:spPr bwMode="auto">
                          <a:xfrm>
                            <a:off x="0" y="0"/>
                            <a:ext cx="723265" cy="709930"/>
                          </a:xfrm>
                          <a:prstGeom prst="rect">
                            <a:avLst/>
                          </a:prstGeom>
                          <a:noFill/>
                          <a:ln w="9525">
                            <a:noFill/>
                            <a:miter lim="800000"/>
                            <a:headEnd/>
                            <a:tailEnd/>
                          </a:ln>
                        </pic:spPr>
                      </pic:pic>
                    </a:graphicData>
                  </a:graphic>
                </wp:inline>
              </w:drawing>
            </w:r>
          </w:p>
        </w:tc>
      </w:tr>
      <w:tr w:rsidR="00CD18C5" w:rsidRPr="00EE3E4F" w:rsidTr="00CD18C5">
        <w:trPr>
          <w:jc w:val="center"/>
        </w:trPr>
        <w:tc>
          <w:tcPr>
            <w:tcW w:w="3120" w:type="dxa"/>
            <w:shd w:val="clear" w:color="auto" w:fill="000000"/>
          </w:tcPr>
          <w:p w:rsidR="00CD18C5" w:rsidRPr="00EE3E4F" w:rsidRDefault="00CD18C5" w:rsidP="00A71FC8">
            <w:pPr>
              <w:jc w:val="center"/>
              <w:rPr>
                <w:sz w:val="20"/>
                <w:lang w:bidi="ar-SA"/>
              </w:rPr>
            </w:pPr>
            <w:r w:rsidRPr="00CD18C5">
              <w:rPr>
                <w:sz w:val="20"/>
                <w:lang w:bidi="ar-SA"/>
              </w:rPr>
              <w:t>2017-05-05-0348_2-Jupiter_685NIR_Full-IoAligned-Stack50-Wavelets1x10+2x5-Cropped-2x.jpg</w:t>
            </w:r>
          </w:p>
        </w:tc>
        <w:tc>
          <w:tcPr>
            <w:tcW w:w="3120" w:type="dxa"/>
            <w:shd w:val="clear" w:color="auto" w:fill="000000"/>
          </w:tcPr>
          <w:p w:rsidR="00CD18C5" w:rsidRPr="00EE3E4F" w:rsidRDefault="00CD18C5" w:rsidP="00A71FC8">
            <w:pPr>
              <w:jc w:val="center"/>
              <w:rPr>
                <w:sz w:val="20"/>
                <w:lang w:bidi="ar-SA"/>
              </w:rPr>
            </w:pPr>
            <w:r w:rsidRPr="00CD18C5">
              <w:rPr>
                <w:sz w:val="20"/>
                <w:lang w:bidi="ar-SA"/>
              </w:rPr>
              <w:t>2017-05-05-0347_3-Jupiter_685NIR_Full-IoAligned-Stack100-Stretch0to64-Wavelets1x10+2x5-Cropped-2x.jpg</w:t>
            </w:r>
          </w:p>
        </w:tc>
        <w:tc>
          <w:tcPr>
            <w:tcW w:w="3120" w:type="dxa"/>
            <w:shd w:val="clear" w:color="auto" w:fill="000000"/>
          </w:tcPr>
          <w:p w:rsidR="00CD18C5" w:rsidRPr="004A4E1D" w:rsidRDefault="00CD18C5" w:rsidP="00A71FC8">
            <w:pPr>
              <w:jc w:val="center"/>
              <w:rPr>
                <w:sz w:val="20"/>
                <w:lang w:bidi="ar-SA"/>
              </w:rPr>
            </w:pPr>
            <w:r w:rsidRPr="00CD18C5">
              <w:rPr>
                <w:sz w:val="20"/>
                <w:lang w:bidi="ar-SA"/>
              </w:rPr>
              <w:t>2017-05-05-0348_2-Jupiter_685NIR_Full-EuropaAligned-Stack40-Wavelets1x10+2x5-Cropped-2x.jpg</w:t>
            </w:r>
          </w:p>
        </w:tc>
        <w:tc>
          <w:tcPr>
            <w:tcW w:w="3120" w:type="dxa"/>
            <w:shd w:val="clear" w:color="auto" w:fill="000000"/>
          </w:tcPr>
          <w:p w:rsidR="00CD18C5" w:rsidRPr="00EE3E4F" w:rsidRDefault="00CD18C5" w:rsidP="00A71FC8">
            <w:pPr>
              <w:jc w:val="center"/>
              <w:rPr>
                <w:sz w:val="20"/>
                <w:lang w:bidi="ar-SA"/>
              </w:rPr>
            </w:pPr>
            <w:r w:rsidRPr="00CD18C5">
              <w:rPr>
                <w:sz w:val="20"/>
                <w:lang w:bidi="ar-SA"/>
              </w:rPr>
              <w:t>2017-05-05-0347_3-Jupiter_685NIR_Full-EuropaAligned-Stack100-Stretch0to64-Wavelets1x10+2x5-Cropped-2x.jpg</w:t>
            </w:r>
          </w:p>
        </w:tc>
      </w:tr>
    </w:tbl>
    <w:p w:rsidR="00CD18C5" w:rsidRDefault="00CD18C5" w:rsidP="0096130F"/>
    <w:p w:rsidR="00191761" w:rsidRDefault="00191761" w:rsidP="0096130F">
      <w:r w:rsidRPr="00191761">
        <w:t>20170505T0347.3UT</w:t>
      </w:r>
    </w:p>
    <w:p w:rsidR="00CD18C5" w:rsidRDefault="00536DE6" w:rsidP="0096130F">
      <w:r w:rsidRPr="00536DE6">
        <w:rPr>
          <w:noProof/>
          <w:lang w:bidi="ar-SA"/>
        </w:rPr>
        <w:drawing>
          <wp:inline distT="0" distB="0" distL="0" distR="0">
            <wp:extent cx="5901055" cy="786765"/>
            <wp:effectExtent l="19050" t="0" r="4445" b="0"/>
            <wp:docPr id="51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rsidR="001D0324" w:rsidRDefault="001D0324" w:rsidP="0096130F"/>
    <w:p w:rsidR="00191761" w:rsidRDefault="00191761" w:rsidP="0096130F">
      <w:r>
        <w:t>20170505T0348.2</w:t>
      </w:r>
      <w:r w:rsidRPr="00191761">
        <w:t>UT</w:t>
      </w:r>
    </w:p>
    <w:p w:rsidR="001D0324" w:rsidRDefault="00536DE6" w:rsidP="0096130F">
      <w:r w:rsidRPr="00536DE6">
        <w:rPr>
          <w:noProof/>
          <w:lang w:bidi="ar-SA"/>
        </w:rPr>
        <w:drawing>
          <wp:inline distT="0" distB="0" distL="0" distR="0">
            <wp:extent cx="5901055" cy="786765"/>
            <wp:effectExtent l="19050" t="0" r="4445" b="0"/>
            <wp:docPr id="52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rsidR="001D0324" w:rsidRDefault="001D0324" w:rsidP="0096130F"/>
    <w:p w:rsidR="001D0324" w:rsidRDefault="00D95DF2" w:rsidP="0096130F">
      <w:r>
        <w:t>Two videos were taken, one at 0347.3UT and the other at 0348.2UT.  The first one used very short exposures with a linear gamma. The other used much longer exposures. Using the relative positions of Io and Europa t</w:t>
      </w:r>
      <w:r w:rsidR="001D0324">
        <w:t xml:space="preserve">he </w:t>
      </w:r>
      <w:proofErr w:type="spellStart"/>
      <w:r w:rsidR="001D0324">
        <w:t>astrometrically</w:t>
      </w:r>
      <w:proofErr w:type="spellEnd"/>
      <w:r w:rsidR="001D0324">
        <w:t xml:space="preserve"> determined plate scale was found to be </w:t>
      </w:r>
      <w:r>
        <w:lastRenderedPageBreak/>
        <w:t>0.1726±0.002</w:t>
      </w:r>
      <w:r w:rsidR="001D0324">
        <w:t xml:space="preserve"> arcsec-pixel</w:t>
      </w:r>
      <w:r w:rsidR="001D0324" w:rsidRPr="00C83F5C">
        <w:rPr>
          <w:vertAlign w:val="superscript"/>
        </w:rPr>
        <w:t>-1</w:t>
      </w:r>
      <w:r>
        <w:t>.</w:t>
      </w:r>
      <w:r w:rsidR="001D0324">
        <w:t xml:space="preserve"> </w:t>
      </w:r>
      <w:r>
        <w:t>This</w:t>
      </w:r>
      <w:r w:rsidR="001D0324">
        <w:t xml:space="preserve"> is very close to the previously determined 0.</w:t>
      </w:r>
      <w:r>
        <w:t>1734</w:t>
      </w:r>
      <w:r w:rsidR="001D0324">
        <w:t xml:space="preserve"> arcsec-pixel</w:t>
      </w:r>
      <w:r w:rsidR="001D0324" w:rsidRPr="00C83F5C">
        <w:rPr>
          <w:vertAlign w:val="superscript"/>
        </w:rPr>
        <w:t>-1</w:t>
      </w:r>
      <w:r w:rsidR="001D0324">
        <w:t xml:space="preserve"> determined </w:t>
      </w:r>
      <w:r w:rsidR="00191761">
        <w:t>from</w:t>
      </w:r>
      <w:r w:rsidR="001D0324">
        <w:t xml:space="preserve"> 20170414UT (abou</w:t>
      </w:r>
      <w:r>
        <w:t>t a 0.46</w:t>
      </w:r>
      <w:r w:rsidR="001D0324">
        <w:t>% difference).</w:t>
      </w:r>
    </w:p>
    <w:p w:rsidR="00191761" w:rsidRDefault="00191761" w:rsidP="0096130F"/>
    <w:p w:rsidR="00191761" w:rsidRPr="001D0324" w:rsidRDefault="00191761" w:rsidP="0096130F">
      <w:r>
        <w:t>The difference</w:t>
      </w:r>
      <w:r w:rsidR="00D95DF2">
        <w:t xml:space="preserve"> between the two videos</w:t>
      </w:r>
      <w:r>
        <w:t xml:space="preserve"> is evident in the effective system resolution.  For the short exposures at 0347.3UT the resolution is </w:t>
      </w:r>
      <w:r w:rsidR="00D95DF2">
        <w:t>0.580</w:t>
      </w:r>
      <w:r>
        <w:t>±0.</w:t>
      </w:r>
      <w:r w:rsidR="00D95DF2">
        <w:t>040</w:t>
      </w:r>
      <w:r>
        <w:t xml:space="preserve"> arcsec (95% confidence). For the long exposures at 0348.2UT the resolution is </w:t>
      </w:r>
      <w:r w:rsidR="00D95DF2">
        <w:t>0.815</w:t>
      </w:r>
      <w:r>
        <w:t>±0.</w:t>
      </w:r>
      <w:r w:rsidR="00D95DF2">
        <w:t>019</w:t>
      </w:r>
      <w:r>
        <w:t xml:space="preserve"> arcsec.</w:t>
      </w:r>
      <w:r w:rsidR="00D95DF2">
        <w:t xml:space="preserve"> Note that the estimated resolution determined </w:t>
      </w:r>
      <w:r w:rsidR="00215410">
        <w:t xml:space="preserve">independent of the plate scale </w:t>
      </w:r>
      <w:proofErr w:type="gramStart"/>
      <w:r w:rsidR="00215410">
        <w:t>pretty consistent</w:t>
      </w:r>
      <w:proofErr w:type="gramEnd"/>
      <w:r w:rsidR="00215410">
        <w:t xml:space="preserve"> at 0.860 and 0.728 arcsec.</w:t>
      </w:r>
    </w:p>
    <w:p w:rsidR="001D0324" w:rsidRDefault="001D0324" w:rsidP="0096130F"/>
    <w:p w:rsidR="00FC2F0D" w:rsidRPr="00BE5CDD" w:rsidRDefault="00FC2F0D" w:rsidP="00FC2F0D">
      <w:r>
        <w:rPr>
          <w:b/>
        </w:rPr>
        <w:t>Data Disposition:</w:t>
      </w:r>
      <w:r>
        <w:t xml:space="preserve"> Raw data are zipped and on the 2TB archive drive. Processed data are under the Projects directory on the Astronomy thumb drive.</w:t>
      </w:r>
    </w:p>
    <w:p w:rsidR="005C1CC8" w:rsidRDefault="005C1CC8"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948B0" w:rsidRPr="004174E0" w:rsidTr="00A71FC8">
        <w:trPr>
          <w:jc w:val="center"/>
        </w:trPr>
        <w:tc>
          <w:tcPr>
            <w:tcW w:w="4680" w:type="dxa"/>
            <w:shd w:val="clear" w:color="auto" w:fill="000000"/>
            <w:vAlign w:val="center"/>
          </w:tcPr>
          <w:p w:rsidR="00A948B0" w:rsidRDefault="00A948B0"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926080" cy="3908970"/>
                  <wp:effectExtent l="19050" t="0" r="7620" b="0"/>
                  <wp:docPr id="495" name="Picture 2" descr="F:\Astronomy\Projects\Moon\Imaging Data\20170505UT\2017-05-05-0410_6-Moon_685NIR-CraterCenter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Moon\Imaging Data\20170505UT\2017-05-05-0410_6-Moon_685NIR-CraterCentered-Stack200-Wavelets1x15+2x10-Gamma1.3-HalfSize.jpg"/>
                          <pic:cNvPicPr>
                            <a:picLocks noChangeAspect="1" noChangeArrowheads="1"/>
                          </pic:cNvPicPr>
                        </pic:nvPicPr>
                        <pic:blipFill>
                          <a:blip r:embed="rId63"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c>
          <w:tcPr>
            <w:tcW w:w="4680" w:type="dxa"/>
            <w:shd w:val="clear" w:color="auto" w:fill="000000"/>
          </w:tcPr>
          <w:p w:rsidR="00A948B0" w:rsidRPr="004174E0" w:rsidRDefault="00A948B0" w:rsidP="00A71FC8">
            <w:pPr>
              <w:jc w:val="center"/>
              <w:rPr>
                <w:sz w:val="20"/>
                <w:lang w:bidi="ar-SA"/>
              </w:rPr>
            </w:pPr>
            <w:r>
              <w:rPr>
                <w:noProof/>
                <w:sz w:val="20"/>
                <w:lang w:bidi="ar-SA"/>
              </w:rPr>
              <w:drawing>
                <wp:inline distT="0" distB="0" distL="0" distR="0">
                  <wp:extent cx="2926080" cy="3908970"/>
                  <wp:effectExtent l="19050" t="0" r="7620" b="0"/>
                  <wp:docPr id="496" name="Picture 3" descr="F:\Astronomy\Projects\Moon\Imaging Data\20170505UT\2017-05-05-0412_7-Moon_685NIR-StraightWallAligned-Stack200-Wavelets1x15+2x10-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Moon\Imaging Data\20170505UT\2017-05-05-0412_7-Moon_685NIR-StraightWallAligned-Stack200-Wavelets1x15+2x10-HalfSize.jpg"/>
                          <pic:cNvPicPr>
                            <a:picLocks noChangeAspect="1" noChangeArrowheads="1"/>
                          </pic:cNvPicPr>
                        </pic:nvPicPr>
                        <pic:blipFill>
                          <a:blip r:embed="rId64"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r>
      <w:tr w:rsidR="00A948B0" w:rsidRPr="00EE3E4F" w:rsidTr="00A71FC8">
        <w:trPr>
          <w:jc w:val="center"/>
        </w:trPr>
        <w:tc>
          <w:tcPr>
            <w:tcW w:w="4680" w:type="dxa"/>
            <w:shd w:val="clear" w:color="auto" w:fill="000000"/>
          </w:tcPr>
          <w:p w:rsidR="00A948B0" w:rsidRPr="00EE3E4F" w:rsidRDefault="00A948B0" w:rsidP="00A71FC8">
            <w:pPr>
              <w:jc w:val="center"/>
              <w:rPr>
                <w:sz w:val="20"/>
                <w:lang w:bidi="ar-SA"/>
              </w:rPr>
            </w:pPr>
            <w:r w:rsidRPr="00A948B0">
              <w:rPr>
                <w:sz w:val="20"/>
                <w:lang w:bidi="ar-SA"/>
              </w:rPr>
              <w:t>2017-05-05-0410_6-Moon_685NIR-CraterCentered-Stack200-Wavelets1x15+2x10-Gamma1.3-HalfSize.jpg</w:t>
            </w:r>
          </w:p>
        </w:tc>
        <w:tc>
          <w:tcPr>
            <w:tcW w:w="4680" w:type="dxa"/>
            <w:shd w:val="clear" w:color="auto" w:fill="000000"/>
          </w:tcPr>
          <w:p w:rsidR="00A948B0" w:rsidRPr="00EE3E4F" w:rsidRDefault="00A948B0" w:rsidP="00A71FC8">
            <w:pPr>
              <w:jc w:val="center"/>
              <w:rPr>
                <w:sz w:val="20"/>
                <w:lang w:bidi="ar-SA"/>
              </w:rPr>
            </w:pPr>
            <w:r w:rsidRPr="00A948B0">
              <w:rPr>
                <w:sz w:val="20"/>
                <w:lang w:bidi="ar-SA"/>
              </w:rPr>
              <w:t>2017-05-05-0412_7-Moon_685NIR-StraightWallAligned-Stack200-Wavelets1x15+2x10-HalfSize.jpg</w:t>
            </w:r>
          </w:p>
        </w:tc>
      </w:tr>
      <w:tr w:rsidR="005C1CC8" w:rsidRPr="004174E0" w:rsidTr="00A71FC8">
        <w:trPr>
          <w:jc w:val="center"/>
        </w:trPr>
        <w:tc>
          <w:tcPr>
            <w:tcW w:w="4680" w:type="dxa"/>
            <w:shd w:val="clear" w:color="auto" w:fill="000000"/>
            <w:vAlign w:val="center"/>
          </w:tcPr>
          <w:p w:rsidR="005C1CC8" w:rsidRDefault="00A948B0" w:rsidP="00A71FC8">
            <w:pPr>
              <w:jc w:val="center"/>
              <w:rPr>
                <w:noProof/>
                <w:color w:val="808080" w:themeColor="background1" w:themeShade="80"/>
                <w:sz w:val="20"/>
                <w:lang w:bidi="ar-SA"/>
              </w:rPr>
            </w:pPr>
            <w:r>
              <w:rPr>
                <w:noProof/>
                <w:color w:val="808080" w:themeColor="background1" w:themeShade="80"/>
                <w:sz w:val="20"/>
                <w:lang w:bidi="ar-SA"/>
              </w:rPr>
              <w:lastRenderedPageBreak/>
              <w:drawing>
                <wp:inline distT="0" distB="0" distL="0" distR="0">
                  <wp:extent cx="2926080" cy="3908970"/>
                  <wp:effectExtent l="19050" t="0" r="7620" b="0"/>
                  <wp:docPr id="489" name="Picture 2" descr="F:\Astronomy\Projects\Moon\Imaging Data\20170505UT\2017-05-05-0410_6-Moon_685NIR-CraterCenter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Moon\Imaging Data\20170505UT\2017-05-05-0410_6-Moon_685NIR-CraterCentered-Stack200-Wavelets1x15+2x10-Gamma1.3-HalfSize.jpg"/>
                          <pic:cNvPicPr>
                            <a:picLocks noChangeAspect="1" noChangeArrowheads="1"/>
                          </pic:cNvPicPr>
                        </pic:nvPicPr>
                        <pic:blipFill>
                          <a:blip r:embed="rId63"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c>
          <w:tcPr>
            <w:tcW w:w="4680" w:type="dxa"/>
            <w:shd w:val="clear" w:color="auto" w:fill="000000"/>
          </w:tcPr>
          <w:p w:rsidR="005C1CC8" w:rsidRPr="004174E0" w:rsidRDefault="00A948B0" w:rsidP="00A71FC8">
            <w:pPr>
              <w:jc w:val="center"/>
              <w:rPr>
                <w:sz w:val="20"/>
                <w:lang w:bidi="ar-SA"/>
              </w:rPr>
            </w:pPr>
            <w:r>
              <w:rPr>
                <w:noProof/>
                <w:sz w:val="20"/>
                <w:lang w:bidi="ar-SA"/>
              </w:rPr>
              <w:drawing>
                <wp:inline distT="0" distB="0" distL="0" distR="0">
                  <wp:extent cx="2926080" cy="3908970"/>
                  <wp:effectExtent l="19050" t="0" r="7620" b="0"/>
                  <wp:docPr id="494" name="Picture 3" descr="F:\Astronomy\Projects\Moon\Imaging Data\20170505UT\2017-05-05-0412_7-Moon_685NIR-StraightWallAligned-Stack200-Wavelets1x15+2x10-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Moon\Imaging Data\20170505UT\2017-05-05-0412_7-Moon_685NIR-StraightWallAligned-Stack200-Wavelets1x15+2x10-HalfSize.jpg"/>
                          <pic:cNvPicPr>
                            <a:picLocks noChangeAspect="1" noChangeArrowheads="1"/>
                          </pic:cNvPicPr>
                        </pic:nvPicPr>
                        <pic:blipFill>
                          <a:blip r:embed="rId64"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r>
      <w:tr w:rsidR="005C1CC8" w:rsidRPr="00EE3E4F" w:rsidTr="00A71FC8">
        <w:trPr>
          <w:jc w:val="center"/>
        </w:trPr>
        <w:tc>
          <w:tcPr>
            <w:tcW w:w="4680" w:type="dxa"/>
            <w:shd w:val="clear" w:color="auto" w:fill="000000"/>
          </w:tcPr>
          <w:p w:rsidR="005C1CC8" w:rsidRPr="00EE3E4F" w:rsidRDefault="00A948B0" w:rsidP="00A71FC8">
            <w:pPr>
              <w:jc w:val="center"/>
              <w:rPr>
                <w:sz w:val="20"/>
                <w:lang w:bidi="ar-SA"/>
              </w:rPr>
            </w:pPr>
            <w:r w:rsidRPr="00A948B0">
              <w:rPr>
                <w:sz w:val="20"/>
                <w:lang w:bidi="ar-SA"/>
              </w:rPr>
              <w:t>2017-05-05-0410_6-Moon_685NIR-CraterCentered-Stack200-Wavelets1x15+2x10-Gamma1.3-HalfSize.jpg</w:t>
            </w:r>
          </w:p>
        </w:tc>
        <w:tc>
          <w:tcPr>
            <w:tcW w:w="4680" w:type="dxa"/>
            <w:shd w:val="clear" w:color="auto" w:fill="000000"/>
          </w:tcPr>
          <w:p w:rsidR="005C1CC8" w:rsidRPr="00EE3E4F" w:rsidRDefault="00A948B0" w:rsidP="00A71FC8">
            <w:pPr>
              <w:jc w:val="center"/>
              <w:rPr>
                <w:sz w:val="20"/>
                <w:lang w:bidi="ar-SA"/>
              </w:rPr>
            </w:pPr>
            <w:r w:rsidRPr="00A948B0">
              <w:rPr>
                <w:sz w:val="20"/>
                <w:lang w:bidi="ar-SA"/>
              </w:rPr>
              <w:t>2017-05-05-0412_7-Moon_685NIR-StraightWallAligned-Stack200-Wavelets1x15+2x10-HalfSize.jpg</w:t>
            </w:r>
          </w:p>
        </w:tc>
      </w:tr>
    </w:tbl>
    <w:p w:rsidR="005C1CC8" w:rsidRDefault="005C1CC8"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948B0" w:rsidRPr="004174E0" w:rsidTr="00A71FC8">
        <w:trPr>
          <w:jc w:val="center"/>
        </w:trPr>
        <w:tc>
          <w:tcPr>
            <w:tcW w:w="4680" w:type="dxa"/>
            <w:shd w:val="clear" w:color="auto" w:fill="000000"/>
            <w:vAlign w:val="center"/>
          </w:tcPr>
          <w:p w:rsidR="00A948B0" w:rsidRDefault="00A948B0" w:rsidP="00A71FC8">
            <w:pPr>
              <w:jc w:val="center"/>
              <w:rPr>
                <w:noProof/>
                <w:color w:val="808080" w:themeColor="background1" w:themeShade="80"/>
                <w:sz w:val="20"/>
                <w:lang w:bidi="ar-SA"/>
              </w:rPr>
            </w:pPr>
            <w:r>
              <w:rPr>
                <w:noProof/>
                <w:color w:val="808080" w:themeColor="background1" w:themeShade="80"/>
                <w:sz w:val="20"/>
                <w:lang w:bidi="ar-SA"/>
              </w:rPr>
              <w:lastRenderedPageBreak/>
              <w:drawing>
                <wp:inline distT="0" distB="0" distL="0" distR="0">
                  <wp:extent cx="2926080" cy="3908970"/>
                  <wp:effectExtent l="19050" t="0" r="7620" b="0"/>
                  <wp:docPr id="501" name="Picture 4" descr="F:\Astronomy\Projects\Moon\Imaging Data\20170505UT\2017-05-05-0415_3-Moon_685NIR-ClaviusAlign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Moon\Imaging Data\20170505UT\2017-05-05-0415_3-Moon_685NIR-ClaviusAligned-Stack200-Wavelets1x15+2x10-Gamma1.3-HalfSize.jpg"/>
                          <pic:cNvPicPr>
                            <a:picLocks noChangeAspect="1" noChangeArrowheads="1"/>
                          </pic:cNvPicPr>
                        </pic:nvPicPr>
                        <pic:blipFill>
                          <a:blip r:embed="rId65"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c>
          <w:tcPr>
            <w:tcW w:w="4680" w:type="dxa"/>
            <w:shd w:val="clear" w:color="auto" w:fill="000000"/>
          </w:tcPr>
          <w:p w:rsidR="00A948B0" w:rsidRPr="004174E0" w:rsidRDefault="00A948B0" w:rsidP="00A71FC8">
            <w:pPr>
              <w:jc w:val="center"/>
              <w:rPr>
                <w:sz w:val="20"/>
                <w:lang w:bidi="ar-SA"/>
              </w:rPr>
            </w:pPr>
            <w:r>
              <w:rPr>
                <w:noProof/>
                <w:sz w:val="20"/>
                <w:lang w:bidi="ar-SA"/>
              </w:rPr>
              <w:drawing>
                <wp:inline distT="0" distB="0" distL="0" distR="0">
                  <wp:extent cx="2926080" cy="3908970"/>
                  <wp:effectExtent l="19050" t="0" r="7620" b="0"/>
                  <wp:docPr id="502" name="Picture 5" descr="F:\Astronomy\Projects\Moon\Imaging Data\20170505UT\2017-05-05-0419_7-Moon_685NIR-PlatoAlign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Moon\Imaging Data\20170505UT\2017-05-05-0419_7-Moon_685NIR-PlatoAligned-Stack200-Wavelets1x15+2x10-Gamma1.3-HalfSize.jpg"/>
                          <pic:cNvPicPr>
                            <a:picLocks noChangeAspect="1" noChangeArrowheads="1"/>
                          </pic:cNvPicPr>
                        </pic:nvPicPr>
                        <pic:blipFill>
                          <a:blip r:embed="rId66"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r>
      <w:tr w:rsidR="00A948B0" w:rsidRPr="00EE3E4F" w:rsidTr="00A71FC8">
        <w:trPr>
          <w:jc w:val="center"/>
        </w:trPr>
        <w:tc>
          <w:tcPr>
            <w:tcW w:w="4680" w:type="dxa"/>
            <w:shd w:val="clear" w:color="auto" w:fill="000000"/>
          </w:tcPr>
          <w:p w:rsidR="00A948B0" w:rsidRPr="00EE3E4F" w:rsidRDefault="00A948B0" w:rsidP="00A71FC8">
            <w:pPr>
              <w:jc w:val="center"/>
              <w:rPr>
                <w:sz w:val="20"/>
                <w:lang w:bidi="ar-SA"/>
              </w:rPr>
            </w:pPr>
            <w:r w:rsidRPr="00A948B0">
              <w:rPr>
                <w:sz w:val="20"/>
                <w:lang w:bidi="ar-SA"/>
              </w:rPr>
              <w:t>2017-05-05-0415_3-Moon_685NIR-ClaviusAligned-Stack200-Wavelets1x15+2x10-Gamma1.3-HalfSize.jpg</w:t>
            </w:r>
          </w:p>
        </w:tc>
        <w:tc>
          <w:tcPr>
            <w:tcW w:w="4680" w:type="dxa"/>
            <w:shd w:val="clear" w:color="auto" w:fill="000000"/>
          </w:tcPr>
          <w:p w:rsidR="00A948B0" w:rsidRPr="00EE3E4F" w:rsidRDefault="00A948B0" w:rsidP="00A71FC8">
            <w:pPr>
              <w:jc w:val="center"/>
              <w:rPr>
                <w:sz w:val="20"/>
                <w:lang w:bidi="ar-SA"/>
              </w:rPr>
            </w:pPr>
            <w:r w:rsidRPr="00A948B0">
              <w:rPr>
                <w:sz w:val="20"/>
                <w:lang w:bidi="ar-SA"/>
              </w:rPr>
              <w:t>2017-05-05-0419_7-Moon_685NIR-PlatoAligned-Stack200-Wavelets1x15+2x10-Gamma1.3-HalfSize.jpg</w:t>
            </w:r>
          </w:p>
        </w:tc>
      </w:tr>
    </w:tbl>
    <w:p w:rsidR="00A948B0" w:rsidRDefault="00A948B0" w:rsidP="0096130F"/>
    <w:p w:rsidR="00EB6480" w:rsidRDefault="00EB6480" w:rsidP="0096130F"/>
    <w:p w:rsidR="00EB6480" w:rsidRDefault="00EB6480">
      <w:pPr>
        <w:rPr>
          <w:rFonts w:cs="Arial"/>
          <w:b/>
          <w:bCs/>
          <w:sz w:val="26"/>
          <w:szCs w:val="26"/>
          <w:lang w:bidi="ar-SA"/>
        </w:rPr>
      </w:pPr>
      <w:r>
        <w:br w:type="page"/>
      </w:r>
    </w:p>
    <w:p w:rsidR="00EB6480" w:rsidRPr="00D4326C" w:rsidRDefault="00EB6480" w:rsidP="00EB6480">
      <w:pPr>
        <w:pStyle w:val="Heading3"/>
      </w:pPr>
      <w:bookmarkStart w:id="17" w:name="_Toc497199132"/>
      <w:r>
        <w:lastRenderedPageBreak/>
        <w:t xml:space="preserve">2017-May-24 (May-25 UT): </w:t>
      </w:r>
      <w:r w:rsidRPr="002B2B28">
        <w:t xml:space="preserve"> </w:t>
      </w:r>
      <w:r>
        <w:t>Jupiter, Io, Europa and Ganymede</w:t>
      </w:r>
      <w:bookmarkEnd w:id="17"/>
    </w:p>
    <w:p w:rsidR="00EB6480" w:rsidRDefault="00EB6480" w:rsidP="00EB6480">
      <w:pPr>
        <w:rPr>
          <w:color w:val="808080" w:themeColor="background1" w:themeShade="80"/>
          <w:sz w:val="20"/>
          <w:lang w:bidi="ar-SA"/>
        </w:rPr>
      </w:pPr>
      <w:r>
        <w:rPr>
          <w:color w:val="808080" w:themeColor="background1" w:themeShade="80"/>
          <w:sz w:val="20"/>
          <w:lang w:bidi="ar-SA"/>
        </w:rPr>
        <w:t>Last Updated 5/26/2017</w:t>
      </w:r>
    </w:p>
    <w:p w:rsidR="00EB6480" w:rsidRDefault="00EB6480" w:rsidP="00EB6480">
      <w:pPr>
        <w:rPr>
          <w:color w:val="808080" w:themeColor="background1" w:themeShade="80"/>
          <w:sz w:val="20"/>
          <w:lang w:bidi="ar-SA"/>
        </w:rPr>
      </w:pPr>
    </w:p>
    <w:p w:rsidR="00EB6480" w:rsidRPr="009164B7" w:rsidRDefault="00EB6480" w:rsidP="00EB6480">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B6480" w:rsidRPr="004174E0" w:rsidTr="00A71FC8">
        <w:trPr>
          <w:jc w:val="center"/>
        </w:trPr>
        <w:tc>
          <w:tcPr>
            <w:tcW w:w="4680" w:type="dxa"/>
            <w:shd w:val="clear" w:color="auto" w:fill="000000"/>
            <w:vAlign w:val="center"/>
          </w:tcPr>
          <w:p w:rsidR="00EB6480" w:rsidRDefault="00D50C04"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743200" cy="2743200"/>
                  <wp:effectExtent l="19050" t="0" r="0" b="0"/>
                  <wp:docPr id="508" name="Picture 3" descr="F:\Astronomy\Projects\Planets\Jupiter\Imaging Data\20170525UT\2017-05-25-0432_1-Hill-Jupiter-RGB-Wavelets-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Jupiter\Imaging Data\20170525UT\2017-05-25-0432_1-Hill-Jupiter-RGB-Wavelets-Stuff.png"/>
                          <pic:cNvPicPr>
                            <a:picLocks noChangeAspect="1" noChangeArrowheads="1"/>
                          </pic:cNvPicPr>
                        </pic:nvPicPr>
                        <pic:blipFill>
                          <a:blip r:embed="rId67"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c>
          <w:tcPr>
            <w:tcW w:w="4680" w:type="dxa"/>
            <w:shd w:val="clear" w:color="auto" w:fill="000000"/>
          </w:tcPr>
          <w:p w:rsidR="00EB6480" w:rsidRPr="004174E0" w:rsidRDefault="00D50C04" w:rsidP="00A71FC8">
            <w:pPr>
              <w:jc w:val="center"/>
              <w:rPr>
                <w:sz w:val="20"/>
                <w:lang w:bidi="ar-SA"/>
              </w:rPr>
            </w:pPr>
            <w:r>
              <w:rPr>
                <w:noProof/>
                <w:sz w:val="20"/>
                <w:lang w:bidi="ar-SA"/>
              </w:rPr>
              <w:drawing>
                <wp:inline distT="0" distB="0" distL="0" distR="0">
                  <wp:extent cx="2743200" cy="2743200"/>
                  <wp:effectExtent l="19050" t="0" r="0" b="0"/>
                  <wp:docPr id="509" name="Picture 4" descr="F:\Astronomy\Projects\Planets\Jupiter\Imaging Data\20170525UT\2017-05-25-0436_5-Hill-Jupiter-807-685-RED-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Planets\Jupiter\Imaging Data\20170525UT\2017-05-25-0436_5-Hill-Jupiter-807-685-RED-Wavelets.png"/>
                          <pic:cNvPicPr>
                            <a:picLocks noChangeAspect="1" noChangeArrowheads="1"/>
                          </pic:cNvPicPr>
                        </pic:nvPicPr>
                        <pic:blipFill>
                          <a:blip r:embed="rId68"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r>
      <w:tr w:rsidR="00EB6480" w:rsidRPr="00EE3E4F" w:rsidTr="00A71FC8">
        <w:trPr>
          <w:jc w:val="center"/>
        </w:trPr>
        <w:tc>
          <w:tcPr>
            <w:tcW w:w="4680" w:type="dxa"/>
            <w:shd w:val="clear" w:color="auto" w:fill="000000"/>
          </w:tcPr>
          <w:p w:rsidR="00EB6480" w:rsidRPr="00EE3E4F" w:rsidRDefault="00D50C04" w:rsidP="00A71FC8">
            <w:pPr>
              <w:jc w:val="center"/>
              <w:rPr>
                <w:sz w:val="20"/>
                <w:lang w:bidi="ar-SA"/>
              </w:rPr>
            </w:pPr>
            <w:r w:rsidRPr="00D50C04">
              <w:rPr>
                <w:sz w:val="20"/>
                <w:lang w:bidi="ar-SA"/>
              </w:rPr>
              <w:t>2017-05-25-0432_1-Hill-Jupiter-RGB-Wavelets-Stuff.png</w:t>
            </w:r>
          </w:p>
        </w:tc>
        <w:tc>
          <w:tcPr>
            <w:tcW w:w="4680" w:type="dxa"/>
            <w:shd w:val="clear" w:color="auto" w:fill="000000"/>
          </w:tcPr>
          <w:p w:rsidR="00EB6480" w:rsidRPr="00EE3E4F" w:rsidRDefault="00D50C04" w:rsidP="00A71FC8">
            <w:pPr>
              <w:jc w:val="center"/>
              <w:rPr>
                <w:sz w:val="20"/>
                <w:lang w:bidi="ar-SA"/>
              </w:rPr>
            </w:pPr>
            <w:r w:rsidRPr="00D50C04">
              <w:rPr>
                <w:sz w:val="20"/>
                <w:lang w:bidi="ar-SA"/>
              </w:rPr>
              <w:t>2017-05-25-0436_5-Hill-Jupiter-807-685-RED-Wavelets.png</w:t>
            </w:r>
          </w:p>
        </w:tc>
      </w:tr>
      <w:tr w:rsidR="00EB6480" w:rsidRPr="004174E0" w:rsidTr="00A71FC8">
        <w:trPr>
          <w:jc w:val="center"/>
        </w:trPr>
        <w:tc>
          <w:tcPr>
            <w:tcW w:w="4680" w:type="dxa"/>
            <w:shd w:val="clear" w:color="auto" w:fill="000000"/>
            <w:vAlign w:val="center"/>
          </w:tcPr>
          <w:p w:rsidR="00EB6480" w:rsidRDefault="00D50C04"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extent cx="2743200" cy="2743200"/>
                  <wp:effectExtent l="19050" t="0" r="0" b="0"/>
                  <wp:docPr id="510" name="Picture 5" descr="F:\Astronomy\Projects\Planets\Jupiter\Imaging Data\20170525UT\2017-05-25-0444_6-Hill-Jupiter-CH4-GRN-NUV-Wavelets-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525UT\2017-05-25-0444_6-Hill-Jupiter-CH4-GRN-NUV-Wavelets-Stuff.png"/>
                          <pic:cNvPicPr>
                            <a:picLocks noChangeAspect="1" noChangeArrowheads="1"/>
                          </pic:cNvPicPr>
                        </pic:nvPicPr>
                        <pic:blipFill>
                          <a:blip r:embed="rId69"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c>
          <w:tcPr>
            <w:tcW w:w="4680" w:type="dxa"/>
            <w:shd w:val="clear" w:color="auto" w:fill="000000"/>
          </w:tcPr>
          <w:p w:rsidR="00EB6480" w:rsidRPr="004174E0" w:rsidRDefault="00D50C04" w:rsidP="00A71FC8">
            <w:pPr>
              <w:jc w:val="center"/>
              <w:rPr>
                <w:sz w:val="20"/>
                <w:lang w:bidi="ar-SA"/>
              </w:rPr>
            </w:pPr>
            <w:r>
              <w:rPr>
                <w:noProof/>
                <w:sz w:val="20"/>
                <w:lang w:bidi="ar-SA"/>
              </w:rPr>
              <w:drawing>
                <wp:inline distT="0" distB="0" distL="0" distR="0">
                  <wp:extent cx="2743200" cy="2743200"/>
                  <wp:effectExtent l="19050" t="0" r="0" b="0"/>
                  <wp:docPr id="513" name="Picture 6" descr="F:\Astronomy\Projects\Planets\Jupiter\Imaging Data\20170525UT\2017-05-25-0442_3-Hill-Jupiter-807-GRN-NUV-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Planets\Jupiter\Imaging Data\20170525UT\2017-05-25-0442_3-Hill-Jupiter-807-GRN-NUV-Wavelets.png"/>
                          <pic:cNvPicPr>
                            <a:picLocks noChangeAspect="1" noChangeArrowheads="1"/>
                          </pic:cNvPicPr>
                        </pic:nvPicPr>
                        <pic:blipFill>
                          <a:blip r:embed="rId70"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r>
      <w:tr w:rsidR="00EB6480" w:rsidRPr="00EE3E4F" w:rsidTr="00A71FC8">
        <w:trPr>
          <w:jc w:val="center"/>
        </w:trPr>
        <w:tc>
          <w:tcPr>
            <w:tcW w:w="4680" w:type="dxa"/>
            <w:shd w:val="clear" w:color="auto" w:fill="000000"/>
          </w:tcPr>
          <w:p w:rsidR="00EB6480" w:rsidRPr="00EE3E4F" w:rsidRDefault="00D50C04" w:rsidP="00A71FC8">
            <w:pPr>
              <w:jc w:val="center"/>
              <w:rPr>
                <w:sz w:val="20"/>
                <w:lang w:bidi="ar-SA"/>
              </w:rPr>
            </w:pPr>
            <w:r w:rsidRPr="00D50C04">
              <w:rPr>
                <w:sz w:val="20"/>
                <w:lang w:bidi="ar-SA"/>
              </w:rPr>
              <w:t>2017-05-25-0444_6-Hill-Jupiter-CH4-GRN-NUV-Wavelets-Stuff.png</w:t>
            </w:r>
          </w:p>
        </w:tc>
        <w:tc>
          <w:tcPr>
            <w:tcW w:w="4680" w:type="dxa"/>
            <w:shd w:val="clear" w:color="auto" w:fill="000000"/>
          </w:tcPr>
          <w:p w:rsidR="00EB6480" w:rsidRPr="00EE3E4F" w:rsidRDefault="00D50C04" w:rsidP="00A71FC8">
            <w:pPr>
              <w:jc w:val="center"/>
              <w:rPr>
                <w:sz w:val="20"/>
                <w:lang w:bidi="ar-SA"/>
              </w:rPr>
            </w:pPr>
            <w:r w:rsidRPr="00D50C04">
              <w:rPr>
                <w:sz w:val="20"/>
                <w:lang w:bidi="ar-SA"/>
              </w:rPr>
              <w:t>2017-05-25-0442_3-Hill-Jupiter-807-GRN-NUV-Wavelets.png</w:t>
            </w:r>
          </w:p>
        </w:tc>
      </w:tr>
    </w:tbl>
    <w:p w:rsidR="00EB6480" w:rsidRDefault="00EB6480" w:rsidP="00EB6480"/>
    <w:p w:rsidR="004A0DFC" w:rsidRDefault="004A0DFC" w:rsidP="00EB6480"/>
    <w:p w:rsidR="004A0DFC" w:rsidRDefault="00420DFE" w:rsidP="00EB6480">
      <w:r>
        <w:rPr>
          <w:noProof/>
        </w:rPr>
        <w:lastRenderedPageBreak/>
        <w:drawing>
          <wp:inline distT="0" distB="0" distL="0" distR="0">
            <wp:extent cx="2743200" cy="2743200"/>
            <wp:effectExtent l="0" t="0" r="0" b="0"/>
            <wp:docPr id="534" name="Picture 534" descr="C:\Users\Steven Hill\AppData\Local\Microsoft\Windows\INetCache\Content.Word\2017-05-25-0432_1-Hill-Jupiter-RGB-Wavelets-Stuff-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teven Hill\AppData\Local\Microsoft\Windows\INetCache\Content.Word\2017-05-25-0432_1-Hill-Jupiter-RGB-Wavelets-Stuff-Annotated.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rsidR="00420DFE" w:rsidRDefault="00420DFE" w:rsidP="00EB6480">
      <w:r w:rsidRPr="00420DFE">
        <w:t>2017-05-25-0432_1-Hill-Jupiter-RGB-Wavelets-Stuff-Annotated</w:t>
      </w:r>
      <w:r>
        <w:t>.jpg</w:t>
      </w:r>
    </w:p>
    <w:p w:rsidR="004A0DFC" w:rsidRDefault="004A0DFC" w:rsidP="00EB648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EB6480" w:rsidRPr="004A0DFC" w:rsidTr="00A71FC8">
        <w:trPr>
          <w:jc w:val="center"/>
        </w:trPr>
        <w:tc>
          <w:tcPr>
            <w:tcW w:w="3120" w:type="dxa"/>
            <w:shd w:val="clear" w:color="auto" w:fill="000000"/>
            <w:vAlign w:val="center"/>
          </w:tcPr>
          <w:p w:rsidR="00EB6480" w:rsidRPr="004A0DFC" w:rsidRDefault="00EB6480" w:rsidP="00A71FC8">
            <w:pPr>
              <w:jc w:val="center"/>
              <w:rPr>
                <w:noProof/>
                <w:color w:val="FF0000"/>
                <w:sz w:val="20"/>
                <w:lang w:bidi="ar-SA"/>
              </w:rPr>
            </w:pPr>
            <w:r w:rsidRPr="004A0DFC">
              <w:rPr>
                <w:noProof/>
                <w:color w:val="FF0000"/>
                <w:sz w:val="20"/>
                <w:lang w:bidi="ar-SA"/>
              </w:rPr>
              <w:drawing>
                <wp:inline distT="0" distB="0" distL="0" distR="0">
                  <wp:extent cx="927735" cy="819150"/>
                  <wp:effectExtent l="19050" t="0" r="5715" b="0"/>
                  <wp:docPr id="497" name="Picture 9" descr="F:\Astronomy\Projects\Planets\Jupiter\Imaging Data\20170505UT\2017-05-05-0348_2-Jupiter_685NIR_Full-IoAligned-Stack5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Planets\Jupiter\Imaging Data\20170505UT\2017-05-05-0348_2-Jupiter_685NIR_Full-IoAligned-Stack50-Wavelets1x10+2x5-Cropped-2x.jpg"/>
                          <pic:cNvPicPr>
                            <a:picLocks noChangeAspect="1" noChangeArrowheads="1"/>
                          </pic:cNvPicPr>
                        </pic:nvPicPr>
                        <pic:blipFill>
                          <a:blip r:embed="rId57" cstate="print"/>
                          <a:srcRect/>
                          <a:stretch>
                            <a:fillRect/>
                          </a:stretch>
                        </pic:blipFill>
                        <pic:spPr bwMode="auto">
                          <a:xfrm>
                            <a:off x="0" y="0"/>
                            <a:ext cx="927735" cy="819150"/>
                          </a:xfrm>
                          <a:prstGeom prst="rect">
                            <a:avLst/>
                          </a:prstGeom>
                          <a:noFill/>
                          <a:ln w="9525">
                            <a:noFill/>
                            <a:miter lim="800000"/>
                            <a:headEnd/>
                            <a:tailEnd/>
                          </a:ln>
                        </pic:spPr>
                      </pic:pic>
                    </a:graphicData>
                  </a:graphic>
                </wp:inline>
              </w:drawing>
            </w:r>
          </w:p>
        </w:tc>
        <w:tc>
          <w:tcPr>
            <w:tcW w:w="3120" w:type="dxa"/>
            <w:shd w:val="clear" w:color="auto" w:fill="000000"/>
          </w:tcPr>
          <w:p w:rsidR="00EB6480" w:rsidRPr="004A0DFC" w:rsidRDefault="00EB6480" w:rsidP="00A71FC8">
            <w:pPr>
              <w:jc w:val="center"/>
              <w:rPr>
                <w:color w:val="FF0000"/>
                <w:sz w:val="20"/>
                <w:lang w:bidi="ar-SA"/>
              </w:rPr>
            </w:pPr>
            <w:r w:rsidRPr="004A0DFC">
              <w:rPr>
                <w:noProof/>
                <w:color w:val="FF0000"/>
                <w:sz w:val="20"/>
                <w:lang w:bidi="ar-SA"/>
              </w:rPr>
              <w:drawing>
                <wp:inline distT="0" distB="0" distL="0" distR="0">
                  <wp:extent cx="832485" cy="764540"/>
                  <wp:effectExtent l="19050" t="0" r="5715" b="0"/>
                  <wp:docPr id="498" name="Picture 10" descr="F:\Astronomy\Projects\Planets\Jupiter\Imaging Data\20170505UT\2017-05-05-0347_3-Jupiter_685NIR_Full-Io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Astronomy\Projects\Planets\Jupiter\Imaging Data\20170505UT\2017-05-05-0347_3-Jupiter_685NIR_Full-IoAligned-Stack100-Stretch0to64-Wavelets1x10+2x5-Cropped-2x.jpg"/>
                          <pic:cNvPicPr>
                            <a:picLocks noChangeAspect="1" noChangeArrowheads="1"/>
                          </pic:cNvPicPr>
                        </pic:nvPicPr>
                        <pic:blipFill>
                          <a:blip r:embed="rId58" cstate="print"/>
                          <a:srcRect/>
                          <a:stretch>
                            <a:fillRect/>
                          </a:stretch>
                        </pic:blipFill>
                        <pic:spPr bwMode="auto">
                          <a:xfrm>
                            <a:off x="0" y="0"/>
                            <a:ext cx="832485" cy="764540"/>
                          </a:xfrm>
                          <a:prstGeom prst="rect">
                            <a:avLst/>
                          </a:prstGeom>
                          <a:noFill/>
                          <a:ln w="9525">
                            <a:noFill/>
                            <a:miter lim="800000"/>
                            <a:headEnd/>
                            <a:tailEnd/>
                          </a:ln>
                        </pic:spPr>
                      </pic:pic>
                    </a:graphicData>
                  </a:graphic>
                </wp:inline>
              </w:drawing>
            </w:r>
          </w:p>
        </w:tc>
        <w:tc>
          <w:tcPr>
            <w:tcW w:w="3120" w:type="dxa"/>
            <w:shd w:val="clear" w:color="auto" w:fill="000000"/>
          </w:tcPr>
          <w:p w:rsidR="00EB6480" w:rsidRPr="004A0DFC" w:rsidRDefault="00EB6480" w:rsidP="00A71FC8">
            <w:pPr>
              <w:jc w:val="center"/>
              <w:rPr>
                <w:color w:val="FF0000"/>
                <w:sz w:val="20"/>
                <w:lang w:bidi="ar-SA"/>
              </w:rPr>
            </w:pPr>
            <w:r w:rsidRPr="004A0DFC">
              <w:rPr>
                <w:noProof/>
                <w:color w:val="FF0000"/>
                <w:sz w:val="20"/>
                <w:lang w:bidi="ar-SA"/>
              </w:rPr>
              <w:drawing>
                <wp:inline distT="0" distB="0" distL="0" distR="0">
                  <wp:extent cx="805180" cy="682625"/>
                  <wp:effectExtent l="19050" t="0" r="0" b="0"/>
                  <wp:docPr id="499" name="Picture 13" descr="F:\Astronomy\Projects\Planets\Jupiter\Imaging Data\20170505UT\2017-05-05-0348_2-Jupiter_685NIR_Full-EuropaAligned-Stack4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Astronomy\Projects\Planets\Jupiter\Imaging Data\20170505UT\2017-05-05-0348_2-Jupiter_685NIR_Full-EuropaAligned-Stack40-Wavelets1x10+2x5-Cropped-2x.jpg"/>
                          <pic:cNvPicPr>
                            <a:picLocks noChangeAspect="1" noChangeArrowheads="1"/>
                          </pic:cNvPicPr>
                        </pic:nvPicPr>
                        <pic:blipFill>
                          <a:blip r:embed="rId59" cstate="print"/>
                          <a:srcRect/>
                          <a:stretch>
                            <a:fillRect/>
                          </a:stretch>
                        </pic:blipFill>
                        <pic:spPr bwMode="auto">
                          <a:xfrm>
                            <a:off x="0" y="0"/>
                            <a:ext cx="805180" cy="682625"/>
                          </a:xfrm>
                          <a:prstGeom prst="rect">
                            <a:avLst/>
                          </a:prstGeom>
                          <a:noFill/>
                          <a:ln w="9525">
                            <a:noFill/>
                            <a:miter lim="800000"/>
                            <a:headEnd/>
                            <a:tailEnd/>
                          </a:ln>
                        </pic:spPr>
                      </pic:pic>
                    </a:graphicData>
                  </a:graphic>
                </wp:inline>
              </w:drawing>
            </w:r>
          </w:p>
        </w:tc>
        <w:tc>
          <w:tcPr>
            <w:tcW w:w="3120" w:type="dxa"/>
            <w:shd w:val="clear" w:color="auto" w:fill="000000"/>
          </w:tcPr>
          <w:p w:rsidR="00EB6480" w:rsidRPr="004A0DFC" w:rsidRDefault="00EB6480" w:rsidP="00A71FC8">
            <w:pPr>
              <w:jc w:val="center"/>
              <w:rPr>
                <w:color w:val="FF0000"/>
                <w:sz w:val="20"/>
                <w:lang w:bidi="ar-SA"/>
              </w:rPr>
            </w:pPr>
            <w:r w:rsidRPr="004A0DFC">
              <w:rPr>
                <w:noProof/>
                <w:color w:val="FF0000"/>
                <w:sz w:val="20"/>
                <w:lang w:bidi="ar-SA"/>
              </w:rPr>
              <w:drawing>
                <wp:inline distT="0" distB="0" distL="0" distR="0">
                  <wp:extent cx="723265" cy="709930"/>
                  <wp:effectExtent l="19050" t="0" r="635" b="0"/>
                  <wp:docPr id="500" name="Picture 12" descr="F:\Astronomy\Projects\Planets\Jupiter\Imaging Data\20170505UT\2017-05-05-0347_3-Jupiter_685NIR_Full-Europa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Astronomy\Projects\Planets\Jupiter\Imaging Data\20170505UT\2017-05-05-0347_3-Jupiter_685NIR_Full-EuropaAligned-Stack100-Stretch0to64-Wavelets1x10+2x5-Cropped-2x.jpg"/>
                          <pic:cNvPicPr>
                            <a:picLocks noChangeAspect="1" noChangeArrowheads="1"/>
                          </pic:cNvPicPr>
                        </pic:nvPicPr>
                        <pic:blipFill>
                          <a:blip r:embed="rId60" cstate="print"/>
                          <a:srcRect/>
                          <a:stretch>
                            <a:fillRect/>
                          </a:stretch>
                        </pic:blipFill>
                        <pic:spPr bwMode="auto">
                          <a:xfrm>
                            <a:off x="0" y="0"/>
                            <a:ext cx="723265" cy="709930"/>
                          </a:xfrm>
                          <a:prstGeom prst="rect">
                            <a:avLst/>
                          </a:prstGeom>
                          <a:noFill/>
                          <a:ln w="9525">
                            <a:noFill/>
                            <a:miter lim="800000"/>
                            <a:headEnd/>
                            <a:tailEnd/>
                          </a:ln>
                        </pic:spPr>
                      </pic:pic>
                    </a:graphicData>
                  </a:graphic>
                </wp:inline>
              </w:drawing>
            </w:r>
          </w:p>
        </w:tc>
      </w:tr>
      <w:tr w:rsidR="00EB6480" w:rsidRPr="004A0DFC" w:rsidTr="00A71FC8">
        <w:trPr>
          <w:jc w:val="center"/>
        </w:trPr>
        <w:tc>
          <w:tcPr>
            <w:tcW w:w="3120" w:type="dxa"/>
            <w:shd w:val="clear" w:color="auto" w:fill="000000"/>
          </w:tcPr>
          <w:p w:rsidR="00EB6480" w:rsidRPr="004A0DFC" w:rsidRDefault="00EB6480" w:rsidP="00A71FC8">
            <w:pPr>
              <w:jc w:val="center"/>
              <w:rPr>
                <w:color w:val="FF0000"/>
                <w:sz w:val="20"/>
                <w:lang w:bidi="ar-SA"/>
              </w:rPr>
            </w:pPr>
            <w:r w:rsidRPr="004A0DFC">
              <w:rPr>
                <w:color w:val="FF0000"/>
                <w:sz w:val="20"/>
                <w:lang w:bidi="ar-SA"/>
              </w:rPr>
              <w:t>2017-05-05-0348_2-Jupiter_685NIR_Full-IoAligned-Stack50-Wavelets1x10+2x5-Cropped-2x.jpg</w:t>
            </w:r>
          </w:p>
        </w:tc>
        <w:tc>
          <w:tcPr>
            <w:tcW w:w="3120" w:type="dxa"/>
            <w:shd w:val="clear" w:color="auto" w:fill="000000"/>
          </w:tcPr>
          <w:p w:rsidR="00EB6480" w:rsidRPr="004A0DFC" w:rsidRDefault="00EB6480" w:rsidP="00A71FC8">
            <w:pPr>
              <w:jc w:val="center"/>
              <w:rPr>
                <w:color w:val="FF0000"/>
                <w:sz w:val="20"/>
                <w:lang w:bidi="ar-SA"/>
              </w:rPr>
            </w:pPr>
            <w:r w:rsidRPr="004A0DFC">
              <w:rPr>
                <w:color w:val="FF0000"/>
                <w:sz w:val="20"/>
                <w:lang w:bidi="ar-SA"/>
              </w:rPr>
              <w:t>2017-05-05-0347_3-Jupiter_685NIR_Full-IoAligned-Stack100-Stretch0to64-Wavelets1x10+2x5-Cropped-2x.jpg</w:t>
            </w:r>
          </w:p>
        </w:tc>
        <w:tc>
          <w:tcPr>
            <w:tcW w:w="3120" w:type="dxa"/>
            <w:shd w:val="clear" w:color="auto" w:fill="000000"/>
          </w:tcPr>
          <w:p w:rsidR="00EB6480" w:rsidRPr="004A0DFC" w:rsidRDefault="00EB6480" w:rsidP="00A71FC8">
            <w:pPr>
              <w:jc w:val="center"/>
              <w:rPr>
                <w:color w:val="FF0000"/>
                <w:sz w:val="20"/>
                <w:lang w:bidi="ar-SA"/>
              </w:rPr>
            </w:pPr>
            <w:r w:rsidRPr="004A0DFC">
              <w:rPr>
                <w:color w:val="FF0000"/>
                <w:sz w:val="20"/>
                <w:lang w:bidi="ar-SA"/>
              </w:rPr>
              <w:t>2017-05-05-0348_2-Jupiter_685NIR_Full-EuropaAligned-Stack40-Wavelets1x10+2x5-Cropped-2x.jpg</w:t>
            </w:r>
          </w:p>
        </w:tc>
        <w:tc>
          <w:tcPr>
            <w:tcW w:w="3120" w:type="dxa"/>
            <w:shd w:val="clear" w:color="auto" w:fill="000000"/>
          </w:tcPr>
          <w:p w:rsidR="00EB6480" w:rsidRPr="004A0DFC" w:rsidRDefault="00EB6480" w:rsidP="00A71FC8">
            <w:pPr>
              <w:jc w:val="center"/>
              <w:rPr>
                <w:color w:val="FF0000"/>
                <w:sz w:val="20"/>
                <w:lang w:bidi="ar-SA"/>
              </w:rPr>
            </w:pPr>
            <w:r w:rsidRPr="004A0DFC">
              <w:rPr>
                <w:color w:val="FF0000"/>
                <w:sz w:val="20"/>
                <w:lang w:bidi="ar-SA"/>
              </w:rPr>
              <w:t>2017-05-05-0347_3-Jupiter_685NIR_Full-EuropaAligned-Stack100-Stretch0to64-Wavelets1x10+2x5-Cropped-2x.jpg</w:t>
            </w:r>
          </w:p>
        </w:tc>
      </w:tr>
    </w:tbl>
    <w:p w:rsidR="00EB6480" w:rsidRPr="004A0DFC" w:rsidRDefault="00EB6480" w:rsidP="00EB6480">
      <w:pPr>
        <w:rPr>
          <w:color w:val="FF0000"/>
        </w:rPr>
      </w:pPr>
    </w:p>
    <w:p w:rsidR="00EB6480" w:rsidRPr="004A0DFC" w:rsidRDefault="00EB6480" w:rsidP="00EB6480">
      <w:pPr>
        <w:rPr>
          <w:color w:val="FF0000"/>
        </w:rPr>
      </w:pPr>
      <w:r w:rsidRPr="004A0DFC">
        <w:rPr>
          <w:color w:val="FF0000"/>
        </w:rPr>
        <w:t>20170505T0347.3UT</w:t>
      </w:r>
    </w:p>
    <w:p w:rsidR="00EB6480" w:rsidRPr="004A0DFC" w:rsidRDefault="00EB6480" w:rsidP="00EB6480">
      <w:pPr>
        <w:rPr>
          <w:color w:val="FF0000"/>
        </w:rPr>
      </w:pPr>
      <w:r w:rsidRPr="004A0DFC">
        <w:rPr>
          <w:noProof/>
          <w:color w:val="FF0000"/>
          <w:lang w:bidi="ar-SA"/>
        </w:rPr>
        <w:drawing>
          <wp:inline distT="0" distB="0" distL="0" distR="0">
            <wp:extent cx="5901055" cy="786765"/>
            <wp:effectExtent l="19050" t="0" r="4445" b="0"/>
            <wp:docPr id="50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rsidR="00EB6480" w:rsidRPr="004A0DFC" w:rsidRDefault="00EB6480" w:rsidP="00EB6480">
      <w:pPr>
        <w:rPr>
          <w:color w:val="FF0000"/>
        </w:rPr>
      </w:pPr>
    </w:p>
    <w:p w:rsidR="00EB6480" w:rsidRPr="004A0DFC" w:rsidRDefault="00EB6480" w:rsidP="00EB6480">
      <w:pPr>
        <w:rPr>
          <w:color w:val="FF0000"/>
        </w:rPr>
      </w:pPr>
      <w:r w:rsidRPr="004A0DFC">
        <w:rPr>
          <w:color w:val="FF0000"/>
        </w:rPr>
        <w:t>20170505T0348.2UT</w:t>
      </w:r>
    </w:p>
    <w:p w:rsidR="00EB6480" w:rsidRPr="004A0DFC" w:rsidRDefault="00EB6480" w:rsidP="00EB6480">
      <w:pPr>
        <w:rPr>
          <w:color w:val="FF0000"/>
        </w:rPr>
      </w:pPr>
      <w:r w:rsidRPr="004A0DFC">
        <w:rPr>
          <w:noProof/>
          <w:color w:val="FF0000"/>
          <w:lang w:bidi="ar-SA"/>
        </w:rPr>
        <w:drawing>
          <wp:inline distT="0" distB="0" distL="0" distR="0">
            <wp:extent cx="5901055" cy="786765"/>
            <wp:effectExtent l="19050" t="0" r="4445" b="0"/>
            <wp:docPr id="50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rsidR="00EB6480" w:rsidRPr="004A0DFC" w:rsidRDefault="00EB6480" w:rsidP="00EB6480">
      <w:pPr>
        <w:rPr>
          <w:color w:val="FF0000"/>
        </w:rPr>
      </w:pPr>
    </w:p>
    <w:p w:rsidR="00EB6480" w:rsidRPr="004A0DFC" w:rsidRDefault="00EB6480" w:rsidP="00EB6480">
      <w:pPr>
        <w:rPr>
          <w:color w:val="FF0000"/>
        </w:rPr>
      </w:pPr>
      <w:r w:rsidRPr="004A0DFC">
        <w:rPr>
          <w:color w:val="FF0000"/>
        </w:rPr>
        <w:t xml:space="preserve">Two videos were taken, one at 0347.3UT and the other at 0348.2UT.  The first one used very short exposures with a linear gamma. The other used much longer exposures. Using the relative positions of Io and Europa the </w:t>
      </w:r>
      <w:proofErr w:type="spellStart"/>
      <w:r w:rsidRPr="004A0DFC">
        <w:rPr>
          <w:color w:val="FF0000"/>
        </w:rPr>
        <w:t>astrometrically</w:t>
      </w:r>
      <w:proofErr w:type="spellEnd"/>
      <w:r w:rsidRPr="004A0DFC">
        <w:rPr>
          <w:color w:val="FF0000"/>
        </w:rPr>
        <w:t xml:space="preserve"> determined plate scale was found to be 0.1726±0.002 arcsec-pixel</w:t>
      </w:r>
      <w:r w:rsidRPr="004A0DFC">
        <w:rPr>
          <w:color w:val="FF0000"/>
          <w:vertAlign w:val="superscript"/>
        </w:rPr>
        <w:t>-1</w:t>
      </w:r>
      <w:r w:rsidRPr="004A0DFC">
        <w:rPr>
          <w:color w:val="FF0000"/>
        </w:rPr>
        <w:t>. This is very close to the previously determined 0.1734 arcsec-pixel</w:t>
      </w:r>
      <w:r w:rsidRPr="004A0DFC">
        <w:rPr>
          <w:color w:val="FF0000"/>
          <w:vertAlign w:val="superscript"/>
        </w:rPr>
        <w:t>-1</w:t>
      </w:r>
      <w:r w:rsidRPr="004A0DFC">
        <w:rPr>
          <w:color w:val="FF0000"/>
        </w:rPr>
        <w:t xml:space="preserve"> determined from 20170414UT (about a 0.46% difference).</w:t>
      </w:r>
    </w:p>
    <w:p w:rsidR="00EB6480" w:rsidRPr="004A0DFC" w:rsidRDefault="00EB6480" w:rsidP="00EB6480">
      <w:pPr>
        <w:rPr>
          <w:color w:val="FF0000"/>
        </w:rPr>
      </w:pPr>
    </w:p>
    <w:p w:rsidR="00EB6480" w:rsidRPr="004A0DFC" w:rsidRDefault="00EB6480" w:rsidP="00EB6480">
      <w:pPr>
        <w:rPr>
          <w:color w:val="FF0000"/>
        </w:rPr>
      </w:pPr>
      <w:r w:rsidRPr="004A0DFC">
        <w:rPr>
          <w:color w:val="FF0000"/>
        </w:rPr>
        <w:t xml:space="preserve">The difference between the two videos is evident in the effective system resolution.  For the short exposures at 0347.3UT the resolution is 0.580±0.040 arcsec (95% confidence). For the long exposures at 0348.2UT the resolution is 0.815±0.019 arcsec. Note that the estimated resolution determined independent of the plate scale </w:t>
      </w:r>
      <w:proofErr w:type="gramStart"/>
      <w:r w:rsidRPr="004A0DFC">
        <w:rPr>
          <w:color w:val="FF0000"/>
        </w:rPr>
        <w:t>pretty consistent</w:t>
      </w:r>
      <w:proofErr w:type="gramEnd"/>
      <w:r w:rsidRPr="004A0DFC">
        <w:rPr>
          <w:color w:val="FF0000"/>
        </w:rPr>
        <w:t xml:space="preserve"> at 0.860 and 0.728 arcsec.</w:t>
      </w:r>
    </w:p>
    <w:p w:rsidR="00EB6480" w:rsidRDefault="00EB6480" w:rsidP="00EB6480"/>
    <w:p w:rsidR="00EB6480" w:rsidRPr="004A0DFC" w:rsidRDefault="00EB6480" w:rsidP="00EB6480">
      <w:pPr>
        <w:rPr>
          <w:color w:val="FF0000"/>
        </w:rPr>
      </w:pPr>
      <w:r w:rsidRPr="004A0DFC">
        <w:rPr>
          <w:b/>
          <w:color w:val="FF0000"/>
        </w:rPr>
        <w:t>Data Disposition:</w:t>
      </w:r>
      <w:r w:rsidRPr="004A0DFC">
        <w:rPr>
          <w:color w:val="FF0000"/>
        </w:rPr>
        <w:t xml:space="preserve"> Raw data are zipped and on the 2TB archive drive. Processed data are under the Projects directory on the Astronomy thumb drive.</w:t>
      </w:r>
    </w:p>
    <w:p w:rsidR="00EB6480" w:rsidRDefault="00EB6480" w:rsidP="00EB6480"/>
    <w:p w:rsidR="009F6E3A" w:rsidRDefault="009F6E3A">
      <w:pPr>
        <w:rPr>
          <w:rFonts w:ascii="Arial" w:hAnsi="Arial" w:cs="Arial"/>
          <w:b/>
          <w:bCs/>
          <w:i/>
          <w:iCs/>
          <w:sz w:val="28"/>
          <w:szCs w:val="28"/>
        </w:rPr>
      </w:pPr>
      <w:r>
        <w:br w:type="page"/>
      </w:r>
    </w:p>
    <w:p w:rsidR="009F6E3A" w:rsidRDefault="009F6E3A" w:rsidP="009F6E3A">
      <w:pPr>
        <w:pStyle w:val="Heading2"/>
      </w:pPr>
      <w:bookmarkStart w:id="18" w:name="_Toc497199133"/>
      <w:r>
        <w:lastRenderedPageBreak/>
        <w:t>June</w:t>
      </w:r>
      <w:bookmarkEnd w:id="18"/>
    </w:p>
    <w:p w:rsidR="00064EB7" w:rsidRPr="00D4326C" w:rsidRDefault="00064EB7" w:rsidP="00064EB7">
      <w:pPr>
        <w:pStyle w:val="Heading3"/>
      </w:pPr>
      <w:bookmarkStart w:id="19" w:name="_Toc497199134"/>
      <w:r>
        <w:t xml:space="preserve">2017-Jun-04 (Jun-05 UT): </w:t>
      </w:r>
      <w:r w:rsidRPr="002B2B28">
        <w:t xml:space="preserve"> </w:t>
      </w:r>
      <w:r>
        <w:t>Jupiter, Io and Moon</w:t>
      </w:r>
      <w:bookmarkEnd w:id="19"/>
    </w:p>
    <w:p w:rsidR="00064EB7" w:rsidRDefault="00064EB7" w:rsidP="00064EB7">
      <w:pPr>
        <w:rPr>
          <w:color w:val="808080" w:themeColor="background1" w:themeShade="80"/>
          <w:sz w:val="20"/>
          <w:lang w:bidi="ar-SA"/>
        </w:rPr>
      </w:pPr>
      <w:r>
        <w:rPr>
          <w:color w:val="808080" w:themeColor="background1" w:themeShade="80"/>
          <w:sz w:val="20"/>
          <w:lang w:bidi="ar-SA"/>
        </w:rPr>
        <w:t>Last Updated 6/5/2017</w:t>
      </w:r>
    </w:p>
    <w:p w:rsidR="00064EB7" w:rsidRDefault="00064EB7" w:rsidP="00064EB7">
      <w:pPr>
        <w:rPr>
          <w:color w:val="808080" w:themeColor="background1" w:themeShade="80"/>
          <w:sz w:val="20"/>
          <w:lang w:bidi="ar-SA"/>
        </w:rPr>
      </w:pPr>
    </w:p>
    <w:p w:rsidR="00064EB7" w:rsidRPr="009164B7" w:rsidRDefault="00064EB7" w:rsidP="00064EB7">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64EB7" w:rsidRPr="004174E0" w:rsidTr="00A71FC8">
        <w:trPr>
          <w:jc w:val="center"/>
        </w:trPr>
        <w:tc>
          <w:tcPr>
            <w:tcW w:w="4680" w:type="dxa"/>
            <w:shd w:val="clear" w:color="auto" w:fill="000000"/>
            <w:vAlign w:val="center"/>
          </w:tcPr>
          <w:p w:rsidR="00064EB7" w:rsidRDefault="00064EB7"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278ABA68" wp14:editId="101E005A">
                  <wp:extent cx="2661285" cy="2661285"/>
                  <wp:effectExtent l="19050" t="0" r="5715" b="0"/>
                  <wp:docPr id="518" name="Picture 5" descr="F:\Astronomy\Projects\Planets\Jupiter\Imaging Data\20170605UT\2017-06-05-0329_8-Hill-Jupiter-RGB-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605UT\2017-06-05-0329_8-Hill-Jupiter-RGB-Wavelets.png"/>
                          <pic:cNvPicPr>
                            <a:picLocks noChangeAspect="1" noChangeArrowheads="1"/>
                          </pic:cNvPicPr>
                        </pic:nvPicPr>
                        <pic:blipFill>
                          <a:blip r:embed="rId72" cstate="print"/>
                          <a:srcRect/>
                          <a:stretch>
                            <a:fillRect/>
                          </a:stretch>
                        </pic:blipFill>
                        <pic:spPr bwMode="auto">
                          <a:xfrm>
                            <a:off x="0" y="0"/>
                            <a:ext cx="2661285" cy="2661285"/>
                          </a:xfrm>
                          <a:prstGeom prst="rect">
                            <a:avLst/>
                          </a:prstGeom>
                          <a:noFill/>
                          <a:ln w="9525">
                            <a:noFill/>
                            <a:miter lim="800000"/>
                            <a:headEnd/>
                            <a:tailEnd/>
                          </a:ln>
                        </pic:spPr>
                      </pic:pic>
                    </a:graphicData>
                  </a:graphic>
                </wp:inline>
              </w:drawing>
            </w:r>
          </w:p>
        </w:tc>
        <w:tc>
          <w:tcPr>
            <w:tcW w:w="4680" w:type="dxa"/>
            <w:shd w:val="clear" w:color="auto" w:fill="000000"/>
          </w:tcPr>
          <w:p w:rsidR="00064EB7" w:rsidRPr="004174E0" w:rsidRDefault="00064EB7" w:rsidP="00A71FC8">
            <w:pPr>
              <w:jc w:val="center"/>
              <w:rPr>
                <w:sz w:val="20"/>
                <w:lang w:bidi="ar-SA"/>
              </w:rPr>
            </w:pPr>
            <w:r>
              <w:rPr>
                <w:noProof/>
                <w:sz w:val="20"/>
                <w:lang w:bidi="ar-SA"/>
              </w:rPr>
              <w:drawing>
                <wp:inline distT="0" distB="0" distL="0" distR="0" wp14:anchorId="6A0024A1" wp14:editId="228A2D93">
                  <wp:extent cx="2672080" cy="2672080"/>
                  <wp:effectExtent l="19050" t="0" r="0" b="0"/>
                  <wp:docPr id="521" name="Picture 6" descr="F:\Astronomy\Projects\Planets\Jupiter\Imaging Data\20170605UT\2017-06-05-0333_6-Hill-Jupier-807-685-RED-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Planets\Jupiter\Imaging Data\20170605UT\2017-06-05-0333_6-Hill-Jupier-807-685-RED-Wavelets.png"/>
                          <pic:cNvPicPr>
                            <a:picLocks noChangeAspect="1" noChangeArrowheads="1"/>
                          </pic:cNvPicPr>
                        </pic:nvPicPr>
                        <pic:blipFill>
                          <a:blip r:embed="rId73" cstate="print"/>
                          <a:srcRect/>
                          <a:stretch>
                            <a:fillRect/>
                          </a:stretch>
                        </pic:blipFill>
                        <pic:spPr bwMode="auto">
                          <a:xfrm>
                            <a:off x="0" y="0"/>
                            <a:ext cx="2672080" cy="2672080"/>
                          </a:xfrm>
                          <a:prstGeom prst="rect">
                            <a:avLst/>
                          </a:prstGeom>
                          <a:noFill/>
                          <a:ln w="9525">
                            <a:noFill/>
                            <a:miter lim="800000"/>
                            <a:headEnd/>
                            <a:tailEnd/>
                          </a:ln>
                        </pic:spPr>
                      </pic:pic>
                    </a:graphicData>
                  </a:graphic>
                </wp:inline>
              </w:drawing>
            </w:r>
          </w:p>
        </w:tc>
      </w:tr>
      <w:tr w:rsidR="00064EB7" w:rsidRPr="00EE3E4F" w:rsidTr="00A71FC8">
        <w:trPr>
          <w:jc w:val="center"/>
        </w:trPr>
        <w:tc>
          <w:tcPr>
            <w:tcW w:w="4680" w:type="dxa"/>
            <w:shd w:val="clear" w:color="auto" w:fill="000000"/>
          </w:tcPr>
          <w:p w:rsidR="00064EB7" w:rsidRPr="00EE3E4F" w:rsidRDefault="00064EB7" w:rsidP="00A71FC8">
            <w:pPr>
              <w:jc w:val="center"/>
              <w:rPr>
                <w:sz w:val="20"/>
                <w:lang w:bidi="ar-SA"/>
              </w:rPr>
            </w:pPr>
            <w:r w:rsidRPr="00946F21">
              <w:rPr>
                <w:sz w:val="20"/>
                <w:lang w:bidi="ar-SA"/>
              </w:rPr>
              <w:t>2017-06-05-0329_8-Hill-Jupiter-RGB-Wavelets.png</w:t>
            </w:r>
          </w:p>
        </w:tc>
        <w:tc>
          <w:tcPr>
            <w:tcW w:w="4680" w:type="dxa"/>
            <w:shd w:val="clear" w:color="auto" w:fill="000000"/>
          </w:tcPr>
          <w:p w:rsidR="00064EB7" w:rsidRPr="00EE3E4F" w:rsidRDefault="00064EB7" w:rsidP="00A71FC8">
            <w:pPr>
              <w:jc w:val="center"/>
              <w:rPr>
                <w:sz w:val="20"/>
                <w:lang w:bidi="ar-SA"/>
              </w:rPr>
            </w:pPr>
            <w:r w:rsidRPr="00946F21">
              <w:rPr>
                <w:sz w:val="20"/>
                <w:lang w:bidi="ar-SA"/>
              </w:rPr>
              <w:t>2017-06-05-0333_6-Hill-Jupier-807-685-RED-Wavelets.png</w:t>
            </w:r>
          </w:p>
        </w:tc>
      </w:tr>
      <w:tr w:rsidR="00064EB7" w:rsidRPr="004174E0" w:rsidTr="00A71FC8">
        <w:trPr>
          <w:jc w:val="center"/>
        </w:trPr>
        <w:tc>
          <w:tcPr>
            <w:tcW w:w="4680" w:type="dxa"/>
            <w:shd w:val="clear" w:color="auto" w:fill="000000"/>
            <w:vAlign w:val="center"/>
          </w:tcPr>
          <w:p w:rsidR="00064EB7" w:rsidRDefault="00064EB7"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2A032843" wp14:editId="562C4D3C">
                  <wp:extent cx="2661285" cy="2661285"/>
                  <wp:effectExtent l="19050" t="0" r="5715" b="0"/>
                  <wp:docPr id="507" name="Picture 2" descr="F:\Astronomy\Projects\Planets\Jupiter\Imaging Data\20170605UT\2017-06-05-0340_1-Hill-Jupiter-CH4-GRN-NUV-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Jupiter\Imaging Data\20170605UT\2017-06-05-0340_1-Hill-Jupiter-CH4-GRN-NUV-Wavelets.png"/>
                          <pic:cNvPicPr>
                            <a:picLocks noChangeAspect="1" noChangeArrowheads="1"/>
                          </pic:cNvPicPr>
                        </pic:nvPicPr>
                        <pic:blipFill>
                          <a:blip r:embed="rId74" cstate="print"/>
                          <a:srcRect/>
                          <a:stretch>
                            <a:fillRect/>
                          </a:stretch>
                        </pic:blipFill>
                        <pic:spPr bwMode="auto">
                          <a:xfrm>
                            <a:off x="0" y="0"/>
                            <a:ext cx="2661285" cy="2661285"/>
                          </a:xfrm>
                          <a:prstGeom prst="rect">
                            <a:avLst/>
                          </a:prstGeom>
                          <a:noFill/>
                          <a:ln w="9525">
                            <a:noFill/>
                            <a:miter lim="800000"/>
                            <a:headEnd/>
                            <a:tailEnd/>
                          </a:ln>
                        </pic:spPr>
                      </pic:pic>
                    </a:graphicData>
                  </a:graphic>
                </wp:inline>
              </w:drawing>
            </w:r>
          </w:p>
        </w:tc>
        <w:tc>
          <w:tcPr>
            <w:tcW w:w="4680" w:type="dxa"/>
            <w:shd w:val="clear" w:color="auto" w:fill="000000"/>
          </w:tcPr>
          <w:p w:rsidR="00064EB7" w:rsidRPr="004174E0" w:rsidRDefault="00064EB7" w:rsidP="00A71FC8">
            <w:pPr>
              <w:jc w:val="center"/>
              <w:rPr>
                <w:sz w:val="20"/>
                <w:lang w:bidi="ar-SA"/>
              </w:rPr>
            </w:pPr>
            <w:r>
              <w:rPr>
                <w:noProof/>
                <w:sz w:val="20"/>
                <w:lang w:bidi="ar-SA"/>
              </w:rPr>
              <w:drawing>
                <wp:inline distT="0" distB="0" distL="0" distR="0" wp14:anchorId="7C9BC7CA" wp14:editId="7F4C9E25">
                  <wp:extent cx="2672080" cy="2672080"/>
                  <wp:effectExtent l="19050" t="0" r="0" b="0"/>
                  <wp:docPr id="517" name="Picture 4" descr="F:\Astronomy\Projects\Planets\Jupiter\Imaging Data\20170605UT\2017-06-05-0338_4-Hill-807-GRN-NUV-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Planets\Jupiter\Imaging Data\20170605UT\2017-06-05-0338_4-Hill-807-GRN-NUV-Wavelets.png"/>
                          <pic:cNvPicPr>
                            <a:picLocks noChangeAspect="1" noChangeArrowheads="1"/>
                          </pic:cNvPicPr>
                        </pic:nvPicPr>
                        <pic:blipFill>
                          <a:blip r:embed="rId75" cstate="print"/>
                          <a:srcRect/>
                          <a:stretch>
                            <a:fillRect/>
                          </a:stretch>
                        </pic:blipFill>
                        <pic:spPr bwMode="auto">
                          <a:xfrm>
                            <a:off x="0" y="0"/>
                            <a:ext cx="2672080" cy="2672080"/>
                          </a:xfrm>
                          <a:prstGeom prst="rect">
                            <a:avLst/>
                          </a:prstGeom>
                          <a:noFill/>
                          <a:ln w="9525">
                            <a:noFill/>
                            <a:miter lim="800000"/>
                            <a:headEnd/>
                            <a:tailEnd/>
                          </a:ln>
                        </pic:spPr>
                      </pic:pic>
                    </a:graphicData>
                  </a:graphic>
                </wp:inline>
              </w:drawing>
            </w:r>
          </w:p>
        </w:tc>
      </w:tr>
      <w:tr w:rsidR="00064EB7" w:rsidRPr="00EE3E4F" w:rsidTr="00A71FC8">
        <w:trPr>
          <w:jc w:val="center"/>
        </w:trPr>
        <w:tc>
          <w:tcPr>
            <w:tcW w:w="4680" w:type="dxa"/>
            <w:shd w:val="clear" w:color="auto" w:fill="000000"/>
          </w:tcPr>
          <w:p w:rsidR="00064EB7" w:rsidRPr="00EE3E4F" w:rsidRDefault="00064EB7" w:rsidP="00A71FC8">
            <w:pPr>
              <w:jc w:val="center"/>
              <w:rPr>
                <w:sz w:val="20"/>
                <w:lang w:bidi="ar-SA"/>
              </w:rPr>
            </w:pPr>
            <w:r w:rsidRPr="00946F21">
              <w:rPr>
                <w:sz w:val="20"/>
                <w:lang w:bidi="ar-SA"/>
              </w:rPr>
              <w:t>2017-06-05-0340_1-Hill-Jupiter-CH4-GRN-NUV-Wavelets.png</w:t>
            </w:r>
          </w:p>
        </w:tc>
        <w:tc>
          <w:tcPr>
            <w:tcW w:w="4680" w:type="dxa"/>
            <w:shd w:val="clear" w:color="auto" w:fill="000000"/>
          </w:tcPr>
          <w:p w:rsidR="00064EB7" w:rsidRPr="00EE3E4F" w:rsidRDefault="00064EB7" w:rsidP="00A71FC8">
            <w:pPr>
              <w:jc w:val="center"/>
              <w:rPr>
                <w:sz w:val="20"/>
                <w:lang w:bidi="ar-SA"/>
              </w:rPr>
            </w:pPr>
            <w:r w:rsidRPr="00946F21">
              <w:rPr>
                <w:sz w:val="20"/>
                <w:lang w:bidi="ar-SA"/>
              </w:rPr>
              <w:t>2017-06-05-0338_4-Hill-807-GRN-NUV-Wavelets.png</w:t>
            </w:r>
          </w:p>
        </w:tc>
      </w:tr>
    </w:tbl>
    <w:p w:rsidR="00064EB7" w:rsidRDefault="00064EB7" w:rsidP="00064EB7"/>
    <w:p w:rsidR="00DC00E8" w:rsidRDefault="00DC00E8">
      <w:r>
        <w:rPr>
          <w:noProof/>
        </w:rPr>
        <w:lastRenderedPageBreak/>
        <w:drawing>
          <wp:inline distT="0" distB="0" distL="0" distR="0">
            <wp:extent cx="2663825" cy="2663825"/>
            <wp:effectExtent l="0" t="0" r="0" b="0"/>
            <wp:docPr id="535" name="Picture 535" descr="C:\Users\Steven Hill\AppData\Local\Microsoft\Windows\INetCache\Content.Word\2017-06-05-0329_8-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Steven Hill\AppData\Local\Microsoft\Windows\INetCache\Content.Word\2017-06-05-0329_8-Hill-Jupiter-RGB-Wavelets-Annotated.jp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663825" cy="2663825"/>
                    </a:xfrm>
                    <a:prstGeom prst="rect">
                      <a:avLst/>
                    </a:prstGeom>
                    <a:noFill/>
                    <a:ln>
                      <a:noFill/>
                    </a:ln>
                  </pic:spPr>
                </pic:pic>
              </a:graphicData>
            </a:graphic>
          </wp:inline>
        </w:drawing>
      </w:r>
    </w:p>
    <w:p w:rsidR="00DC00E8" w:rsidRDefault="00E21014">
      <w:r w:rsidRPr="00E21014">
        <w:t>2017-06-05-0329_8-Hill-Jupiter-RGB-Wavelets-Annotated</w:t>
      </w:r>
    </w:p>
    <w:p w:rsidR="00064EB7" w:rsidRDefault="00064EB7">
      <w:pPr>
        <w:rPr>
          <w:rFonts w:cs="Arial"/>
          <w:b/>
          <w:bCs/>
          <w:sz w:val="26"/>
          <w:szCs w:val="26"/>
          <w:lang w:bidi="ar-SA"/>
        </w:rPr>
      </w:pPr>
      <w:r>
        <w:br w:type="page"/>
      </w:r>
    </w:p>
    <w:p w:rsidR="00064EB7" w:rsidRPr="00D4326C" w:rsidRDefault="00064EB7" w:rsidP="00064EB7">
      <w:pPr>
        <w:pStyle w:val="Heading3"/>
      </w:pPr>
      <w:bookmarkStart w:id="20" w:name="_Toc497199135"/>
      <w:r>
        <w:lastRenderedPageBreak/>
        <w:t xml:space="preserve">2017-Jun-14 (Jun-15 UT): </w:t>
      </w:r>
      <w:r w:rsidRPr="002B2B28">
        <w:t xml:space="preserve"> </w:t>
      </w:r>
      <w:r>
        <w:t xml:space="preserve">Jupiter, </w:t>
      </w:r>
      <w:r w:rsidR="00B95179">
        <w:t>Europa and Ganymede</w:t>
      </w:r>
      <w:bookmarkEnd w:id="20"/>
    </w:p>
    <w:p w:rsidR="00064EB7" w:rsidRDefault="00064EB7" w:rsidP="00064EB7">
      <w:pPr>
        <w:rPr>
          <w:color w:val="808080" w:themeColor="background1" w:themeShade="80"/>
          <w:sz w:val="20"/>
          <w:lang w:bidi="ar-SA"/>
        </w:rPr>
      </w:pPr>
      <w:r>
        <w:rPr>
          <w:color w:val="808080" w:themeColor="background1" w:themeShade="80"/>
          <w:sz w:val="20"/>
          <w:lang w:bidi="ar-SA"/>
        </w:rPr>
        <w:t>Last Updated 6/5/2017</w:t>
      </w:r>
    </w:p>
    <w:p w:rsidR="00064EB7" w:rsidRDefault="00064EB7" w:rsidP="00064EB7">
      <w:pPr>
        <w:rPr>
          <w:color w:val="808080" w:themeColor="background1" w:themeShade="80"/>
          <w:sz w:val="20"/>
          <w:lang w:bidi="ar-SA"/>
        </w:rPr>
      </w:pPr>
    </w:p>
    <w:p w:rsidR="00064EB7" w:rsidRPr="007D34F3" w:rsidRDefault="00B95179" w:rsidP="00064EB7">
      <w:pPr>
        <w:rPr>
          <w:color w:val="FF0000"/>
        </w:rPr>
      </w:pPr>
      <w:r>
        <w:t xml:space="preserve">First time with new Dell Inspiron 13.  Worked very well. Upgraded </w:t>
      </w:r>
      <w:proofErr w:type="spellStart"/>
      <w:r>
        <w:t>SharpCap</w:t>
      </w:r>
      <w:proofErr w:type="spellEnd"/>
      <w:r>
        <w:t xml:space="preserve"> 3.X wanted to take LX videos and save as a sequence of PNGs. Not sure how to get past that right now.</w:t>
      </w:r>
      <w:r w:rsidR="00E9582B">
        <w:t xml:space="preserve"> </w:t>
      </w:r>
      <w:r w:rsidR="00E9582B" w:rsidRPr="007D34F3">
        <w:rPr>
          <w:color w:val="FF0000"/>
        </w:rPr>
        <w:t xml:space="preserve">Aha, I can use </w:t>
      </w:r>
      <w:proofErr w:type="spellStart"/>
      <w:r w:rsidR="00E9582B" w:rsidRPr="007D34F3">
        <w:rPr>
          <w:color w:val="FF0000"/>
        </w:rPr>
        <w:t>MaximDL</w:t>
      </w:r>
      <w:proofErr w:type="spellEnd"/>
      <w:r w:rsidR="00E9582B" w:rsidRPr="007D34F3">
        <w:rPr>
          <w:color w:val="FF0000"/>
        </w:rPr>
        <w:t xml:space="preserve"> to make AVI files from the individual PNGs.  I tried it and then stacked the AVI successfully in </w:t>
      </w:r>
      <w:proofErr w:type="spellStart"/>
      <w:r w:rsidR="00E9582B" w:rsidRPr="007D34F3">
        <w:rPr>
          <w:color w:val="FF0000"/>
        </w:rPr>
        <w:t>Registax</w:t>
      </w:r>
      <w:proofErr w:type="spellEnd"/>
      <w:r w:rsidR="00E9582B" w:rsidRPr="007D34F3">
        <w:rPr>
          <w:color w:val="FF0000"/>
        </w:rPr>
        <w:t>.</w:t>
      </w:r>
    </w:p>
    <w:p w:rsidR="00B95179" w:rsidRDefault="00B95179" w:rsidP="00064EB7"/>
    <w:p w:rsidR="00B95179" w:rsidRPr="009164B7" w:rsidRDefault="00B95179" w:rsidP="00064EB7"/>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64EB7" w:rsidRPr="004174E0" w:rsidTr="00A71FC8">
        <w:trPr>
          <w:jc w:val="center"/>
        </w:trPr>
        <w:tc>
          <w:tcPr>
            <w:tcW w:w="4680" w:type="dxa"/>
            <w:shd w:val="clear" w:color="auto" w:fill="000000"/>
            <w:vAlign w:val="center"/>
          </w:tcPr>
          <w:p w:rsidR="00064EB7" w:rsidRDefault="00B95179" w:rsidP="00A71FC8">
            <w:pPr>
              <w:jc w:val="center"/>
              <w:rPr>
                <w:noProof/>
                <w:color w:val="808080" w:themeColor="background1" w:themeShade="80"/>
                <w:sz w:val="20"/>
                <w:lang w:bidi="ar-SA"/>
              </w:rPr>
            </w:pPr>
            <w:r>
              <w:rPr>
                <w:noProof/>
              </w:rPr>
              <w:drawing>
                <wp:inline distT="0" distB="0" distL="0" distR="0">
                  <wp:extent cx="2589530" cy="2589530"/>
                  <wp:effectExtent l="0" t="0" r="0" b="0"/>
                  <wp:docPr id="526" name="Picture 526" descr="C:\Users\Steven Hill\AppData\Local\Microsoft\Windows\INetCache\Content.Word\2017-06-15-0319_8-Hill-Jupiter-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6-15-0319_8-Hill-Jupiter-RGB-Wavelets.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c>
          <w:tcPr>
            <w:tcW w:w="4680" w:type="dxa"/>
            <w:shd w:val="clear" w:color="auto" w:fill="000000"/>
          </w:tcPr>
          <w:p w:rsidR="00064EB7" w:rsidRPr="004174E0" w:rsidRDefault="00C51E2C" w:rsidP="00A71FC8">
            <w:pPr>
              <w:jc w:val="center"/>
              <w:rPr>
                <w:sz w:val="20"/>
                <w:lang w:bidi="ar-SA"/>
              </w:rPr>
            </w:pPr>
            <w:r>
              <w:rPr>
                <w:noProof/>
              </w:rPr>
              <w:drawing>
                <wp:inline distT="0" distB="0" distL="0" distR="0">
                  <wp:extent cx="2589530" cy="2589530"/>
                  <wp:effectExtent l="0" t="0" r="0" b="0"/>
                  <wp:docPr id="527" name="Picture 527" descr="C:\Users\Steven Hill\AppData\Local\Microsoft\Windows\INetCache\Content.Word\2017-06-15-0325_7-Hill-Jupiter-807-685-RED-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teven Hill\AppData\Local\Microsoft\Windows\INetCache\Content.Word\2017-06-15-0325_7-Hill-Jupiter-807-685-RED-Wavelets.jp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r>
      <w:tr w:rsidR="00064EB7" w:rsidRPr="00EE3E4F" w:rsidTr="00A71FC8">
        <w:trPr>
          <w:jc w:val="center"/>
        </w:trPr>
        <w:tc>
          <w:tcPr>
            <w:tcW w:w="4680" w:type="dxa"/>
            <w:shd w:val="clear" w:color="auto" w:fill="000000"/>
          </w:tcPr>
          <w:p w:rsidR="00064EB7" w:rsidRPr="00EE3E4F" w:rsidRDefault="006A2256" w:rsidP="00A71FC8">
            <w:pPr>
              <w:jc w:val="center"/>
              <w:rPr>
                <w:sz w:val="20"/>
                <w:lang w:bidi="ar-SA"/>
              </w:rPr>
            </w:pPr>
            <w:r w:rsidRPr="006A2256">
              <w:rPr>
                <w:sz w:val="20"/>
                <w:lang w:bidi="ar-SA"/>
              </w:rPr>
              <w:t>2017-06-15-0319_8-Hill-Jupiter-RGB-Wavelets</w:t>
            </w:r>
            <w:r>
              <w:rPr>
                <w:sz w:val="20"/>
                <w:lang w:bidi="ar-SA"/>
              </w:rPr>
              <w:t>.jpg</w:t>
            </w:r>
          </w:p>
        </w:tc>
        <w:tc>
          <w:tcPr>
            <w:tcW w:w="4680" w:type="dxa"/>
            <w:shd w:val="clear" w:color="auto" w:fill="000000"/>
          </w:tcPr>
          <w:p w:rsidR="00064EB7" w:rsidRPr="00EE3E4F" w:rsidRDefault="00C51E2C" w:rsidP="00A71FC8">
            <w:pPr>
              <w:jc w:val="center"/>
              <w:rPr>
                <w:sz w:val="20"/>
                <w:lang w:bidi="ar-SA"/>
              </w:rPr>
            </w:pPr>
            <w:r w:rsidRPr="00C51E2C">
              <w:rPr>
                <w:sz w:val="20"/>
                <w:lang w:bidi="ar-SA"/>
              </w:rPr>
              <w:t>2017-06-15-0325_7-Hill-Jupiter-807-685-RED-Wavelets</w:t>
            </w:r>
            <w:r>
              <w:rPr>
                <w:sz w:val="20"/>
                <w:lang w:bidi="ar-SA"/>
              </w:rPr>
              <w:t>.jpg</w:t>
            </w:r>
          </w:p>
        </w:tc>
      </w:tr>
      <w:tr w:rsidR="00064EB7" w:rsidRPr="004174E0" w:rsidTr="00A71FC8">
        <w:trPr>
          <w:jc w:val="center"/>
        </w:trPr>
        <w:tc>
          <w:tcPr>
            <w:tcW w:w="4680" w:type="dxa"/>
            <w:shd w:val="clear" w:color="auto" w:fill="000000"/>
            <w:vAlign w:val="center"/>
          </w:tcPr>
          <w:p w:rsidR="00064EB7" w:rsidRDefault="006A2256" w:rsidP="00A71FC8">
            <w:pPr>
              <w:jc w:val="center"/>
              <w:rPr>
                <w:noProof/>
                <w:color w:val="808080" w:themeColor="background1" w:themeShade="80"/>
                <w:sz w:val="20"/>
                <w:lang w:bidi="ar-SA"/>
              </w:rPr>
            </w:pPr>
            <w:r>
              <w:rPr>
                <w:noProof/>
              </w:rPr>
              <w:drawing>
                <wp:inline distT="0" distB="0" distL="0" distR="0">
                  <wp:extent cx="2589530" cy="2589530"/>
                  <wp:effectExtent l="0" t="0" r="0" b="0"/>
                  <wp:docPr id="528" name="Picture 528" descr="C:\Users\Steven Hill\AppData\Local\Microsoft\Windows\INetCache\Content.Word\2017-06-15-0337_9-Hill-Jupiter-CH4-GRN-NUV-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ven Hill\AppData\Local\Microsoft\Windows\INetCache\Content.Word\2017-06-15-0337_9-Hill-Jupiter-CH4-GRN-NUV-Wavelets.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c>
          <w:tcPr>
            <w:tcW w:w="4680" w:type="dxa"/>
            <w:shd w:val="clear" w:color="auto" w:fill="000000"/>
          </w:tcPr>
          <w:p w:rsidR="00064EB7" w:rsidRPr="004174E0" w:rsidRDefault="006A2256" w:rsidP="00A71FC8">
            <w:pPr>
              <w:jc w:val="center"/>
              <w:rPr>
                <w:sz w:val="20"/>
                <w:lang w:bidi="ar-SA"/>
              </w:rPr>
            </w:pPr>
            <w:r>
              <w:rPr>
                <w:noProof/>
              </w:rPr>
              <w:drawing>
                <wp:inline distT="0" distB="0" distL="0" distR="0">
                  <wp:extent cx="2589530" cy="2589530"/>
                  <wp:effectExtent l="0" t="0" r="0" b="0"/>
                  <wp:docPr id="529" name="Picture 529" descr="C:\Users\Steven Hill\AppData\Local\Microsoft\Windows\INetCache\Content.Word\2017-06-15-0334_0-Hill-Jupiter-807-GRN-NUV-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teven Hill\AppData\Local\Microsoft\Windows\INetCache\Content.Word\2017-06-15-0334_0-Hill-Jupiter-807-GRN-NUV-Wavelets.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r>
      <w:tr w:rsidR="00064EB7" w:rsidRPr="00EE3E4F" w:rsidTr="00A71FC8">
        <w:trPr>
          <w:jc w:val="center"/>
        </w:trPr>
        <w:tc>
          <w:tcPr>
            <w:tcW w:w="4680" w:type="dxa"/>
            <w:shd w:val="clear" w:color="auto" w:fill="000000"/>
          </w:tcPr>
          <w:p w:rsidR="00064EB7" w:rsidRPr="00EE3E4F" w:rsidRDefault="006A2256" w:rsidP="00A71FC8">
            <w:pPr>
              <w:jc w:val="center"/>
              <w:rPr>
                <w:sz w:val="20"/>
                <w:lang w:bidi="ar-SA"/>
              </w:rPr>
            </w:pPr>
            <w:r w:rsidRPr="006A2256">
              <w:rPr>
                <w:sz w:val="20"/>
                <w:lang w:bidi="ar-SA"/>
              </w:rPr>
              <w:t>2017-06-15-0337_9-Hill-Jupiter-CH4-GRN-NUV-Wavelets</w:t>
            </w:r>
            <w:r>
              <w:rPr>
                <w:sz w:val="20"/>
                <w:lang w:bidi="ar-SA"/>
              </w:rPr>
              <w:t>.jpg</w:t>
            </w:r>
          </w:p>
        </w:tc>
        <w:tc>
          <w:tcPr>
            <w:tcW w:w="4680" w:type="dxa"/>
            <w:shd w:val="clear" w:color="auto" w:fill="000000"/>
          </w:tcPr>
          <w:p w:rsidR="00064EB7" w:rsidRPr="00EE3E4F" w:rsidRDefault="00AC287A" w:rsidP="00A71FC8">
            <w:pPr>
              <w:jc w:val="center"/>
              <w:rPr>
                <w:sz w:val="20"/>
                <w:lang w:bidi="ar-SA"/>
              </w:rPr>
            </w:pPr>
            <w:r w:rsidRPr="00AC287A">
              <w:rPr>
                <w:sz w:val="20"/>
                <w:lang w:bidi="ar-SA"/>
              </w:rPr>
              <w:t>2017-06-15-0334_0-Hill-Jupiter-807-GRN-NUV-Wavelets</w:t>
            </w:r>
          </w:p>
        </w:tc>
      </w:tr>
    </w:tbl>
    <w:p w:rsidR="00064EB7" w:rsidRDefault="00064EB7" w:rsidP="00064EB7"/>
    <w:p w:rsidR="004A772B" w:rsidRDefault="004A772B"/>
    <w:p w:rsidR="004A772B" w:rsidRDefault="004A772B">
      <w:r>
        <w:rPr>
          <w:noProof/>
        </w:rPr>
        <w:lastRenderedPageBreak/>
        <w:drawing>
          <wp:inline distT="0" distB="0" distL="0" distR="0">
            <wp:extent cx="2592070" cy="2592070"/>
            <wp:effectExtent l="0" t="0" r="0" b="0"/>
            <wp:docPr id="536" name="Picture 536" descr="C:\Users\Steven Hill\AppData\Local\Microsoft\Windows\INetCache\Content.Word\2017-06-15-0319_8-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teven Hill\AppData\Local\Microsoft\Windows\INetCache\Content.Word\2017-06-15-0319_8-Hill-Jupiter-RGB-Wavelets-Annotated.jp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p w:rsidR="004A772B" w:rsidRDefault="004A772B">
      <w:r w:rsidRPr="004A772B">
        <w:t>2017-06-15-0319_8-Hill-Jupiter-RGB-Wavelets-Annotated</w:t>
      </w:r>
      <w:r>
        <w:t>.jpg</w:t>
      </w:r>
    </w:p>
    <w:p w:rsidR="0022092A" w:rsidRDefault="0022092A"/>
    <w:p w:rsidR="00064EB7" w:rsidRDefault="00064EB7">
      <w:pPr>
        <w:rPr>
          <w:rFonts w:cs="Arial"/>
          <w:b/>
          <w:bCs/>
          <w:sz w:val="26"/>
          <w:szCs w:val="26"/>
          <w:lang w:bidi="ar-SA"/>
        </w:rPr>
      </w:pPr>
      <w:r>
        <w:br w:type="page"/>
      </w:r>
    </w:p>
    <w:p w:rsidR="00064EB7" w:rsidRPr="00D4326C" w:rsidRDefault="00064EB7" w:rsidP="00064EB7">
      <w:pPr>
        <w:pStyle w:val="Heading3"/>
      </w:pPr>
      <w:bookmarkStart w:id="21" w:name="_Toc497199136"/>
      <w:r>
        <w:lastRenderedPageBreak/>
        <w:t xml:space="preserve">2017-Jun-15 (Jun-16 UT): </w:t>
      </w:r>
      <w:r w:rsidRPr="002B2B28">
        <w:t xml:space="preserve"> </w:t>
      </w:r>
      <w:r>
        <w:t>Jupiter, Saturn</w:t>
      </w:r>
      <w:bookmarkEnd w:id="21"/>
    </w:p>
    <w:p w:rsidR="00064EB7" w:rsidRDefault="00064EB7" w:rsidP="00064EB7">
      <w:pPr>
        <w:rPr>
          <w:color w:val="808080" w:themeColor="background1" w:themeShade="80"/>
          <w:sz w:val="20"/>
          <w:lang w:bidi="ar-SA"/>
        </w:rPr>
      </w:pPr>
      <w:r>
        <w:rPr>
          <w:color w:val="808080" w:themeColor="background1" w:themeShade="80"/>
          <w:sz w:val="20"/>
          <w:lang w:bidi="ar-SA"/>
        </w:rPr>
        <w:t>Last Updated 6/5/2017</w:t>
      </w:r>
    </w:p>
    <w:p w:rsidR="00064EB7" w:rsidRDefault="00064EB7" w:rsidP="00064EB7">
      <w:pPr>
        <w:rPr>
          <w:color w:val="808080" w:themeColor="background1" w:themeShade="80"/>
          <w:sz w:val="20"/>
          <w:lang w:bidi="ar-SA"/>
        </w:rPr>
      </w:pPr>
    </w:p>
    <w:p w:rsidR="00064EB7" w:rsidRPr="009164B7" w:rsidRDefault="00064EB7" w:rsidP="00064EB7">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64EB7" w:rsidRPr="004174E0" w:rsidTr="00A71FC8">
        <w:trPr>
          <w:jc w:val="center"/>
        </w:trPr>
        <w:tc>
          <w:tcPr>
            <w:tcW w:w="4680" w:type="dxa"/>
            <w:shd w:val="clear" w:color="auto" w:fill="000000"/>
            <w:vAlign w:val="center"/>
          </w:tcPr>
          <w:p w:rsidR="00064EB7" w:rsidRDefault="0022092A" w:rsidP="00A71FC8">
            <w:pPr>
              <w:jc w:val="center"/>
              <w:rPr>
                <w:noProof/>
                <w:color w:val="808080" w:themeColor="background1" w:themeShade="80"/>
                <w:sz w:val="20"/>
                <w:lang w:bidi="ar-SA"/>
              </w:rPr>
            </w:pPr>
            <w:r>
              <w:rPr>
                <w:noProof/>
              </w:rPr>
              <w:drawing>
                <wp:inline distT="0" distB="0" distL="0" distR="0">
                  <wp:extent cx="2592070" cy="2592070"/>
                  <wp:effectExtent l="0" t="0" r="0" b="0"/>
                  <wp:docPr id="537" name="Picture 537" descr="C:\Users\Steven Hill\AppData\Local\Microsoft\Windows\INetCache\Content.Word\2017-06-16-0423_9-Hill-Jupiter-Composit-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teven Hill\AppData\Local\Microsoft\Windows\INetCache\Content.Word\2017-06-16-0423_9-Hill-Jupiter-Composit-Wavelets.jp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c>
          <w:tcPr>
            <w:tcW w:w="4680" w:type="dxa"/>
            <w:shd w:val="clear" w:color="auto" w:fill="000000"/>
          </w:tcPr>
          <w:p w:rsidR="00064EB7" w:rsidRPr="004174E0" w:rsidRDefault="00EC250C" w:rsidP="00A71FC8">
            <w:pPr>
              <w:jc w:val="center"/>
              <w:rPr>
                <w:sz w:val="20"/>
                <w:lang w:bidi="ar-SA"/>
              </w:rPr>
            </w:pPr>
            <w:r>
              <w:rPr>
                <w:noProof/>
              </w:rPr>
              <w:drawing>
                <wp:inline distT="0" distB="0" distL="0" distR="0">
                  <wp:extent cx="2592070" cy="2592070"/>
                  <wp:effectExtent l="0" t="0" r="0" b="0"/>
                  <wp:docPr id="541" name="Picture 541" descr="C:\Users\Steven Hill\AppData\Local\Microsoft\Windows\INetCache\Content.Word\2017-06-16-0428_9-Hill-Jupiter-807-685-RED-Composite-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Steven Hill\AppData\Local\Microsoft\Windows\INetCache\Content.Word\2017-06-16-0428_9-Hill-Jupiter-807-685-RED-Composite-Wavelets.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r>
      <w:tr w:rsidR="00064EB7" w:rsidRPr="00EE3E4F" w:rsidTr="00A71FC8">
        <w:trPr>
          <w:jc w:val="center"/>
        </w:trPr>
        <w:tc>
          <w:tcPr>
            <w:tcW w:w="4680" w:type="dxa"/>
            <w:shd w:val="clear" w:color="auto" w:fill="000000"/>
          </w:tcPr>
          <w:p w:rsidR="00064EB7" w:rsidRPr="00EE3E4F" w:rsidRDefault="0022092A" w:rsidP="00A71FC8">
            <w:pPr>
              <w:jc w:val="center"/>
              <w:rPr>
                <w:sz w:val="20"/>
                <w:lang w:bidi="ar-SA"/>
              </w:rPr>
            </w:pPr>
            <w:r w:rsidRPr="0022092A">
              <w:rPr>
                <w:sz w:val="20"/>
                <w:lang w:bidi="ar-SA"/>
              </w:rPr>
              <w:t>2017-06-16-0423_9-Hill-Jupiter-Composit-Wavelets</w:t>
            </w:r>
            <w:r>
              <w:rPr>
                <w:sz w:val="20"/>
                <w:lang w:bidi="ar-SA"/>
              </w:rPr>
              <w:t>.jpg</w:t>
            </w:r>
          </w:p>
        </w:tc>
        <w:tc>
          <w:tcPr>
            <w:tcW w:w="4680" w:type="dxa"/>
            <w:shd w:val="clear" w:color="auto" w:fill="000000"/>
          </w:tcPr>
          <w:p w:rsidR="00064EB7" w:rsidRPr="00EE3E4F" w:rsidRDefault="00EC250C" w:rsidP="00A71FC8">
            <w:pPr>
              <w:jc w:val="center"/>
              <w:rPr>
                <w:sz w:val="20"/>
                <w:lang w:bidi="ar-SA"/>
              </w:rPr>
            </w:pPr>
            <w:r w:rsidRPr="00EC250C">
              <w:rPr>
                <w:sz w:val="20"/>
                <w:lang w:bidi="ar-SA"/>
              </w:rPr>
              <w:t>2017-06-16-0428_9-Hill-Jupiter-807-685-RED-Composite-Wavelets</w:t>
            </w:r>
            <w:r>
              <w:rPr>
                <w:sz w:val="20"/>
                <w:lang w:bidi="ar-SA"/>
              </w:rPr>
              <w:t>.jpg</w:t>
            </w:r>
          </w:p>
        </w:tc>
      </w:tr>
      <w:tr w:rsidR="00064EB7" w:rsidRPr="004174E0" w:rsidTr="00A71FC8">
        <w:trPr>
          <w:jc w:val="center"/>
        </w:trPr>
        <w:tc>
          <w:tcPr>
            <w:tcW w:w="4680" w:type="dxa"/>
            <w:shd w:val="clear" w:color="auto" w:fill="000000"/>
            <w:vAlign w:val="center"/>
          </w:tcPr>
          <w:p w:rsidR="00064EB7" w:rsidRDefault="00325B19" w:rsidP="00A71FC8">
            <w:pPr>
              <w:jc w:val="center"/>
              <w:rPr>
                <w:noProof/>
                <w:color w:val="808080" w:themeColor="background1" w:themeShade="80"/>
                <w:sz w:val="20"/>
                <w:lang w:bidi="ar-SA"/>
              </w:rPr>
            </w:pPr>
            <w:r>
              <w:rPr>
                <w:noProof/>
              </w:rPr>
              <w:drawing>
                <wp:inline distT="0" distB="0" distL="0" distR="0">
                  <wp:extent cx="2592070" cy="2592070"/>
                  <wp:effectExtent l="0" t="0" r="0" b="0"/>
                  <wp:docPr id="543" name="Picture 543" descr="C:\Users\Steven Hill\AppData\Local\Microsoft\Windows\INetCache\Content.Word\2017-06-16-0437_1-Hill-Jupiter-889-GRN-NUV-Composite-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Steven Hill\AppData\Local\Microsoft\Windows\INetCache\Content.Word\2017-06-16-0437_1-Hill-Jupiter-889-GRN-NUV-Composite-Wavelets.jp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c>
          <w:tcPr>
            <w:tcW w:w="4680" w:type="dxa"/>
            <w:shd w:val="clear" w:color="auto" w:fill="000000"/>
          </w:tcPr>
          <w:p w:rsidR="00064EB7" w:rsidRPr="004174E0" w:rsidRDefault="000B665F" w:rsidP="00A71FC8">
            <w:pPr>
              <w:jc w:val="center"/>
              <w:rPr>
                <w:sz w:val="20"/>
                <w:lang w:bidi="ar-SA"/>
              </w:rPr>
            </w:pPr>
            <w:r>
              <w:rPr>
                <w:noProof/>
              </w:rPr>
              <w:drawing>
                <wp:inline distT="0" distB="0" distL="0" distR="0">
                  <wp:extent cx="2592070" cy="2592070"/>
                  <wp:effectExtent l="0" t="0" r="0" b="0"/>
                  <wp:docPr id="544" name="Picture 544" descr="C:\Users\Steven Hill\AppData\Local\Microsoft\Windows\INetCache\Content.Word\2017-06-16-0434_4-Hill-Jupiter-807-GRN-NUV-Composite-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Steven Hill\AppData\Local\Microsoft\Windows\INetCache\Content.Word\2017-06-16-0434_4-Hill-Jupiter-807-GRN-NUV-Composite-Wavelets.jp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r>
      <w:tr w:rsidR="00064EB7" w:rsidRPr="00EE3E4F" w:rsidTr="00A71FC8">
        <w:trPr>
          <w:jc w:val="center"/>
        </w:trPr>
        <w:tc>
          <w:tcPr>
            <w:tcW w:w="4680" w:type="dxa"/>
            <w:shd w:val="clear" w:color="auto" w:fill="000000"/>
          </w:tcPr>
          <w:p w:rsidR="00064EB7" w:rsidRPr="00EE3E4F" w:rsidRDefault="00325B19" w:rsidP="00A71FC8">
            <w:pPr>
              <w:jc w:val="center"/>
              <w:rPr>
                <w:sz w:val="20"/>
                <w:lang w:bidi="ar-SA"/>
              </w:rPr>
            </w:pPr>
            <w:r w:rsidRPr="00325B19">
              <w:rPr>
                <w:sz w:val="20"/>
                <w:lang w:bidi="ar-SA"/>
              </w:rPr>
              <w:t>2017-06-16-0437_1-Hill-Jupiter-889-GRN-NUV-Composite-Wavelets</w:t>
            </w:r>
            <w:r>
              <w:rPr>
                <w:sz w:val="20"/>
                <w:lang w:bidi="ar-SA"/>
              </w:rPr>
              <w:t>.jpg</w:t>
            </w:r>
          </w:p>
        </w:tc>
        <w:tc>
          <w:tcPr>
            <w:tcW w:w="4680" w:type="dxa"/>
            <w:shd w:val="clear" w:color="auto" w:fill="000000"/>
          </w:tcPr>
          <w:p w:rsidR="00064EB7" w:rsidRPr="00EE3E4F" w:rsidRDefault="00052D6C" w:rsidP="00A71FC8">
            <w:pPr>
              <w:jc w:val="center"/>
              <w:rPr>
                <w:sz w:val="20"/>
                <w:lang w:bidi="ar-SA"/>
              </w:rPr>
            </w:pPr>
            <w:r w:rsidRPr="00052D6C">
              <w:rPr>
                <w:sz w:val="20"/>
                <w:lang w:bidi="ar-SA"/>
              </w:rPr>
              <w:t>2017-06-16-0434_4-Hill-Jupiter-807-GRN-NUV-Composite-Wavelets</w:t>
            </w:r>
          </w:p>
        </w:tc>
      </w:tr>
      <w:tr w:rsidR="00E61843" w:rsidRPr="00EE3E4F" w:rsidTr="00A71FC8">
        <w:trPr>
          <w:jc w:val="center"/>
        </w:trPr>
        <w:tc>
          <w:tcPr>
            <w:tcW w:w="4680" w:type="dxa"/>
            <w:shd w:val="clear" w:color="auto" w:fill="000000"/>
          </w:tcPr>
          <w:p w:rsidR="00E61843" w:rsidRPr="00325B19" w:rsidRDefault="00E61843" w:rsidP="00A71FC8">
            <w:pPr>
              <w:jc w:val="center"/>
              <w:rPr>
                <w:sz w:val="20"/>
                <w:lang w:bidi="ar-SA"/>
              </w:rPr>
            </w:pPr>
          </w:p>
        </w:tc>
        <w:tc>
          <w:tcPr>
            <w:tcW w:w="4680" w:type="dxa"/>
            <w:shd w:val="clear" w:color="auto" w:fill="000000"/>
          </w:tcPr>
          <w:p w:rsidR="00E61843" w:rsidRPr="00052D6C" w:rsidRDefault="00E61843" w:rsidP="00A71FC8">
            <w:pPr>
              <w:jc w:val="center"/>
              <w:rPr>
                <w:sz w:val="20"/>
                <w:lang w:bidi="ar-SA"/>
              </w:rPr>
            </w:pPr>
          </w:p>
        </w:tc>
      </w:tr>
    </w:tbl>
    <w:p w:rsidR="00064EB7" w:rsidRDefault="00064EB7" w:rsidP="00E61843"/>
    <w:p w:rsidR="00E61843" w:rsidRPr="0040382E" w:rsidRDefault="00953076" w:rsidP="00E61843">
      <w:pPr>
        <w:rPr>
          <w:color w:val="FF0000"/>
        </w:rPr>
      </w:pPr>
      <w:r w:rsidRPr="0040382E">
        <w:rPr>
          <w:color w:val="FF0000"/>
        </w:rPr>
        <w:t>NOTE: I NEED TO RECONCILE THE TIME TAGGING IN 889CH4 FILENAMES WITH THE MID-EXPOSURE TIMES.</w:t>
      </w:r>
      <w:r w:rsidR="0040382E" w:rsidRPr="0040382E">
        <w:rPr>
          <w:color w:val="FF0000"/>
        </w:rPr>
        <w:t xml:space="preserve"> AND, THEN I NEED TO REDO FALSE COLOR RGB IMAGES USING 889CH4.</w:t>
      </w:r>
    </w:p>
    <w:p w:rsidR="00946F21" w:rsidRDefault="0022092A" w:rsidP="00E61843">
      <w:r>
        <w:rPr>
          <w:noProof/>
        </w:rPr>
        <w:lastRenderedPageBreak/>
        <w:drawing>
          <wp:inline distT="0" distB="0" distL="0" distR="0">
            <wp:extent cx="2592070" cy="2592070"/>
            <wp:effectExtent l="0" t="0" r="0" b="0"/>
            <wp:docPr id="538" name="Picture 538" descr="C:\Users\Steven Hill\AppData\Local\Microsoft\Windows\INetCache\Content.Word\2017-06-16-0423_9-Hill-Jupiter-Composit-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teven Hill\AppData\Local\Microsoft\Windows\INetCache\Content.Word\2017-06-16-0423_9-Hill-Jupiter-Composit-Wavelets-Annotated.jp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p w:rsidR="00E61843" w:rsidRDefault="00E61843" w:rsidP="00E61843"/>
    <w:p w:rsidR="00E61843" w:rsidRDefault="00E61843" w:rsidP="00E61843"/>
    <w:p w:rsidR="0022092A" w:rsidRDefault="0022092A" w:rsidP="00E61843">
      <w:pPr>
        <w:rPr>
          <w:lang w:bidi="ar-SA"/>
        </w:rPr>
      </w:pPr>
      <w:r w:rsidRPr="0022092A">
        <w:rPr>
          <w:lang w:bidi="ar-SA"/>
        </w:rPr>
        <w:t>2017-06-16-0423_9-Hill-Jupiter-Composit-Wavelets-Annotated</w:t>
      </w:r>
      <w:r>
        <w:rPr>
          <w:lang w:bidi="ar-SA"/>
        </w:rPr>
        <w:t>.jpg</w:t>
      </w:r>
    </w:p>
    <w:p w:rsidR="0022092A" w:rsidRPr="0022092A" w:rsidRDefault="0022092A" w:rsidP="00E61843">
      <w:pPr>
        <w:rPr>
          <w:lang w:bidi="ar-SA"/>
        </w:rPr>
      </w:pPr>
    </w:p>
    <w:p w:rsidR="0022092A" w:rsidRDefault="0022092A" w:rsidP="00E61843">
      <w:pPr>
        <w:rPr>
          <w:lang w:bidi="ar-SA"/>
        </w:rPr>
      </w:pPr>
    </w:p>
    <w:p w:rsidR="0022092A" w:rsidRDefault="00A711C6" w:rsidP="00E61843">
      <w:pPr>
        <w:rPr>
          <w:lang w:bidi="ar-SA"/>
        </w:rPr>
      </w:pPr>
      <w:r>
        <w:rPr>
          <w:noProof/>
        </w:rPr>
        <w:drawing>
          <wp:inline distT="0" distB="0" distL="0" distR="0">
            <wp:extent cx="2715895" cy="2715895"/>
            <wp:effectExtent l="0" t="0" r="0" b="0"/>
            <wp:docPr id="1" name="Picture 1" descr="C:\Users\Steven Hill\AppData\Local\Microsoft\Windows\INetCache\Content.Word\2017-06-16-0519_6-Hill-Saturn-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6-16-0519_6-Hill-Saturn-RGB-Wavelets.jp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715895" cy="2715895"/>
                    </a:xfrm>
                    <a:prstGeom prst="rect">
                      <a:avLst/>
                    </a:prstGeom>
                    <a:noFill/>
                    <a:ln>
                      <a:noFill/>
                    </a:ln>
                  </pic:spPr>
                </pic:pic>
              </a:graphicData>
            </a:graphic>
          </wp:inline>
        </w:drawing>
      </w:r>
    </w:p>
    <w:p w:rsidR="00A711C6" w:rsidRDefault="00A711C6" w:rsidP="00E61843">
      <w:pPr>
        <w:rPr>
          <w:lang w:bidi="ar-SA"/>
        </w:rPr>
      </w:pPr>
      <w:r w:rsidRPr="00A711C6">
        <w:rPr>
          <w:lang w:bidi="ar-SA"/>
        </w:rPr>
        <w:t>2017-06-16-0519_6-Hill-Saturn-RGB-Wavelets</w:t>
      </w:r>
      <w:r>
        <w:rPr>
          <w:lang w:bidi="ar-SA"/>
        </w:rPr>
        <w:t>.jpg</w:t>
      </w:r>
    </w:p>
    <w:p w:rsidR="00A711C6" w:rsidRDefault="00A711C6" w:rsidP="00E61843">
      <w:pPr>
        <w:rPr>
          <w:lang w:bidi="ar-SA"/>
        </w:rPr>
      </w:pPr>
    </w:p>
    <w:p w:rsidR="00790D3C" w:rsidRPr="00BE5CDD" w:rsidRDefault="00790D3C" w:rsidP="00790D3C">
      <w:r>
        <w:rPr>
          <w:b/>
        </w:rPr>
        <w:t>Data Disposition:</w:t>
      </w:r>
      <w:r>
        <w:t xml:space="preserve"> Raw data are zipped and </w:t>
      </w:r>
      <w:r w:rsidR="001C05CA">
        <w:t>on</w:t>
      </w:r>
      <w:r>
        <w:t xml:space="preserve"> the 2TB archive drive. Processed data are under the Projects directory on the Astronomy thumb drive.</w:t>
      </w:r>
    </w:p>
    <w:p w:rsidR="00A711C6" w:rsidRDefault="00A711C6" w:rsidP="00E61843">
      <w:pPr>
        <w:rPr>
          <w:lang w:bidi="ar-SA"/>
        </w:rPr>
      </w:pPr>
    </w:p>
    <w:p w:rsidR="00A93F51" w:rsidRDefault="00A93F51" w:rsidP="00E61843">
      <w:pPr>
        <w:rPr>
          <w:lang w:bidi="ar-SA"/>
        </w:rPr>
      </w:pPr>
    </w:p>
    <w:p w:rsidR="00A93F51" w:rsidRDefault="00A93F51">
      <w:pPr>
        <w:rPr>
          <w:rFonts w:ascii="Arial" w:hAnsi="Arial" w:cs="Arial"/>
          <w:b/>
          <w:bCs/>
          <w:i/>
          <w:iCs/>
          <w:sz w:val="28"/>
          <w:szCs w:val="28"/>
        </w:rPr>
      </w:pPr>
      <w:r>
        <w:br w:type="page"/>
      </w:r>
    </w:p>
    <w:p w:rsidR="00A93F51" w:rsidRDefault="00A93F51" w:rsidP="00A93F51">
      <w:pPr>
        <w:pStyle w:val="Heading2"/>
      </w:pPr>
      <w:bookmarkStart w:id="22" w:name="_Toc497199137"/>
      <w:r>
        <w:lastRenderedPageBreak/>
        <w:t>July</w:t>
      </w:r>
      <w:bookmarkEnd w:id="22"/>
    </w:p>
    <w:p w:rsidR="00A93F51" w:rsidRDefault="00A93F51" w:rsidP="00A93F51">
      <w:pPr>
        <w:pStyle w:val="Heading3"/>
      </w:pPr>
      <w:bookmarkStart w:id="23" w:name="_Toc497199138"/>
      <w:r>
        <w:t>Summer 2017 Planning</w:t>
      </w:r>
      <w:bookmarkEnd w:id="23"/>
    </w:p>
    <w:p w:rsidR="00A93F51" w:rsidRDefault="00A93F51" w:rsidP="00A93F51">
      <w:pPr>
        <w:rPr>
          <w:color w:val="808080" w:themeColor="background1" w:themeShade="80"/>
          <w:sz w:val="20"/>
          <w:lang w:bidi="ar-SA"/>
        </w:rPr>
      </w:pPr>
      <w:r>
        <w:rPr>
          <w:color w:val="808080" w:themeColor="background1" w:themeShade="80"/>
          <w:sz w:val="20"/>
          <w:lang w:bidi="ar-SA"/>
        </w:rPr>
        <w:t>Last Updated 1/23/2017</w:t>
      </w:r>
    </w:p>
    <w:p w:rsidR="00A93F51" w:rsidRDefault="00A93F51" w:rsidP="00A93F51">
      <w:pPr>
        <w:rPr>
          <w:color w:val="808080" w:themeColor="background1" w:themeShade="80"/>
          <w:sz w:val="20"/>
          <w:lang w:bidi="ar-SA"/>
        </w:rPr>
      </w:pPr>
    </w:p>
    <w:p w:rsidR="00A93F51" w:rsidRDefault="00A93F51" w:rsidP="00A93F51"/>
    <w:p w:rsidR="00A93F51" w:rsidRDefault="00A93F51" w:rsidP="0071317D">
      <w:pPr>
        <w:pStyle w:val="ListParagraph"/>
        <w:numPr>
          <w:ilvl w:val="0"/>
          <w:numId w:val="1"/>
        </w:numPr>
      </w:pPr>
      <w:r>
        <w:t>Observations</w:t>
      </w:r>
    </w:p>
    <w:p w:rsidR="00A93F51" w:rsidRDefault="00A93F51" w:rsidP="0071317D">
      <w:pPr>
        <w:pStyle w:val="ListParagraph"/>
        <w:numPr>
          <w:ilvl w:val="1"/>
          <w:numId w:val="1"/>
        </w:numPr>
      </w:pPr>
      <w:r>
        <w:t>Imaging</w:t>
      </w:r>
    </w:p>
    <w:p w:rsidR="00276798" w:rsidRDefault="00276798" w:rsidP="0071317D">
      <w:pPr>
        <w:pStyle w:val="ListParagraph"/>
        <w:numPr>
          <w:ilvl w:val="2"/>
          <w:numId w:val="11"/>
        </w:numPr>
      </w:pPr>
      <w:r>
        <w:t>Eclipse</w:t>
      </w:r>
    </w:p>
    <w:p w:rsidR="00A93F51" w:rsidRDefault="00A93F51" w:rsidP="0071317D">
      <w:pPr>
        <w:pStyle w:val="ListParagraph"/>
        <w:numPr>
          <w:ilvl w:val="2"/>
          <w:numId w:val="14"/>
        </w:numPr>
      </w:pPr>
      <w:r>
        <w:t>M101</w:t>
      </w:r>
    </w:p>
    <w:p w:rsidR="00A93F51" w:rsidRDefault="00A93F51" w:rsidP="0071317D">
      <w:pPr>
        <w:pStyle w:val="ListParagraph"/>
        <w:numPr>
          <w:ilvl w:val="2"/>
          <w:numId w:val="15"/>
        </w:numPr>
      </w:pPr>
      <w:r>
        <w:t>NGC5907</w:t>
      </w:r>
    </w:p>
    <w:p w:rsidR="00A93F51" w:rsidRDefault="00A93F51" w:rsidP="0071317D">
      <w:pPr>
        <w:pStyle w:val="ListParagraph"/>
        <w:numPr>
          <w:ilvl w:val="2"/>
          <w:numId w:val="15"/>
        </w:numPr>
      </w:pPr>
      <w:r>
        <w:t>NGC5985 – Draco Triple</w:t>
      </w:r>
    </w:p>
    <w:p w:rsidR="00A93F51" w:rsidRDefault="00A93F51" w:rsidP="0071317D">
      <w:pPr>
        <w:pStyle w:val="ListParagraph"/>
        <w:numPr>
          <w:ilvl w:val="2"/>
          <w:numId w:val="15"/>
        </w:numPr>
      </w:pPr>
      <w:r>
        <w:t>NGC5905 – Draco Double</w:t>
      </w:r>
    </w:p>
    <w:p w:rsidR="00095A69" w:rsidRDefault="00095A69" w:rsidP="007A4F20">
      <w:pPr>
        <w:pStyle w:val="ListParagraph"/>
        <w:numPr>
          <w:ilvl w:val="2"/>
          <w:numId w:val="23"/>
        </w:numPr>
      </w:pPr>
      <w:r>
        <w:t>M8 - Lagoon</w:t>
      </w:r>
    </w:p>
    <w:p w:rsidR="00095A69" w:rsidRDefault="00095A69" w:rsidP="007A4F20">
      <w:pPr>
        <w:pStyle w:val="ListParagraph"/>
        <w:numPr>
          <w:ilvl w:val="2"/>
          <w:numId w:val="23"/>
        </w:numPr>
      </w:pPr>
      <w:r>
        <w:t>M21 - Trifid</w:t>
      </w:r>
    </w:p>
    <w:p w:rsidR="00095A69" w:rsidRDefault="00095A69" w:rsidP="007A4F20">
      <w:pPr>
        <w:pStyle w:val="ListParagraph"/>
        <w:numPr>
          <w:ilvl w:val="2"/>
          <w:numId w:val="23"/>
        </w:numPr>
      </w:pPr>
      <w:r>
        <w:t>M17 - Swan</w:t>
      </w:r>
    </w:p>
    <w:p w:rsidR="00095A69" w:rsidRDefault="00095A69" w:rsidP="007A4F20">
      <w:pPr>
        <w:pStyle w:val="ListParagraph"/>
        <w:numPr>
          <w:ilvl w:val="2"/>
          <w:numId w:val="23"/>
        </w:numPr>
      </w:pPr>
      <w:r>
        <w:t>M16 - Eagle</w:t>
      </w:r>
    </w:p>
    <w:p w:rsidR="00A93F51" w:rsidRDefault="00A93F51" w:rsidP="0071317D">
      <w:pPr>
        <w:pStyle w:val="ListParagraph"/>
        <w:numPr>
          <w:ilvl w:val="1"/>
          <w:numId w:val="1"/>
        </w:numPr>
      </w:pPr>
      <w:r>
        <w:t>Video</w:t>
      </w:r>
    </w:p>
    <w:p w:rsidR="00276798" w:rsidRDefault="00276798" w:rsidP="0071317D">
      <w:pPr>
        <w:pStyle w:val="ListParagraph"/>
        <w:numPr>
          <w:ilvl w:val="2"/>
          <w:numId w:val="12"/>
        </w:numPr>
      </w:pPr>
      <w:r>
        <w:t>Eclipse</w:t>
      </w:r>
    </w:p>
    <w:p w:rsidR="00A93F51" w:rsidRDefault="00A93F51" w:rsidP="0071317D">
      <w:pPr>
        <w:pStyle w:val="ListParagraph"/>
        <w:numPr>
          <w:ilvl w:val="2"/>
          <w:numId w:val="13"/>
        </w:numPr>
      </w:pPr>
      <w:r>
        <w:t>Saturn</w:t>
      </w:r>
    </w:p>
    <w:p w:rsidR="00A93F51" w:rsidRDefault="00A93F51" w:rsidP="007A4F20">
      <w:pPr>
        <w:pStyle w:val="ListParagraph"/>
        <w:numPr>
          <w:ilvl w:val="2"/>
          <w:numId w:val="30"/>
        </w:numPr>
      </w:pPr>
      <w:r>
        <w:t>Cat’s Eye</w:t>
      </w:r>
    </w:p>
    <w:p w:rsidR="00A93F51" w:rsidRDefault="00EA6F44" w:rsidP="007A4F20">
      <w:pPr>
        <w:pStyle w:val="ListParagraph"/>
        <w:numPr>
          <w:ilvl w:val="2"/>
          <w:numId w:val="24"/>
        </w:numPr>
      </w:pPr>
      <w:r>
        <w:t>17</w:t>
      </w:r>
      <w:r w:rsidR="00A93F51">
        <w:t xml:space="preserve"> Dra</w:t>
      </w:r>
    </w:p>
    <w:p w:rsidR="00EA6F44" w:rsidRDefault="00EA6F44" w:rsidP="007A4F20">
      <w:pPr>
        <w:pStyle w:val="ListParagraph"/>
        <w:numPr>
          <w:ilvl w:val="2"/>
          <w:numId w:val="31"/>
        </w:numPr>
      </w:pPr>
      <w:r>
        <w:t>Mu Dra</w:t>
      </w:r>
    </w:p>
    <w:p w:rsidR="00A93F51" w:rsidRDefault="00A93F51" w:rsidP="007A4F20">
      <w:pPr>
        <w:pStyle w:val="ListParagraph"/>
        <w:numPr>
          <w:ilvl w:val="2"/>
          <w:numId w:val="32"/>
        </w:numPr>
      </w:pPr>
      <w:r>
        <w:t xml:space="preserve">61 </w:t>
      </w:r>
      <w:proofErr w:type="spellStart"/>
      <w:r>
        <w:t>Cyg</w:t>
      </w:r>
      <w:proofErr w:type="spellEnd"/>
    </w:p>
    <w:p w:rsidR="00A93F51" w:rsidRDefault="00A93F51" w:rsidP="007A4F20">
      <w:pPr>
        <w:pStyle w:val="ListParagraph"/>
        <w:numPr>
          <w:ilvl w:val="2"/>
          <w:numId w:val="25"/>
        </w:numPr>
      </w:pPr>
      <w:proofErr w:type="spellStart"/>
      <w:r>
        <w:t>Zet</w:t>
      </w:r>
      <w:proofErr w:type="spellEnd"/>
      <w:r>
        <w:t xml:space="preserve"> Her – STF2085</w:t>
      </w:r>
    </w:p>
    <w:p w:rsidR="00A93F51" w:rsidRDefault="00F858C4" w:rsidP="007A4F20">
      <w:pPr>
        <w:pStyle w:val="ListParagraph"/>
        <w:numPr>
          <w:ilvl w:val="2"/>
          <w:numId w:val="33"/>
        </w:numPr>
      </w:pPr>
      <w:r>
        <w:t>99 Her</w:t>
      </w:r>
    </w:p>
    <w:p w:rsidR="00F858C4" w:rsidRDefault="00F858C4" w:rsidP="007A4F20">
      <w:pPr>
        <w:pStyle w:val="ListParagraph"/>
        <w:numPr>
          <w:ilvl w:val="2"/>
          <w:numId w:val="26"/>
        </w:numPr>
      </w:pPr>
      <w:r>
        <w:t xml:space="preserve">Eps </w:t>
      </w:r>
      <w:proofErr w:type="spellStart"/>
      <w:r>
        <w:t>Lyr</w:t>
      </w:r>
      <w:proofErr w:type="spellEnd"/>
    </w:p>
    <w:p w:rsidR="00F858C4" w:rsidRDefault="00F858C4" w:rsidP="007A4F20">
      <w:pPr>
        <w:pStyle w:val="ListParagraph"/>
        <w:numPr>
          <w:ilvl w:val="2"/>
          <w:numId w:val="27"/>
        </w:numPr>
      </w:pPr>
      <w:r>
        <w:t>BU 648</w:t>
      </w:r>
    </w:p>
    <w:p w:rsidR="00F858C4" w:rsidRDefault="00F858C4" w:rsidP="007A4F20">
      <w:pPr>
        <w:pStyle w:val="ListParagraph"/>
        <w:numPr>
          <w:ilvl w:val="2"/>
          <w:numId w:val="34"/>
        </w:numPr>
      </w:pPr>
      <w:r>
        <w:t xml:space="preserve">Lam </w:t>
      </w:r>
      <w:proofErr w:type="spellStart"/>
      <w:r>
        <w:t>Oph</w:t>
      </w:r>
      <w:proofErr w:type="spellEnd"/>
    </w:p>
    <w:p w:rsidR="00EA6F44" w:rsidRDefault="00EA6F44" w:rsidP="007A4F20">
      <w:pPr>
        <w:pStyle w:val="ListParagraph"/>
        <w:numPr>
          <w:ilvl w:val="2"/>
          <w:numId w:val="28"/>
        </w:numPr>
      </w:pPr>
      <w:r>
        <w:t xml:space="preserve">Tau </w:t>
      </w:r>
      <w:proofErr w:type="spellStart"/>
      <w:r>
        <w:t>Oph</w:t>
      </w:r>
      <w:proofErr w:type="spellEnd"/>
    </w:p>
    <w:p w:rsidR="00F858C4" w:rsidRDefault="00F858C4" w:rsidP="007A4F20">
      <w:pPr>
        <w:pStyle w:val="ListParagraph"/>
        <w:numPr>
          <w:ilvl w:val="2"/>
          <w:numId w:val="29"/>
        </w:numPr>
      </w:pPr>
      <w:r>
        <w:t xml:space="preserve">70 </w:t>
      </w:r>
      <w:proofErr w:type="spellStart"/>
      <w:r>
        <w:t>Oph</w:t>
      </w:r>
      <w:proofErr w:type="spellEnd"/>
    </w:p>
    <w:p w:rsidR="00F858C4" w:rsidRDefault="00F858C4" w:rsidP="007A4F20">
      <w:pPr>
        <w:pStyle w:val="ListParagraph"/>
        <w:numPr>
          <w:ilvl w:val="2"/>
          <w:numId w:val="35"/>
        </w:numPr>
      </w:pPr>
      <w:r>
        <w:t>STF 2173</w:t>
      </w:r>
    </w:p>
    <w:p w:rsidR="00F858C4" w:rsidRDefault="00F858C4" w:rsidP="007A4F20">
      <w:pPr>
        <w:pStyle w:val="ListParagraph"/>
        <w:numPr>
          <w:ilvl w:val="2"/>
          <w:numId w:val="35"/>
        </w:numPr>
      </w:pPr>
      <w:r>
        <w:t xml:space="preserve">Del </w:t>
      </w:r>
      <w:proofErr w:type="spellStart"/>
      <w:r>
        <w:t>Serp</w:t>
      </w:r>
      <w:proofErr w:type="spellEnd"/>
    </w:p>
    <w:p w:rsidR="00A93F51" w:rsidRDefault="00A93F51" w:rsidP="0071317D">
      <w:pPr>
        <w:pStyle w:val="ListParagraph"/>
        <w:numPr>
          <w:ilvl w:val="1"/>
          <w:numId w:val="1"/>
        </w:numPr>
      </w:pPr>
      <w:r>
        <w:t>Spectra</w:t>
      </w:r>
    </w:p>
    <w:p w:rsidR="00A93F51" w:rsidRDefault="00A93F51" w:rsidP="007A4F20">
      <w:pPr>
        <w:pStyle w:val="ListParagraph"/>
        <w:numPr>
          <w:ilvl w:val="2"/>
          <w:numId w:val="36"/>
        </w:numPr>
      </w:pPr>
      <w:r>
        <w:t>Saturn</w:t>
      </w:r>
    </w:p>
    <w:p w:rsidR="00870E7E" w:rsidRDefault="002A5B06" w:rsidP="007A4F20">
      <w:pPr>
        <w:pStyle w:val="ListParagraph"/>
        <w:numPr>
          <w:ilvl w:val="2"/>
          <w:numId w:val="37"/>
        </w:numPr>
      </w:pPr>
      <w:r>
        <w:t>Titan (Sep 1UT good eastern elongation, Sep 06-10UT good western elongation)</w:t>
      </w:r>
    </w:p>
    <w:p w:rsidR="00A93F51" w:rsidRDefault="00A93F51" w:rsidP="007A4F20">
      <w:pPr>
        <w:pStyle w:val="ListParagraph"/>
        <w:numPr>
          <w:ilvl w:val="2"/>
          <w:numId w:val="38"/>
        </w:numPr>
      </w:pPr>
      <w:r>
        <w:t>Cat’s Eye</w:t>
      </w:r>
    </w:p>
    <w:p w:rsidR="00F858C4" w:rsidRDefault="00F858C4" w:rsidP="007A4F20">
      <w:pPr>
        <w:pStyle w:val="ListParagraph"/>
        <w:numPr>
          <w:ilvl w:val="2"/>
          <w:numId w:val="39"/>
        </w:numPr>
      </w:pPr>
      <w:r>
        <w:t xml:space="preserve">Bet </w:t>
      </w:r>
      <w:proofErr w:type="spellStart"/>
      <w:r>
        <w:t>Lyr</w:t>
      </w:r>
      <w:proofErr w:type="spellEnd"/>
      <w:r>
        <w:t xml:space="preserve"> 135mm x 200lpm</w:t>
      </w:r>
    </w:p>
    <w:p w:rsidR="00A93F51" w:rsidRDefault="00A93F51" w:rsidP="0071317D">
      <w:pPr>
        <w:pStyle w:val="ListParagraph"/>
        <w:numPr>
          <w:ilvl w:val="0"/>
          <w:numId w:val="1"/>
        </w:numPr>
      </w:pPr>
      <w:r>
        <w:t>Analysis</w:t>
      </w:r>
    </w:p>
    <w:p w:rsidR="00803A9F" w:rsidRDefault="00803A9F" w:rsidP="007A4F20">
      <w:pPr>
        <w:pStyle w:val="ListParagraph"/>
        <w:numPr>
          <w:ilvl w:val="1"/>
          <w:numId w:val="40"/>
        </w:numPr>
      </w:pPr>
      <w:r>
        <w:t xml:space="preserve">M31 Multispectral Analysis </w:t>
      </w:r>
      <w:r>
        <w:rPr>
          <w:i/>
        </w:rPr>
        <w:t>ala</w:t>
      </w:r>
      <w:r>
        <w:t xml:space="preserve"> M33, M81, M101 etc.</w:t>
      </w:r>
    </w:p>
    <w:p w:rsidR="00A93F51" w:rsidRDefault="00A93F51" w:rsidP="007A4F20">
      <w:pPr>
        <w:pStyle w:val="ListParagraph"/>
        <w:numPr>
          <w:ilvl w:val="1"/>
          <w:numId w:val="41"/>
        </w:numPr>
      </w:pPr>
      <w:r>
        <w:t>Solar Eclipse Preparation</w:t>
      </w:r>
    </w:p>
    <w:p w:rsidR="00BC2F63" w:rsidRDefault="00BC2F63" w:rsidP="007A4F20">
      <w:pPr>
        <w:pStyle w:val="ListParagraph"/>
        <w:numPr>
          <w:ilvl w:val="1"/>
          <w:numId w:val="42"/>
        </w:numPr>
      </w:pPr>
      <w:r>
        <w:t>Questions for OPT:</w:t>
      </w:r>
    </w:p>
    <w:p w:rsidR="00BC2F63" w:rsidRDefault="00BC2F63" w:rsidP="007A4F20">
      <w:pPr>
        <w:pStyle w:val="ListParagraph"/>
        <w:numPr>
          <w:ilvl w:val="2"/>
          <w:numId w:val="43"/>
        </w:numPr>
      </w:pPr>
      <w:r>
        <w:t>Motorized Focuser</w:t>
      </w:r>
    </w:p>
    <w:p w:rsidR="00BC2F63" w:rsidRDefault="00BC2F63" w:rsidP="007A4F20">
      <w:pPr>
        <w:pStyle w:val="ListParagraph"/>
        <w:numPr>
          <w:ilvl w:val="2"/>
          <w:numId w:val="43"/>
        </w:numPr>
      </w:pPr>
      <w:r>
        <w:t>Custom Filters</w:t>
      </w:r>
    </w:p>
    <w:p w:rsidR="00020037" w:rsidRDefault="00BC2F63" w:rsidP="007A4F20">
      <w:pPr>
        <w:pStyle w:val="ListParagraph"/>
        <w:numPr>
          <w:ilvl w:val="2"/>
          <w:numId w:val="43"/>
        </w:numPr>
      </w:pPr>
      <w:r>
        <w:t>NII filter</w:t>
      </w:r>
    </w:p>
    <w:p w:rsidR="00F25DF8" w:rsidRDefault="00F25DF8" w:rsidP="00F25DF8">
      <w:pPr>
        <w:pStyle w:val="Heading2"/>
      </w:pPr>
      <w:bookmarkStart w:id="24" w:name="_Toc497199139"/>
      <w:r>
        <w:lastRenderedPageBreak/>
        <w:t>August</w:t>
      </w:r>
      <w:bookmarkEnd w:id="24"/>
    </w:p>
    <w:p w:rsidR="00F25DF8" w:rsidRPr="00D4326C" w:rsidRDefault="00F25DF8" w:rsidP="00F25DF8">
      <w:pPr>
        <w:pStyle w:val="Heading3"/>
      </w:pPr>
      <w:bookmarkStart w:id="25" w:name="_Toc497199140"/>
      <w:r>
        <w:t xml:space="preserve">2017-Aug-01 (Aug-02 UT): </w:t>
      </w:r>
      <w:r w:rsidRPr="002B2B28">
        <w:t xml:space="preserve"> </w:t>
      </w:r>
      <w:r>
        <w:t>Moon and Saturn</w:t>
      </w:r>
      <w:bookmarkEnd w:id="25"/>
    </w:p>
    <w:p w:rsidR="00F25DF8" w:rsidRDefault="00F25DF8" w:rsidP="00F25DF8">
      <w:pPr>
        <w:rPr>
          <w:color w:val="808080" w:themeColor="background1" w:themeShade="80"/>
          <w:sz w:val="20"/>
          <w:lang w:bidi="ar-SA"/>
        </w:rPr>
      </w:pPr>
      <w:r>
        <w:rPr>
          <w:color w:val="808080" w:themeColor="background1" w:themeShade="80"/>
          <w:sz w:val="20"/>
          <w:lang w:bidi="ar-SA"/>
        </w:rPr>
        <w:t>Last Updated 8/6/2017</w:t>
      </w:r>
    </w:p>
    <w:p w:rsidR="00F25DF8" w:rsidRDefault="00F25DF8" w:rsidP="00F25DF8">
      <w:pPr>
        <w:rPr>
          <w:color w:val="808080" w:themeColor="background1" w:themeShade="80"/>
          <w:sz w:val="20"/>
          <w:lang w:bidi="ar-SA"/>
        </w:rPr>
      </w:pPr>
    </w:p>
    <w:p w:rsidR="00F25DF8" w:rsidRPr="009164B7" w:rsidRDefault="00A54FAE" w:rsidP="00F25DF8">
      <w:r>
        <w:t>Very steady seeing (4</w:t>
      </w:r>
      <w:r w:rsidR="00F25DF8">
        <w:t xml:space="preserve">/5) and very good transparency.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268BE" w:rsidRPr="004174E0" w:rsidTr="00C000FC">
        <w:trPr>
          <w:jc w:val="center"/>
        </w:trPr>
        <w:tc>
          <w:tcPr>
            <w:tcW w:w="4680" w:type="dxa"/>
            <w:shd w:val="clear" w:color="auto" w:fill="000000"/>
            <w:vAlign w:val="center"/>
          </w:tcPr>
          <w:p w:rsidR="002268BE" w:rsidRDefault="002268BE" w:rsidP="00C000FC">
            <w:pPr>
              <w:jc w:val="center"/>
              <w:rPr>
                <w:noProof/>
                <w:color w:val="808080" w:themeColor="background1" w:themeShade="80"/>
                <w:sz w:val="20"/>
                <w:lang w:bidi="ar-SA"/>
              </w:rPr>
            </w:pPr>
            <w:r>
              <w:rPr>
                <w:noProof/>
              </w:rPr>
              <w:drawing>
                <wp:inline distT="0" distB="0" distL="0" distR="0" wp14:anchorId="1484367B" wp14:editId="2F2ABBE4">
                  <wp:extent cx="2658745" cy="2658745"/>
                  <wp:effectExtent l="0" t="0" r="0" b="0"/>
                  <wp:docPr id="551" name="Picture 551" descr="C:\Users\Steven Hill\AppData\Local\Microsoft\Windows\INetCache\Content.Word\2017-08-02-0401_5-Hill-Saturn-RGB-Wavelets-WhtBal-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8-02-0401_5-Hill-Saturn-RGB-Wavelets-WhtBal-Stuff.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658745" cy="2658745"/>
                          </a:xfrm>
                          <a:prstGeom prst="rect">
                            <a:avLst/>
                          </a:prstGeom>
                          <a:noFill/>
                          <a:ln>
                            <a:noFill/>
                          </a:ln>
                        </pic:spPr>
                      </pic:pic>
                    </a:graphicData>
                  </a:graphic>
                </wp:inline>
              </w:drawing>
            </w:r>
          </w:p>
        </w:tc>
        <w:tc>
          <w:tcPr>
            <w:tcW w:w="4680" w:type="dxa"/>
            <w:shd w:val="clear" w:color="auto" w:fill="000000"/>
          </w:tcPr>
          <w:p w:rsidR="002268BE" w:rsidRPr="004174E0" w:rsidRDefault="002268BE" w:rsidP="00C000FC">
            <w:pPr>
              <w:jc w:val="center"/>
              <w:rPr>
                <w:sz w:val="20"/>
                <w:lang w:bidi="ar-SA"/>
              </w:rPr>
            </w:pPr>
          </w:p>
        </w:tc>
      </w:tr>
      <w:tr w:rsidR="002268BE" w:rsidRPr="00EE3E4F" w:rsidTr="00C000FC">
        <w:trPr>
          <w:jc w:val="center"/>
        </w:trPr>
        <w:tc>
          <w:tcPr>
            <w:tcW w:w="4680" w:type="dxa"/>
            <w:shd w:val="clear" w:color="auto" w:fill="000000"/>
          </w:tcPr>
          <w:p w:rsidR="002268BE" w:rsidRPr="00EE3E4F" w:rsidRDefault="002268BE" w:rsidP="00C000FC">
            <w:pPr>
              <w:jc w:val="center"/>
              <w:rPr>
                <w:sz w:val="20"/>
                <w:lang w:bidi="ar-SA"/>
              </w:rPr>
            </w:pPr>
            <w:r w:rsidRPr="00A54FAE">
              <w:rPr>
                <w:sz w:val="20"/>
                <w:lang w:bidi="ar-SA"/>
              </w:rPr>
              <w:t>2017-08-02-0401_5-Hill-Saturn-RGB-Wavelets-WhtBal-Stuff.png</w:t>
            </w:r>
          </w:p>
        </w:tc>
        <w:tc>
          <w:tcPr>
            <w:tcW w:w="4680" w:type="dxa"/>
            <w:shd w:val="clear" w:color="auto" w:fill="000000"/>
          </w:tcPr>
          <w:p w:rsidR="002268BE" w:rsidRPr="00EE3E4F" w:rsidRDefault="00AE3716" w:rsidP="00C000FC">
            <w:pPr>
              <w:jc w:val="center"/>
              <w:rPr>
                <w:sz w:val="20"/>
                <w:lang w:bidi="ar-SA"/>
              </w:rPr>
            </w:pPr>
            <w:r>
              <w:rPr>
                <w:sz w:val="20"/>
                <w:lang w:bidi="ar-SA"/>
              </w:rPr>
              <w:t>TBD</w:t>
            </w:r>
          </w:p>
        </w:tc>
      </w:tr>
    </w:tbl>
    <w:p w:rsidR="00A93F51" w:rsidRDefault="00A93F51" w:rsidP="00E61843">
      <w:pPr>
        <w:rPr>
          <w:lang w:bidi="ar-SA"/>
        </w:rPr>
      </w:pPr>
    </w:p>
    <w:tbl>
      <w:tblPr>
        <w:tblStyle w:val="TableGrid"/>
        <w:tblW w:w="0" w:type="auto"/>
        <w:tblLook w:val="04A0" w:firstRow="1" w:lastRow="0" w:firstColumn="1" w:lastColumn="0" w:noHBand="0" w:noVBand="1"/>
      </w:tblPr>
      <w:tblGrid>
        <w:gridCol w:w="1538"/>
        <w:gridCol w:w="1602"/>
        <w:gridCol w:w="1503"/>
        <w:gridCol w:w="1690"/>
        <w:gridCol w:w="1651"/>
        <w:gridCol w:w="1366"/>
      </w:tblGrid>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6A1C4B">
            <w:r>
              <w:t>Filter</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6A1C4B">
            <w:r>
              <w:t>Gamma</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6A1C4B">
            <w:r>
              <w:t>Gain</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6A1C4B">
            <w:r>
              <w:t>Brightness</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6A1C4B">
            <w:r>
              <w:t>Exposure</w:t>
            </w:r>
          </w:p>
        </w:tc>
        <w:tc>
          <w:tcPr>
            <w:tcW w:w="1417" w:type="dxa"/>
            <w:tcBorders>
              <w:top w:val="single" w:sz="4" w:space="0" w:color="auto"/>
              <w:left w:val="single" w:sz="4" w:space="0" w:color="auto"/>
              <w:bottom w:val="single" w:sz="4" w:space="0" w:color="auto"/>
              <w:right w:val="single" w:sz="4" w:space="0" w:color="auto"/>
            </w:tcBorders>
            <w:hideMark/>
          </w:tcPr>
          <w:p w:rsidR="00C06E8C" w:rsidRDefault="00C06E8C" w:rsidP="006A1C4B">
            <w:r>
              <w:t>LT</w:t>
            </w:r>
          </w:p>
        </w:tc>
      </w:tr>
      <w:tr w:rsidR="00C06E8C" w:rsidTr="006A1C4B">
        <w:tc>
          <w:tcPr>
            <w:tcW w:w="1568" w:type="dxa"/>
            <w:tcBorders>
              <w:top w:val="single" w:sz="4" w:space="0" w:color="auto"/>
              <w:left w:val="single" w:sz="4" w:space="0" w:color="auto"/>
              <w:bottom w:val="single" w:sz="4" w:space="0" w:color="auto"/>
              <w:right w:val="single" w:sz="4" w:space="0" w:color="auto"/>
            </w:tcBorders>
          </w:tcPr>
          <w:p w:rsidR="00C06E8C" w:rsidRDefault="00C06E8C" w:rsidP="006A1C4B">
            <w:r>
              <w:t>NUV</w:t>
            </w:r>
          </w:p>
        </w:tc>
        <w:tc>
          <w:tcPr>
            <w:tcW w:w="1639" w:type="dxa"/>
            <w:tcBorders>
              <w:top w:val="single" w:sz="4" w:space="0" w:color="auto"/>
              <w:left w:val="single" w:sz="4" w:space="0" w:color="auto"/>
              <w:bottom w:val="single" w:sz="4" w:space="0" w:color="auto"/>
              <w:right w:val="single" w:sz="4" w:space="0" w:color="auto"/>
            </w:tcBorders>
          </w:tcPr>
          <w:p w:rsidR="00C06E8C" w:rsidRDefault="00C06E8C" w:rsidP="006A1C4B">
            <w:pPr>
              <w:tabs>
                <w:tab w:val="left" w:pos="1103"/>
              </w:tabs>
            </w:pPr>
            <w:r>
              <w:t>50</w:t>
            </w:r>
          </w:p>
        </w:tc>
        <w:tc>
          <w:tcPr>
            <w:tcW w:w="1552" w:type="dxa"/>
            <w:tcBorders>
              <w:top w:val="single" w:sz="4" w:space="0" w:color="auto"/>
              <w:left w:val="single" w:sz="4" w:space="0" w:color="auto"/>
              <w:bottom w:val="single" w:sz="4" w:space="0" w:color="auto"/>
              <w:right w:val="single" w:sz="4" w:space="0" w:color="auto"/>
            </w:tcBorders>
          </w:tcPr>
          <w:p w:rsidR="00C06E8C" w:rsidRDefault="00C06E8C" w:rsidP="006A1C4B">
            <w:r>
              <w:t>100</w:t>
            </w:r>
          </w:p>
        </w:tc>
        <w:tc>
          <w:tcPr>
            <w:tcW w:w="1717" w:type="dxa"/>
            <w:tcBorders>
              <w:top w:val="single" w:sz="4" w:space="0" w:color="auto"/>
              <w:left w:val="single" w:sz="4" w:space="0" w:color="auto"/>
              <w:bottom w:val="single" w:sz="4" w:space="0" w:color="auto"/>
              <w:right w:val="single" w:sz="4" w:space="0" w:color="auto"/>
            </w:tcBorders>
          </w:tcPr>
          <w:p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tcPr>
          <w:p w:rsidR="00C06E8C" w:rsidRDefault="00C06E8C" w:rsidP="006A1C4B">
            <w:r>
              <w:t xml:space="preserve">3929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6A1C4B"/>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C06E8C">
            <w:r>
              <w:t>BLU</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C06E8C">
            <w:r>
              <w:t xml:space="preserve">14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C06E8C"/>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C06E8C">
            <w:r>
              <w:t>GRN</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C06E8C">
            <w:r>
              <w:t xml:space="preserve">85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C06E8C"/>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C06E8C">
            <w:r>
              <w:t>RED</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C06E8C">
            <w:r>
              <w:t xml:space="preserve">14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C06E8C"/>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C06E8C">
            <w:r>
              <w:t>&gt;685</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327936" w:rsidP="00C06E8C">
            <w:r>
              <w:t>87</w:t>
            </w:r>
            <w:r w:rsidR="00C06E8C">
              <w:t xml:space="preserve"> </w:t>
            </w:r>
            <w:proofErr w:type="spellStart"/>
            <w:r w:rsidR="00C06E8C">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C06E8C" w:rsidRDefault="00C06E8C" w:rsidP="00C06E8C"/>
        </w:tc>
      </w:tr>
      <w:tr w:rsidR="00C06E8C" w:rsidTr="006A1C4B">
        <w:tc>
          <w:tcPr>
            <w:tcW w:w="1568" w:type="dxa"/>
            <w:tcBorders>
              <w:top w:val="single" w:sz="4" w:space="0" w:color="auto"/>
              <w:left w:val="single" w:sz="4" w:space="0" w:color="auto"/>
              <w:bottom w:val="single" w:sz="4" w:space="0" w:color="auto"/>
              <w:right w:val="single" w:sz="4" w:space="0" w:color="auto"/>
            </w:tcBorders>
          </w:tcPr>
          <w:p w:rsidR="00C06E8C" w:rsidRDefault="00327936" w:rsidP="00C06E8C">
            <w:r>
              <w:t>&gt;807</w:t>
            </w:r>
          </w:p>
        </w:tc>
        <w:tc>
          <w:tcPr>
            <w:tcW w:w="1639" w:type="dxa"/>
            <w:tcBorders>
              <w:top w:val="single" w:sz="4" w:space="0" w:color="auto"/>
              <w:left w:val="single" w:sz="4" w:space="0" w:color="auto"/>
              <w:bottom w:val="single" w:sz="4" w:space="0" w:color="auto"/>
              <w:right w:val="single" w:sz="4" w:space="0" w:color="auto"/>
            </w:tcBorders>
          </w:tcPr>
          <w:p w:rsidR="00C06E8C" w:rsidRDefault="00327936" w:rsidP="00C06E8C">
            <w:r>
              <w:t>50</w:t>
            </w:r>
          </w:p>
        </w:tc>
        <w:tc>
          <w:tcPr>
            <w:tcW w:w="1552" w:type="dxa"/>
            <w:tcBorders>
              <w:top w:val="single" w:sz="4" w:space="0" w:color="auto"/>
              <w:left w:val="single" w:sz="4" w:space="0" w:color="auto"/>
              <w:bottom w:val="single" w:sz="4" w:space="0" w:color="auto"/>
              <w:right w:val="single" w:sz="4" w:space="0" w:color="auto"/>
            </w:tcBorders>
          </w:tcPr>
          <w:p w:rsidR="00C06E8C" w:rsidRDefault="00327936" w:rsidP="00C06E8C">
            <w:r>
              <w:t>75</w:t>
            </w:r>
          </w:p>
        </w:tc>
        <w:tc>
          <w:tcPr>
            <w:tcW w:w="1717" w:type="dxa"/>
            <w:tcBorders>
              <w:top w:val="single" w:sz="4" w:space="0" w:color="auto"/>
              <w:left w:val="single" w:sz="4" w:space="0" w:color="auto"/>
              <w:bottom w:val="single" w:sz="4" w:space="0" w:color="auto"/>
              <w:right w:val="single" w:sz="4" w:space="0" w:color="auto"/>
            </w:tcBorders>
          </w:tcPr>
          <w:p w:rsidR="00C06E8C" w:rsidRDefault="00327936" w:rsidP="00C06E8C">
            <w:r>
              <w:t>0</w:t>
            </w:r>
          </w:p>
        </w:tc>
        <w:tc>
          <w:tcPr>
            <w:tcW w:w="1683" w:type="dxa"/>
            <w:tcBorders>
              <w:top w:val="single" w:sz="4" w:space="0" w:color="auto"/>
              <w:left w:val="single" w:sz="4" w:space="0" w:color="auto"/>
              <w:bottom w:val="single" w:sz="4" w:space="0" w:color="auto"/>
              <w:right w:val="single" w:sz="4" w:space="0" w:color="auto"/>
            </w:tcBorders>
          </w:tcPr>
          <w:p w:rsidR="00C06E8C" w:rsidRDefault="00327936" w:rsidP="00C06E8C">
            <w:r>
              <w:t xml:space="preserve">374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C06E8C"/>
        </w:tc>
      </w:tr>
      <w:tr w:rsidR="00C06E8C" w:rsidTr="006A1C4B">
        <w:tc>
          <w:tcPr>
            <w:tcW w:w="1568" w:type="dxa"/>
            <w:tcBorders>
              <w:top w:val="single" w:sz="4" w:space="0" w:color="auto"/>
              <w:left w:val="single" w:sz="4" w:space="0" w:color="auto"/>
              <w:bottom w:val="single" w:sz="4" w:space="0" w:color="auto"/>
              <w:right w:val="single" w:sz="4" w:space="0" w:color="auto"/>
            </w:tcBorders>
          </w:tcPr>
          <w:p w:rsidR="00C06E8C" w:rsidRDefault="00C06E8C" w:rsidP="00C06E8C">
            <w:r>
              <w:t>889CH4</w:t>
            </w:r>
          </w:p>
        </w:tc>
        <w:tc>
          <w:tcPr>
            <w:tcW w:w="1639" w:type="dxa"/>
            <w:tcBorders>
              <w:top w:val="single" w:sz="4" w:space="0" w:color="auto"/>
              <w:left w:val="single" w:sz="4" w:space="0" w:color="auto"/>
              <w:bottom w:val="single" w:sz="4" w:space="0" w:color="auto"/>
              <w:right w:val="single" w:sz="4" w:space="0" w:color="auto"/>
            </w:tcBorders>
          </w:tcPr>
          <w:p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tcPr>
          <w:p w:rsidR="00C06E8C" w:rsidRDefault="00C06E8C" w:rsidP="00C06E8C">
            <w:r>
              <w:t>100</w:t>
            </w:r>
          </w:p>
        </w:tc>
        <w:tc>
          <w:tcPr>
            <w:tcW w:w="1717" w:type="dxa"/>
            <w:tcBorders>
              <w:top w:val="single" w:sz="4" w:space="0" w:color="auto"/>
              <w:left w:val="single" w:sz="4" w:space="0" w:color="auto"/>
              <w:bottom w:val="single" w:sz="4" w:space="0" w:color="auto"/>
              <w:right w:val="single" w:sz="4" w:space="0" w:color="auto"/>
            </w:tcBorders>
          </w:tcPr>
          <w:p w:rsidR="00C06E8C" w:rsidRDefault="00327936" w:rsidP="00C06E8C">
            <w:r>
              <w:t>0</w:t>
            </w:r>
          </w:p>
        </w:tc>
        <w:tc>
          <w:tcPr>
            <w:tcW w:w="1683" w:type="dxa"/>
            <w:tcBorders>
              <w:top w:val="single" w:sz="4" w:space="0" w:color="auto"/>
              <w:left w:val="single" w:sz="4" w:space="0" w:color="auto"/>
              <w:bottom w:val="single" w:sz="4" w:space="0" w:color="auto"/>
              <w:right w:val="single" w:sz="4" w:space="0" w:color="auto"/>
            </w:tcBorders>
          </w:tcPr>
          <w:p w:rsidR="00C06E8C" w:rsidRDefault="00C06E8C" w:rsidP="00C06E8C">
            <w:r>
              <w:t xml:space="preserve">3929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C06E8C"/>
        </w:tc>
      </w:tr>
    </w:tbl>
    <w:p w:rsidR="00C002A2" w:rsidRDefault="00C002A2">
      <w:pPr>
        <w:rPr>
          <w:lang w:bidi="ar-SA"/>
        </w:rPr>
      </w:pPr>
    </w:p>
    <w:p w:rsidR="00C06E8C" w:rsidRDefault="00C06E8C">
      <w:pPr>
        <w:rPr>
          <w:lang w:bidi="ar-SA"/>
        </w:rPr>
      </w:pPr>
    </w:p>
    <w:p w:rsidR="001B2E1D" w:rsidRDefault="001B2E1D" w:rsidP="001B2E1D">
      <w:r>
        <w:t>For Saturn, I need to:</w:t>
      </w:r>
    </w:p>
    <w:p w:rsidR="001B2E1D" w:rsidRDefault="001B2E1D" w:rsidP="007A4F20">
      <w:pPr>
        <w:pStyle w:val="ListParagraph"/>
        <w:numPr>
          <w:ilvl w:val="0"/>
          <w:numId w:val="17"/>
        </w:numPr>
      </w:pPr>
      <w:r>
        <w:t>Produce various combinations of RGB images</w:t>
      </w:r>
    </w:p>
    <w:p w:rsidR="001B2E1D" w:rsidRDefault="001B2E1D" w:rsidP="007A4F20">
      <w:pPr>
        <w:pStyle w:val="ListParagraph"/>
        <w:numPr>
          <w:ilvl w:val="0"/>
          <w:numId w:val="17"/>
        </w:numPr>
      </w:pPr>
      <w:r>
        <w:t>Document videos and camera settings</w:t>
      </w:r>
    </w:p>
    <w:p w:rsidR="001B2E1D" w:rsidRDefault="001B2E1D" w:rsidP="007A4F20">
      <w:pPr>
        <w:pStyle w:val="ListParagraph"/>
        <w:numPr>
          <w:ilvl w:val="0"/>
          <w:numId w:val="17"/>
        </w:numPr>
      </w:pPr>
      <w:r>
        <w:t>Identify which images have which moons visible</w:t>
      </w:r>
    </w:p>
    <w:p w:rsidR="001B2E1D" w:rsidRDefault="001B2E1D" w:rsidP="007A4F20">
      <w:pPr>
        <w:pStyle w:val="ListParagraph"/>
        <w:numPr>
          <w:ilvl w:val="0"/>
          <w:numId w:val="17"/>
        </w:numPr>
      </w:pPr>
      <w:r>
        <w:t>Determine effects of gains settings for photometry of moons</w:t>
      </w:r>
    </w:p>
    <w:p w:rsidR="001B2E1D" w:rsidRDefault="001B2E1D" w:rsidP="007A4F20">
      <w:pPr>
        <w:pStyle w:val="ListParagraph"/>
        <w:numPr>
          <w:ilvl w:val="0"/>
          <w:numId w:val="17"/>
        </w:numPr>
      </w:pPr>
      <w:r>
        <w:t>Do a polar map for the hexagon (maybe)</w:t>
      </w:r>
    </w:p>
    <w:p w:rsidR="001B2E1D" w:rsidRDefault="001B2E1D" w:rsidP="007A4F20">
      <w:pPr>
        <w:pStyle w:val="ListParagraph"/>
        <w:numPr>
          <w:ilvl w:val="0"/>
          <w:numId w:val="17"/>
        </w:numPr>
      </w:pPr>
      <w:r>
        <w:t>Do a polar map for the rings</w:t>
      </w:r>
    </w:p>
    <w:p w:rsidR="001B2E1D" w:rsidRDefault="001B2E1D" w:rsidP="007A4F20">
      <w:pPr>
        <w:pStyle w:val="ListParagraph"/>
        <w:numPr>
          <w:ilvl w:val="0"/>
          <w:numId w:val="17"/>
        </w:numPr>
      </w:pPr>
      <w:r>
        <w:t>Do an equatorial map for the bands.</w:t>
      </w:r>
    </w:p>
    <w:p w:rsidR="001B2E1D" w:rsidRDefault="001B2E1D" w:rsidP="007A4F20">
      <w:pPr>
        <w:pStyle w:val="ListParagraph"/>
        <w:numPr>
          <w:ilvl w:val="0"/>
          <w:numId w:val="17"/>
        </w:numPr>
      </w:pPr>
      <w:r>
        <w:t>Archive data</w:t>
      </w:r>
    </w:p>
    <w:p w:rsidR="001B2E1D" w:rsidRDefault="001B2E1D">
      <w:pPr>
        <w:rPr>
          <w:lang w:bidi="ar-SA"/>
        </w:rPr>
      </w:pPr>
    </w:p>
    <w:p w:rsidR="001B2E1D" w:rsidRDefault="001B2E1D" w:rsidP="001B2E1D">
      <w:r>
        <w:t>For the Moon, I need to:</w:t>
      </w:r>
    </w:p>
    <w:p w:rsidR="001B2E1D" w:rsidRDefault="001B2E1D" w:rsidP="007A4F20">
      <w:pPr>
        <w:pStyle w:val="ListParagraph"/>
        <w:numPr>
          <w:ilvl w:val="0"/>
          <w:numId w:val="17"/>
        </w:numPr>
      </w:pPr>
      <w:r>
        <w:t>Document videos and camera settings</w:t>
      </w:r>
    </w:p>
    <w:p w:rsidR="001B2E1D" w:rsidRDefault="001B2E1D" w:rsidP="007A4F20">
      <w:pPr>
        <w:pStyle w:val="ListParagraph"/>
        <w:numPr>
          <w:ilvl w:val="0"/>
          <w:numId w:val="17"/>
        </w:numPr>
      </w:pPr>
      <w:r>
        <w:lastRenderedPageBreak/>
        <w:t xml:space="preserve">Attempt multi-focus alignment as opposed to single focus </w:t>
      </w:r>
      <w:proofErr w:type="spellStart"/>
      <w:r>
        <w:t>alignement</w:t>
      </w:r>
      <w:proofErr w:type="spellEnd"/>
    </w:p>
    <w:p w:rsidR="001B2E1D" w:rsidRDefault="001B2E1D" w:rsidP="007A4F20">
      <w:pPr>
        <w:pStyle w:val="ListParagraph"/>
        <w:numPr>
          <w:ilvl w:val="0"/>
          <w:numId w:val="17"/>
        </w:numPr>
      </w:pPr>
      <w:r>
        <w:t>Do some LTVT aerial projection maps</w:t>
      </w:r>
    </w:p>
    <w:p w:rsidR="001B2E1D" w:rsidRDefault="001B2E1D" w:rsidP="007A4F20">
      <w:pPr>
        <w:pStyle w:val="ListParagraph"/>
        <w:numPr>
          <w:ilvl w:val="0"/>
          <w:numId w:val="17"/>
        </w:numPr>
      </w:pPr>
      <w:r>
        <w:t>Do some LTVT elevation measures</w:t>
      </w:r>
    </w:p>
    <w:p w:rsidR="001B2E1D" w:rsidRDefault="001B2E1D" w:rsidP="007A4F20">
      <w:pPr>
        <w:pStyle w:val="ListParagraph"/>
        <w:numPr>
          <w:ilvl w:val="0"/>
          <w:numId w:val="17"/>
        </w:numPr>
      </w:pPr>
      <w:r>
        <w:t>Archive data</w:t>
      </w:r>
    </w:p>
    <w:p w:rsidR="00C002A2" w:rsidRDefault="00C002A2">
      <w:pPr>
        <w:rPr>
          <w:lang w:bidi="ar-SA"/>
        </w:rPr>
      </w:pPr>
      <w:r>
        <w:rPr>
          <w:lang w:bidi="ar-SA"/>
        </w:rPr>
        <w:br w:type="page"/>
      </w:r>
    </w:p>
    <w:p w:rsidR="00C002A2" w:rsidRDefault="00C002A2">
      <w:pPr>
        <w:rPr>
          <w:lang w:bidi="ar-SA"/>
        </w:rPr>
      </w:pPr>
      <w:r>
        <w:rPr>
          <w:lang w:bidi="ar-SA"/>
        </w:rPr>
        <w:lastRenderedPageBreak/>
        <w:t>Moon Targets:</w:t>
      </w:r>
    </w:p>
    <w:p w:rsidR="00C002A2" w:rsidRDefault="00C002A2" w:rsidP="0071317D">
      <w:pPr>
        <w:pStyle w:val="ListParagraph"/>
        <w:numPr>
          <w:ilvl w:val="0"/>
          <w:numId w:val="2"/>
        </w:numPr>
        <w:rPr>
          <w:lang w:bidi="ar-SA"/>
        </w:rPr>
      </w:pPr>
      <w:r>
        <w:rPr>
          <w:lang w:bidi="ar-SA"/>
        </w:rPr>
        <w:t>Copernicus</w:t>
      </w:r>
    </w:p>
    <w:p w:rsidR="00C002A2" w:rsidRDefault="00C002A2" w:rsidP="0071317D">
      <w:pPr>
        <w:pStyle w:val="ListParagraph"/>
        <w:numPr>
          <w:ilvl w:val="0"/>
          <w:numId w:val="2"/>
        </w:numPr>
        <w:rPr>
          <w:lang w:bidi="ar-SA"/>
        </w:rPr>
      </w:pPr>
      <w:r>
        <w:rPr>
          <w:lang w:bidi="ar-SA"/>
        </w:rPr>
        <w:t xml:space="preserve">Plato and </w:t>
      </w:r>
      <w:proofErr w:type="spellStart"/>
      <w:r>
        <w:rPr>
          <w:lang w:bidi="ar-SA"/>
        </w:rPr>
        <w:t>Imbrium</w:t>
      </w:r>
      <w:proofErr w:type="spellEnd"/>
      <w:r>
        <w:rPr>
          <w:lang w:bidi="ar-SA"/>
        </w:rPr>
        <w:t xml:space="preserve"> (2x)</w:t>
      </w:r>
    </w:p>
    <w:p w:rsidR="00C002A2" w:rsidRDefault="00C002A2" w:rsidP="0071317D">
      <w:pPr>
        <w:pStyle w:val="ListParagraph"/>
        <w:numPr>
          <w:ilvl w:val="0"/>
          <w:numId w:val="2"/>
        </w:numPr>
        <w:rPr>
          <w:lang w:bidi="ar-SA"/>
        </w:rPr>
      </w:pPr>
      <w:r>
        <w:rPr>
          <w:lang w:bidi="ar-SA"/>
        </w:rPr>
        <w:t>Alpine Valley and Cassini</w:t>
      </w:r>
    </w:p>
    <w:p w:rsidR="00C002A2" w:rsidRDefault="00C002A2" w:rsidP="0071317D">
      <w:pPr>
        <w:pStyle w:val="ListParagraph"/>
        <w:numPr>
          <w:ilvl w:val="0"/>
          <w:numId w:val="2"/>
        </w:numPr>
        <w:rPr>
          <w:lang w:bidi="ar-SA"/>
        </w:rPr>
      </w:pPr>
      <w:proofErr w:type="spellStart"/>
      <w:r>
        <w:rPr>
          <w:lang w:bidi="ar-SA"/>
        </w:rPr>
        <w:t>Posidonius</w:t>
      </w:r>
      <w:proofErr w:type="spellEnd"/>
      <w:r>
        <w:rPr>
          <w:lang w:bidi="ar-SA"/>
        </w:rPr>
        <w:t xml:space="preserve"> and dark flow of Serenitatis</w:t>
      </w:r>
    </w:p>
    <w:p w:rsidR="00C002A2" w:rsidRDefault="00C002A2" w:rsidP="0071317D">
      <w:pPr>
        <w:pStyle w:val="ListParagraph"/>
        <w:numPr>
          <w:ilvl w:val="0"/>
          <w:numId w:val="2"/>
        </w:numPr>
        <w:rPr>
          <w:lang w:bidi="ar-SA"/>
        </w:rPr>
      </w:pPr>
      <w:r>
        <w:rPr>
          <w:lang w:bidi="ar-SA"/>
        </w:rPr>
        <w:t>Rima Hyginus</w:t>
      </w:r>
    </w:p>
    <w:p w:rsidR="00C002A2" w:rsidRDefault="00C002A2" w:rsidP="0071317D">
      <w:pPr>
        <w:pStyle w:val="ListParagraph"/>
        <w:numPr>
          <w:ilvl w:val="0"/>
          <w:numId w:val="2"/>
        </w:numPr>
        <w:rPr>
          <w:lang w:bidi="ar-SA"/>
        </w:rPr>
      </w:pPr>
      <w:proofErr w:type="spellStart"/>
      <w:r>
        <w:rPr>
          <w:lang w:bidi="ar-SA"/>
        </w:rPr>
        <w:t>Pitatus</w:t>
      </w:r>
      <w:proofErr w:type="spellEnd"/>
      <w:r>
        <w:rPr>
          <w:lang w:bidi="ar-SA"/>
        </w:rPr>
        <w:t xml:space="preserve"> and </w:t>
      </w:r>
      <w:proofErr w:type="spellStart"/>
      <w:r>
        <w:rPr>
          <w:lang w:bidi="ar-SA"/>
        </w:rPr>
        <w:t>Hesiodus</w:t>
      </w:r>
      <w:proofErr w:type="spellEnd"/>
    </w:p>
    <w:p w:rsidR="00670F67" w:rsidRDefault="00670F67">
      <w:pPr>
        <w:rPr>
          <w:lang w:bidi="ar-SA"/>
        </w:rPr>
      </w:pPr>
    </w:p>
    <w:p w:rsidR="00670F67" w:rsidRDefault="00670F67">
      <w:pPr>
        <w:rPr>
          <w:lang w:bidi="ar-SA"/>
        </w:rPr>
      </w:pPr>
      <w:r>
        <w:rPr>
          <w:lang w:bidi="ar-SA"/>
        </w:rPr>
        <w:t>Note that moon images were stacked with a single alignment area each focused on the feature of greatest interest, e.g., Plato.</w:t>
      </w:r>
    </w:p>
    <w:p w:rsidR="00A018C2" w:rsidRDefault="00A018C2">
      <w:pPr>
        <w:rPr>
          <w:lang w:bidi="ar-SA"/>
        </w:rPr>
      </w:pPr>
      <w:r>
        <w:rPr>
          <w:lang w:bidi="ar-SA"/>
        </w:rPr>
        <w:br w:type="page"/>
      </w:r>
    </w:p>
    <w:p w:rsidR="00A018C2" w:rsidRDefault="00A018C2" w:rsidP="00E6184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018C2" w:rsidRPr="004174E0" w:rsidTr="00C000FC">
        <w:trPr>
          <w:jc w:val="center"/>
        </w:trPr>
        <w:tc>
          <w:tcPr>
            <w:tcW w:w="4680" w:type="dxa"/>
            <w:shd w:val="clear" w:color="auto" w:fill="000000"/>
            <w:vAlign w:val="center"/>
          </w:tcPr>
          <w:p w:rsidR="00A018C2" w:rsidRDefault="00A018C2" w:rsidP="00C000FC">
            <w:pPr>
              <w:jc w:val="center"/>
              <w:rPr>
                <w:noProof/>
                <w:color w:val="808080" w:themeColor="background1" w:themeShade="80"/>
                <w:sz w:val="20"/>
                <w:lang w:bidi="ar-SA"/>
              </w:rPr>
            </w:pPr>
            <w:r>
              <w:rPr>
                <w:noProof/>
              </w:rPr>
              <w:drawing>
                <wp:inline distT="0" distB="0" distL="0" distR="0" wp14:anchorId="3395BAA6" wp14:editId="122651FE">
                  <wp:extent cx="2743200" cy="3657600"/>
                  <wp:effectExtent l="0" t="0" r="0" b="0"/>
                  <wp:docPr id="525" name="Picture 525" descr="C:\Users\Steven Hill\AppData\Local\Microsoft\Windows\INetCache\Content.Word\2017-08-02-0220_5-Moon_685NIR-Stack350-Wavelets1x30+2x15-Gam5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teven Hill\AppData\Local\Microsoft\Windows\INetCache\Content.Word\2017-08-02-0220_5-Moon_685NIR-Stack350-Wavelets1x30+2x15-Gam50pct-HalfSize.jp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c>
          <w:tcPr>
            <w:tcW w:w="4680" w:type="dxa"/>
            <w:shd w:val="clear" w:color="auto" w:fill="000000"/>
          </w:tcPr>
          <w:p w:rsidR="00A018C2" w:rsidRPr="004174E0" w:rsidRDefault="00A018C2" w:rsidP="00C000FC">
            <w:pPr>
              <w:jc w:val="center"/>
              <w:rPr>
                <w:sz w:val="20"/>
                <w:lang w:bidi="ar-SA"/>
              </w:rPr>
            </w:pPr>
            <w:r>
              <w:rPr>
                <w:noProof/>
              </w:rPr>
              <w:drawing>
                <wp:inline distT="0" distB="0" distL="0" distR="0" wp14:anchorId="63242F06" wp14:editId="7E2CEA65">
                  <wp:extent cx="2743200" cy="3657600"/>
                  <wp:effectExtent l="0" t="0" r="0" b="0"/>
                  <wp:docPr id="531" name="Picture 531" descr="C:\Users\Steven Hill\AppData\Local\Microsoft\Windows\INetCache\Content.Word\2017-08-02-0222_5-Moon_685NIR-Mosaic-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2017-08-02-0222_5-Moon_685NIR-Mosaic-HalfSize.jp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r>
      <w:tr w:rsidR="00A018C2" w:rsidRPr="00EE3E4F" w:rsidTr="00C000FC">
        <w:trPr>
          <w:jc w:val="center"/>
        </w:trPr>
        <w:tc>
          <w:tcPr>
            <w:tcW w:w="4680" w:type="dxa"/>
            <w:shd w:val="clear" w:color="auto" w:fill="000000"/>
          </w:tcPr>
          <w:p w:rsidR="00A018C2" w:rsidRPr="00EE3E4F" w:rsidRDefault="00A018C2" w:rsidP="00C000FC">
            <w:pPr>
              <w:jc w:val="center"/>
              <w:rPr>
                <w:sz w:val="20"/>
                <w:lang w:bidi="ar-SA"/>
              </w:rPr>
            </w:pPr>
            <w:r w:rsidRPr="00EC4BAA">
              <w:rPr>
                <w:sz w:val="20"/>
                <w:lang w:bidi="ar-SA"/>
              </w:rPr>
              <w:t>2017-08-02-0220_5-Moon_685NIR-Stack350-Wavelets1x30+2x15-Gam50pct-HalfSize.jpg</w:t>
            </w:r>
          </w:p>
        </w:tc>
        <w:tc>
          <w:tcPr>
            <w:tcW w:w="4680" w:type="dxa"/>
            <w:shd w:val="clear" w:color="auto" w:fill="000000"/>
          </w:tcPr>
          <w:p w:rsidR="00A018C2" w:rsidRPr="00EE3E4F" w:rsidRDefault="00A018C2" w:rsidP="00C000FC">
            <w:pPr>
              <w:jc w:val="center"/>
              <w:rPr>
                <w:sz w:val="20"/>
                <w:lang w:bidi="ar-SA"/>
              </w:rPr>
            </w:pPr>
            <w:r w:rsidRPr="00EC4BAA">
              <w:rPr>
                <w:sz w:val="20"/>
                <w:lang w:bidi="ar-SA"/>
              </w:rPr>
              <w:t>2017-08-02-0222_5-Moon_685NIR-Mosaic-HalfSize.jpg</w:t>
            </w:r>
          </w:p>
        </w:tc>
      </w:tr>
      <w:tr w:rsidR="00A54FAE" w:rsidRPr="004174E0" w:rsidTr="00A54FAE">
        <w:trPr>
          <w:jc w:val="center"/>
        </w:trPr>
        <w:tc>
          <w:tcPr>
            <w:tcW w:w="4680" w:type="dxa"/>
            <w:shd w:val="clear" w:color="auto" w:fill="000000"/>
            <w:vAlign w:val="center"/>
          </w:tcPr>
          <w:p w:rsidR="00A54FAE" w:rsidRDefault="00A018C2" w:rsidP="00A54FAE">
            <w:pPr>
              <w:jc w:val="center"/>
              <w:rPr>
                <w:noProof/>
                <w:color w:val="808080" w:themeColor="background1" w:themeShade="80"/>
                <w:sz w:val="20"/>
                <w:lang w:bidi="ar-SA"/>
              </w:rPr>
            </w:pPr>
            <w:r>
              <w:rPr>
                <w:noProof/>
              </w:rPr>
              <w:drawing>
                <wp:inline distT="0" distB="0" distL="0" distR="0">
                  <wp:extent cx="2743200" cy="3657600"/>
                  <wp:effectExtent l="0" t="0" r="0" b="0"/>
                  <wp:docPr id="532" name="Picture 532" descr="C:\Users\Steven Hill\AppData\Local\Microsoft\Windows\INetCache\Content.Word\2017-08-02-0224_7-Moon_685NIR-Stack500-Wavelets1x30+2x10-Gam8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2017-08-02-0224_7-Moon_685NIR-Stack500-Wavelets1x30+2x10-Gam80pct-HalfSize.jp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c>
          <w:tcPr>
            <w:tcW w:w="4680" w:type="dxa"/>
            <w:shd w:val="clear" w:color="auto" w:fill="000000"/>
          </w:tcPr>
          <w:p w:rsidR="00A54FAE" w:rsidRPr="004174E0" w:rsidRDefault="00A018C2" w:rsidP="00A54FAE">
            <w:pPr>
              <w:jc w:val="center"/>
              <w:rPr>
                <w:sz w:val="20"/>
                <w:lang w:bidi="ar-SA"/>
              </w:rPr>
            </w:pPr>
            <w:r>
              <w:rPr>
                <w:noProof/>
              </w:rPr>
              <w:drawing>
                <wp:inline distT="0" distB="0" distL="0" distR="0">
                  <wp:extent cx="2743200" cy="3657600"/>
                  <wp:effectExtent l="0" t="0" r="0" b="0"/>
                  <wp:docPr id="540" name="Picture 540" descr="C:\Users\Steven Hill\AppData\Local\Microsoft\Windows\INetCache\Content.Word\2017-08-02-0226_5-Moon_685NIR-Stack500-Wavelets1x20+1x20-Gam6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teven Hill\AppData\Local\Microsoft\Windows\INetCache\Content.Word\2017-08-02-0226_5-Moon_685NIR-Stack500-Wavelets1x20+1x20-Gam60pct-HalfSize.jp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r>
      <w:tr w:rsidR="00A54FAE" w:rsidRPr="00EE3E4F" w:rsidTr="00A54FAE">
        <w:trPr>
          <w:jc w:val="center"/>
        </w:trPr>
        <w:tc>
          <w:tcPr>
            <w:tcW w:w="4680" w:type="dxa"/>
            <w:shd w:val="clear" w:color="auto" w:fill="000000"/>
          </w:tcPr>
          <w:p w:rsidR="00A54FAE" w:rsidRPr="00EE3E4F" w:rsidRDefault="00A018C2" w:rsidP="00A54FAE">
            <w:pPr>
              <w:jc w:val="center"/>
              <w:rPr>
                <w:sz w:val="20"/>
                <w:lang w:bidi="ar-SA"/>
              </w:rPr>
            </w:pPr>
            <w:r w:rsidRPr="00A018C2">
              <w:rPr>
                <w:sz w:val="20"/>
                <w:lang w:bidi="ar-SA"/>
              </w:rPr>
              <w:t>2017-08-02-0224_7-Moon_685NIR-Stack500-Wavelets1x30+2x10-Gam80pct-HalfSize.jpg</w:t>
            </w:r>
          </w:p>
        </w:tc>
        <w:tc>
          <w:tcPr>
            <w:tcW w:w="4680" w:type="dxa"/>
            <w:shd w:val="clear" w:color="auto" w:fill="000000"/>
          </w:tcPr>
          <w:p w:rsidR="00A54FAE" w:rsidRPr="00EE3E4F" w:rsidRDefault="00A018C2" w:rsidP="00A54FAE">
            <w:pPr>
              <w:jc w:val="center"/>
              <w:rPr>
                <w:sz w:val="20"/>
                <w:lang w:bidi="ar-SA"/>
              </w:rPr>
            </w:pPr>
            <w:r w:rsidRPr="00A018C2">
              <w:rPr>
                <w:sz w:val="20"/>
                <w:lang w:bidi="ar-SA"/>
              </w:rPr>
              <w:t>2017-08-02-0226_5-Moon_685NIR-Stack500-Wavelets1x20+1x20-Gam60pct-HalfSize.jpg</w:t>
            </w:r>
          </w:p>
        </w:tc>
      </w:tr>
      <w:tr w:rsidR="00A018C2" w:rsidRPr="004174E0" w:rsidTr="00A018C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rsidR="00A018C2" w:rsidRPr="00A018C2" w:rsidRDefault="00C002A2" w:rsidP="00C000FC">
            <w:pPr>
              <w:jc w:val="center"/>
              <w:rPr>
                <w:sz w:val="20"/>
                <w:lang w:bidi="ar-SA"/>
              </w:rPr>
            </w:pPr>
            <w:r>
              <w:rPr>
                <w:noProof/>
              </w:rPr>
              <w:lastRenderedPageBreak/>
              <w:drawing>
                <wp:inline distT="0" distB="0" distL="0" distR="0" wp14:anchorId="2DCD5661" wp14:editId="39779B9C">
                  <wp:extent cx="2743200" cy="3657600"/>
                  <wp:effectExtent l="0" t="0" r="0" b="0"/>
                  <wp:docPr id="549" name="Picture 549" descr="C:\Users\Steven Hill\AppData\Local\Microsoft\Windows\INetCache\Content.Word\2017-08-02-0228_4-Moon_685NIR-Stack500-Wavelets1x20+2x20-Gam6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teven Hill\AppData\Local\Microsoft\Windows\INetCache\Content.Word\2017-08-02-0228_4-Moon_685NIR-Stack500-Wavelets1x20+2x20-Gam60pct-HalfSize.jp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rsidR="00A018C2" w:rsidRPr="004174E0" w:rsidRDefault="00C002A2" w:rsidP="00C000FC">
            <w:pPr>
              <w:jc w:val="center"/>
              <w:rPr>
                <w:sz w:val="20"/>
                <w:lang w:bidi="ar-SA"/>
              </w:rPr>
            </w:pPr>
            <w:r>
              <w:rPr>
                <w:noProof/>
              </w:rPr>
              <w:drawing>
                <wp:inline distT="0" distB="0" distL="0" distR="0" wp14:anchorId="2F74906A" wp14:editId="25D4F5F2">
                  <wp:extent cx="2743200" cy="3657600"/>
                  <wp:effectExtent l="0" t="0" r="0" b="0"/>
                  <wp:docPr id="550" name="Picture 550" descr="C:\Users\Steven Hill\AppData\Local\Microsoft\Windows\INetCache\Content.Word\2017-08-02-0233_4-Moon_685NIR-Stack350-Wavelets1x20+2x20-Gam6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teven Hill\AppData\Local\Microsoft\Windows\INetCache\Content.Word\2017-08-02-0233_4-Moon_685NIR-Stack350-Wavelets1x20+2x20-Gam60pct-HalfSize.jp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r>
      <w:tr w:rsidR="00C002A2" w:rsidRPr="00EE3E4F" w:rsidTr="00A018C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rsidR="00C002A2" w:rsidRPr="00EE3E4F" w:rsidRDefault="00C002A2" w:rsidP="00C002A2">
            <w:pPr>
              <w:jc w:val="center"/>
              <w:rPr>
                <w:sz w:val="20"/>
                <w:lang w:bidi="ar-SA"/>
              </w:rPr>
            </w:pPr>
            <w:r w:rsidRPr="002268BE">
              <w:rPr>
                <w:sz w:val="20"/>
                <w:lang w:bidi="ar-SA"/>
              </w:rPr>
              <w:t>2017-08-02-0228_4-Moon_685NIR-Stack500-Wavelets1x20+2x20-Gam60pct-HalfSize.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rsidR="00C002A2" w:rsidRPr="00EE3E4F" w:rsidRDefault="00C002A2" w:rsidP="00C002A2">
            <w:pPr>
              <w:jc w:val="center"/>
              <w:rPr>
                <w:sz w:val="20"/>
                <w:lang w:bidi="ar-SA"/>
              </w:rPr>
            </w:pPr>
            <w:r w:rsidRPr="002268BE">
              <w:rPr>
                <w:sz w:val="20"/>
                <w:lang w:bidi="ar-SA"/>
              </w:rPr>
              <w:t>2017-08-02-0233_4-Moon_685NIR-Stack350-Wavelets1x20+2x20-Gam60pct-HalfSize.jpg</w:t>
            </w:r>
          </w:p>
        </w:tc>
      </w:tr>
    </w:tbl>
    <w:p w:rsidR="00A54FAE" w:rsidRDefault="00A54FAE" w:rsidP="00E61843">
      <w:pPr>
        <w:rPr>
          <w:lang w:bidi="ar-SA"/>
        </w:rPr>
      </w:pPr>
    </w:p>
    <w:p w:rsidR="00CA73F7" w:rsidRDefault="00CA73F7" w:rsidP="00E61843">
      <w:pPr>
        <w:rPr>
          <w:lang w:bidi="ar-SA"/>
        </w:rPr>
      </w:pPr>
    </w:p>
    <w:p w:rsidR="001B2E1D" w:rsidRDefault="001B2E1D">
      <w:r w:rsidRPr="001B2E1D">
        <w:rPr>
          <w:b/>
          <w:lang w:bidi="ar-SA"/>
        </w:rPr>
        <w:t>Data Disposition:</w:t>
      </w:r>
      <w:r>
        <w:rPr>
          <w:lang w:bidi="ar-SA"/>
        </w:rPr>
        <w:t xml:space="preserve"> TBD</w:t>
      </w:r>
    </w:p>
    <w:p w:rsidR="00CA73F7" w:rsidRDefault="00CA73F7">
      <w:pPr>
        <w:rPr>
          <w:rFonts w:cs="Arial"/>
          <w:b/>
          <w:bCs/>
          <w:sz w:val="26"/>
          <w:szCs w:val="26"/>
          <w:lang w:bidi="ar-SA"/>
        </w:rPr>
      </w:pPr>
      <w:r>
        <w:br w:type="page"/>
      </w:r>
    </w:p>
    <w:p w:rsidR="00CA73F7" w:rsidRPr="00D4326C" w:rsidRDefault="00CA73F7" w:rsidP="00CA73F7">
      <w:pPr>
        <w:pStyle w:val="Heading3"/>
      </w:pPr>
      <w:bookmarkStart w:id="26" w:name="_Toc497199141"/>
      <w:r>
        <w:lastRenderedPageBreak/>
        <w:t xml:space="preserve">2017-Aug-18 (Aug-18 UT): </w:t>
      </w:r>
      <w:r w:rsidRPr="002B2B28">
        <w:t xml:space="preserve"> </w:t>
      </w:r>
      <w:r>
        <w:t>Sun Imaging Tests</w:t>
      </w:r>
      <w:bookmarkEnd w:id="26"/>
    </w:p>
    <w:p w:rsidR="00CA73F7" w:rsidRDefault="00CA73F7" w:rsidP="00CA73F7">
      <w:pPr>
        <w:rPr>
          <w:color w:val="808080" w:themeColor="background1" w:themeShade="80"/>
          <w:sz w:val="20"/>
          <w:lang w:bidi="ar-SA"/>
        </w:rPr>
      </w:pPr>
      <w:r>
        <w:rPr>
          <w:color w:val="808080" w:themeColor="background1" w:themeShade="80"/>
          <w:sz w:val="20"/>
          <w:lang w:bidi="ar-SA"/>
        </w:rPr>
        <w:t>Last Updated 8/6/2017</w:t>
      </w:r>
    </w:p>
    <w:p w:rsidR="00CA73F7" w:rsidRDefault="00CA73F7" w:rsidP="00CA73F7">
      <w:pPr>
        <w:rPr>
          <w:color w:val="808080" w:themeColor="background1" w:themeShade="80"/>
          <w:sz w:val="20"/>
          <w:lang w:bidi="ar-SA"/>
        </w:rPr>
      </w:pPr>
    </w:p>
    <w:p w:rsidR="00CA73F7" w:rsidRPr="009164B7" w:rsidRDefault="00CA73F7" w:rsidP="00CA73F7">
      <w:r>
        <w:t xml:space="preserve">Very steady seeing (4/5) and very good transparency.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CA73F7" w:rsidRPr="004174E0" w:rsidTr="00C000FC">
        <w:trPr>
          <w:jc w:val="center"/>
        </w:trPr>
        <w:tc>
          <w:tcPr>
            <w:tcW w:w="4680" w:type="dxa"/>
            <w:shd w:val="clear" w:color="auto" w:fill="000000"/>
            <w:vAlign w:val="center"/>
          </w:tcPr>
          <w:p w:rsidR="00CA73F7" w:rsidRDefault="00CA73F7" w:rsidP="00C000FC">
            <w:pPr>
              <w:jc w:val="center"/>
              <w:rPr>
                <w:noProof/>
                <w:color w:val="808080" w:themeColor="background1" w:themeShade="80"/>
                <w:sz w:val="20"/>
                <w:lang w:bidi="ar-SA"/>
              </w:rPr>
            </w:pPr>
            <w:r>
              <w:rPr>
                <w:noProof/>
              </w:rPr>
              <w:drawing>
                <wp:inline distT="0" distB="0" distL="0" distR="0" wp14:anchorId="262BBC30" wp14:editId="76DF4A76">
                  <wp:extent cx="2658745" cy="2658745"/>
                  <wp:effectExtent l="0" t="0" r="0" b="0"/>
                  <wp:docPr id="6" name="Picture 6" descr="C:\Users\Steven Hill\AppData\Local\Microsoft\Windows\INetCache\Content.Word\2017-08-02-0401_5-Hill-Saturn-RGB-Wavelets-WhtBal-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8-02-0401_5-Hill-Saturn-RGB-Wavelets-WhtBal-Stuff.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658745" cy="2658745"/>
                          </a:xfrm>
                          <a:prstGeom prst="rect">
                            <a:avLst/>
                          </a:prstGeom>
                          <a:noFill/>
                          <a:ln>
                            <a:noFill/>
                          </a:ln>
                        </pic:spPr>
                      </pic:pic>
                    </a:graphicData>
                  </a:graphic>
                </wp:inline>
              </w:drawing>
            </w:r>
          </w:p>
        </w:tc>
        <w:tc>
          <w:tcPr>
            <w:tcW w:w="4680" w:type="dxa"/>
            <w:shd w:val="clear" w:color="auto" w:fill="000000"/>
          </w:tcPr>
          <w:p w:rsidR="00CA73F7" w:rsidRPr="004174E0" w:rsidRDefault="00CA73F7" w:rsidP="00C000FC">
            <w:pPr>
              <w:jc w:val="center"/>
              <w:rPr>
                <w:sz w:val="20"/>
                <w:lang w:bidi="ar-SA"/>
              </w:rPr>
            </w:pPr>
          </w:p>
        </w:tc>
      </w:tr>
      <w:tr w:rsidR="00CA73F7" w:rsidRPr="00EE3E4F" w:rsidTr="00C000FC">
        <w:trPr>
          <w:jc w:val="center"/>
        </w:trPr>
        <w:tc>
          <w:tcPr>
            <w:tcW w:w="4680" w:type="dxa"/>
            <w:shd w:val="clear" w:color="auto" w:fill="000000"/>
          </w:tcPr>
          <w:p w:rsidR="00CA73F7" w:rsidRPr="00EE3E4F" w:rsidRDefault="00CA73F7" w:rsidP="00C000FC">
            <w:pPr>
              <w:jc w:val="center"/>
              <w:rPr>
                <w:sz w:val="20"/>
                <w:lang w:bidi="ar-SA"/>
              </w:rPr>
            </w:pPr>
            <w:r w:rsidRPr="00A54FAE">
              <w:rPr>
                <w:sz w:val="20"/>
                <w:lang w:bidi="ar-SA"/>
              </w:rPr>
              <w:t>2017-08-02-0401_5-Hill-Saturn-RGB-Wavelets-WhtBal-Stuff.png</w:t>
            </w:r>
          </w:p>
        </w:tc>
        <w:tc>
          <w:tcPr>
            <w:tcW w:w="4680" w:type="dxa"/>
            <w:shd w:val="clear" w:color="auto" w:fill="000000"/>
          </w:tcPr>
          <w:p w:rsidR="00CA73F7" w:rsidRPr="00EE3E4F" w:rsidRDefault="00CA73F7" w:rsidP="00C000FC">
            <w:pPr>
              <w:jc w:val="center"/>
              <w:rPr>
                <w:sz w:val="20"/>
                <w:lang w:bidi="ar-SA"/>
              </w:rPr>
            </w:pPr>
            <w:r>
              <w:rPr>
                <w:sz w:val="20"/>
                <w:lang w:bidi="ar-SA"/>
              </w:rPr>
              <w:t>TBD</w:t>
            </w:r>
          </w:p>
        </w:tc>
      </w:tr>
    </w:tbl>
    <w:p w:rsidR="00CA73F7" w:rsidRDefault="00CA73F7" w:rsidP="00E61843">
      <w:pPr>
        <w:rPr>
          <w:lang w:bidi="ar-SA"/>
        </w:rPr>
      </w:pPr>
    </w:p>
    <w:p w:rsidR="00CA73F7" w:rsidRDefault="00CA73F7" w:rsidP="00E61843">
      <w:pPr>
        <w:rPr>
          <w:lang w:bidi="ar-SA"/>
        </w:rPr>
      </w:pPr>
    </w:p>
    <w:p w:rsidR="00CA73F7" w:rsidRDefault="00CA73F7">
      <w:pPr>
        <w:rPr>
          <w:rFonts w:cs="Arial"/>
          <w:b/>
          <w:bCs/>
          <w:sz w:val="26"/>
          <w:szCs w:val="26"/>
          <w:lang w:bidi="ar-SA"/>
        </w:rPr>
      </w:pPr>
      <w:r>
        <w:br w:type="page"/>
      </w:r>
    </w:p>
    <w:p w:rsidR="00CA73F7" w:rsidRPr="00D4326C" w:rsidRDefault="00CA73F7" w:rsidP="00CA73F7">
      <w:pPr>
        <w:pStyle w:val="Heading3"/>
      </w:pPr>
      <w:bookmarkStart w:id="27" w:name="_Toc497199142"/>
      <w:r>
        <w:lastRenderedPageBreak/>
        <w:t xml:space="preserve">2017-Aug-21 (Aug-21 UT): </w:t>
      </w:r>
      <w:r w:rsidRPr="002B2B28">
        <w:t xml:space="preserve"> </w:t>
      </w:r>
      <w:r>
        <w:t>Eclipse in Alliance, Nebraska!</w:t>
      </w:r>
      <w:bookmarkEnd w:id="27"/>
    </w:p>
    <w:p w:rsidR="00CA73F7" w:rsidRDefault="00CA73F7" w:rsidP="00CA73F7">
      <w:pPr>
        <w:rPr>
          <w:color w:val="808080" w:themeColor="background1" w:themeShade="80"/>
          <w:sz w:val="20"/>
          <w:lang w:bidi="ar-SA"/>
        </w:rPr>
      </w:pPr>
      <w:r>
        <w:rPr>
          <w:color w:val="808080" w:themeColor="background1" w:themeShade="80"/>
          <w:sz w:val="20"/>
          <w:lang w:bidi="ar-SA"/>
        </w:rPr>
        <w:t>Last Updated 8/6/2017</w:t>
      </w:r>
    </w:p>
    <w:p w:rsidR="00CA73F7" w:rsidRDefault="00CA73F7" w:rsidP="00C000FC">
      <w:pPr>
        <w:rPr>
          <w:lang w:bidi="ar-SA"/>
        </w:rPr>
      </w:pPr>
    </w:p>
    <w:p w:rsidR="00095A69" w:rsidRDefault="00095A69" w:rsidP="00C000FC">
      <w:pPr>
        <w:rPr>
          <w:lang w:bidi="ar-SA"/>
        </w:rPr>
      </w:pPr>
      <w:r>
        <w:rPr>
          <w:lang w:bidi="ar-SA"/>
        </w:rPr>
        <w:t>TO DO:</w:t>
      </w:r>
    </w:p>
    <w:p w:rsidR="00095A69" w:rsidRDefault="00095A69" w:rsidP="0071317D">
      <w:pPr>
        <w:pStyle w:val="ListParagraph"/>
        <w:numPr>
          <w:ilvl w:val="0"/>
          <w:numId w:val="16"/>
        </w:numPr>
        <w:rPr>
          <w:lang w:bidi="ar-SA"/>
        </w:rPr>
      </w:pPr>
      <w:r>
        <w:rPr>
          <w:lang w:bidi="ar-SA"/>
        </w:rPr>
        <w:t>Finish stacking all totality images from 500D</w:t>
      </w:r>
      <w:r w:rsidR="00C35870">
        <w:rPr>
          <w:lang w:bidi="ar-SA"/>
        </w:rPr>
        <w:t xml:space="preserve"> – and document</w:t>
      </w:r>
    </w:p>
    <w:p w:rsidR="00095A69" w:rsidRDefault="00095A69" w:rsidP="0071317D">
      <w:pPr>
        <w:pStyle w:val="ListParagraph"/>
        <w:numPr>
          <w:ilvl w:val="0"/>
          <w:numId w:val="16"/>
        </w:numPr>
        <w:rPr>
          <w:lang w:bidi="ar-SA"/>
        </w:rPr>
      </w:pPr>
      <w:r>
        <w:rPr>
          <w:lang w:bidi="ar-SA"/>
        </w:rPr>
        <w:t>Create HDR master from 500D stacked images</w:t>
      </w:r>
      <w:r w:rsidR="00C35870">
        <w:rPr>
          <w:lang w:bidi="ar-SA"/>
        </w:rPr>
        <w:t xml:space="preserve"> – and document</w:t>
      </w:r>
    </w:p>
    <w:p w:rsidR="00095A69" w:rsidRDefault="00095A69" w:rsidP="0071317D">
      <w:pPr>
        <w:pStyle w:val="ListParagraph"/>
        <w:numPr>
          <w:ilvl w:val="0"/>
          <w:numId w:val="16"/>
        </w:numPr>
        <w:rPr>
          <w:lang w:bidi="ar-SA"/>
        </w:rPr>
      </w:pPr>
      <w:r>
        <w:rPr>
          <w:lang w:bidi="ar-SA"/>
        </w:rPr>
        <w:t>Process all partial phase NIR video</w:t>
      </w:r>
      <w:r w:rsidR="00C35870">
        <w:rPr>
          <w:lang w:bidi="ar-SA"/>
        </w:rPr>
        <w:t xml:space="preserve"> – and document</w:t>
      </w:r>
    </w:p>
    <w:p w:rsidR="00095A69" w:rsidRDefault="00095A69" w:rsidP="0071317D">
      <w:pPr>
        <w:pStyle w:val="ListParagraph"/>
        <w:numPr>
          <w:ilvl w:val="0"/>
          <w:numId w:val="16"/>
        </w:numPr>
        <w:rPr>
          <w:lang w:bidi="ar-SA"/>
        </w:rPr>
      </w:pPr>
      <w:r>
        <w:rPr>
          <w:lang w:bidi="ar-SA"/>
        </w:rPr>
        <w:t>Process all partial phase 500D images</w:t>
      </w:r>
    </w:p>
    <w:p w:rsidR="00095A69" w:rsidRDefault="00095A69" w:rsidP="0071317D">
      <w:pPr>
        <w:pStyle w:val="ListParagraph"/>
        <w:numPr>
          <w:ilvl w:val="0"/>
          <w:numId w:val="16"/>
        </w:numPr>
        <w:rPr>
          <w:lang w:bidi="ar-SA"/>
        </w:rPr>
      </w:pPr>
      <w:r>
        <w:rPr>
          <w:lang w:bidi="ar-SA"/>
        </w:rPr>
        <w:t>Make NIR Video</w:t>
      </w:r>
    </w:p>
    <w:p w:rsidR="00095A69" w:rsidRDefault="00095A69" w:rsidP="0071317D">
      <w:pPr>
        <w:pStyle w:val="ListParagraph"/>
        <w:numPr>
          <w:ilvl w:val="0"/>
          <w:numId w:val="16"/>
        </w:numPr>
        <w:rPr>
          <w:lang w:bidi="ar-SA"/>
        </w:rPr>
      </w:pPr>
      <w:r>
        <w:rPr>
          <w:lang w:bidi="ar-SA"/>
        </w:rPr>
        <w:t>Make 500D video</w:t>
      </w:r>
    </w:p>
    <w:p w:rsidR="00095A69" w:rsidRDefault="00095A69" w:rsidP="0071317D">
      <w:pPr>
        <w:pStyle w:val="ListParagraph"/>
        <w:numPr>
          <w:ilvl w:val="0"/>
          <w:numId w:val="16"/>
        </w:numPr>
        <w:rPr>
          <w:lang w:bidi="ar-SA"/>
        </w:rPr>
      </w:pPr>
      <w:r>
        <w:rPr>
          <w:lang w:bidi="ar-SA"/>
        </w:rPr>
        <w:t>Archive data</w:t>
      </w:r>
    </w:p>
    <w:p w:rsidR="00095A69" w:rsidRDefault="00095A69" w:rsidP="00C000FC">
      <w:pPr>
        <w:rPr>
          <w:lang w:bidi="ar-SA"/>
        </w:rPr>
      </w:pPr>
    </w:p>
    <w:p w:rsidR="00C000FC" w:rsidRDefault="00C000FC" w:rsidP="00C000FC">
      <w:pPr>
        <w:rPr>
          <w:lang w:bidi="ar-SA"/>
        </w:rPr>
      </w:pPr>
      <w:r>
        <w:rPr>
          <w:lang w:bidi="ar-SA"/>
        </w:rPr>
        <w:t>A wide range of images were taken using the Canon EOS Rebel 500D at 300mm and the ASI120MM with the 135mm lens and the &gt;807nm NIR filter.</w:t>
      </w:r>
    </w:p>
    <w:p w:rsidR="00C000FC" w:rsidRDefault="00C000FC" w:rsidP="00C000FC">
      <w:pPr>
        <w:rPr>
          <w:lang w:bidi="ar-SA"/>
        </w:rPr>
      </w:pPr>
    </w:p>
    <w:p w:rsidR="00573170" w:rsidRDefault="00573170" w:rsidP="00C000FC">
      <w:pPr>
        <w:rPr>
          <w:lang w:bidi="ar-SA"/>
        </w:rPr>
      </w:pPr>
      <w:r>
        <w:rPr>
          <w:lang w:bidi="ar-SA"/>
        </w:rPr>
        <w:t>It would be a good idea to take some dark frames, flat fields and flux calibration images with known sources, e.g., sky for flats and Vega for flux with the different configurations used at the eclipse.</w:t>
      </w:r>
    </w:p>
    <w:p w:rsidR="00573170" w:rsidRDefault="00573170" w:rsidP="00C000FC">
      <w:pPr>
        <w:rPr>
          <w:lang w:bidi="ar-SA"/>
        </w:rPr>
      </w:pPr>
    </w:p>
    <w:p w:rsidR="00C000FC" w:rsidRDefault="00C000FC" w:rsidP="00C000FC">
      <w:pPr>
        <w:rPr>
          <w:lang w:bidi="ar-SA"/>
        </w:rPr>
      </w:pPr>
      <w:r>
        <w:rPr>
          <w:lang w:bidi="ar-SA"/>
        </w:rPr>
        <w:t>Notes on NIR images…</w:t>
      </w:r>
    </w:p>
    <w:p w:rsidR="00BF54A2" w:rsidRDefault="00BF54A2">
      <w:pPr>
        <w:rPr>
          <w:lang w:bidi="ar-SA"/>
        </w:rPr>
      </w:pPr>
      <w:r>
        <w:rPr>
          <w:lang w:bidi="ar-SA"/>
        </w:rPr>
        <w:br w:type="page"/>
      </w:r>
    </w:p>
    <w:p w:rsidR="00BF54A2" w:rsidRDefault="00BF54A2" w:rsidP="00C000FC">
      <w:pPr>
        <w:rPr>
          <w:lang w:bidi="ar-SA"/>
        </w:rPr>
      </w:pPr>
      <w:r>
        <w:rPr>
          <w:lang w:bidi="ar-SA"/>
        </w:rPr>
        <w:lastRenderedPageBreak/>
        <w:t>Table title</w:t>
      </w:r>
      <w:bookmarkStart w:id="28" w:name="_GoBack"/>
      <w:bookmarkEnd w:id="28"/>
    </w:p>
    <w:tbl>
      <w:tblPr>
        <w:tblW w:w="9360" w:type="dxa"/>
        <w:tblLook w:val="04A0" w:firstRow="1" w:lastRow="0" w:firstColumn="1" w:lastColumn="0" w:noHBand="0" w:noVBand="1"/>
      </w:tblPr>
      <w:tblGrid>
        <w:gridCol w:w="3870"/>
        <w:gridCol w:w="1349"/>
        <w:gridCol w:w="818"/>
        <w:gridCol w:w="932"/>
        <w:gridCol w:w="960"/>
        <w:gridCol w:w="1431"/>
      </w:tblGrid>
      <w:tr w:rsidR="00381DE2" w:rsidRPr="00BF54A2" w:rsidTr="00BF54A2">
        <w:trPr>
          <w:trHeight w:val="20"/>
        </w:trPr>
        <w:tc>
          <w:tcPr>
            <w:tcW w:w="3870" w:type="dxa"/>
            <w:tcBorders>
              <w:top w:val="single" w:sz="4" w:space="0" w:color="auto"/>
              <w:left w:val="nil"/>
              <w:bottom w:val="single" w:sz="4" w:space="0" w:color="auto"/>
              <w:right w:val="nil"/>
            </w:tcBorders>
            <w:shd w:val="clear" w:color="auto" w:fill="auto"/>
            <w:noWrap/>
            <w:vAlign w:val="bottom"/>
            <w:hideMark/>
          </w:tcPr>
          <w:p w:rsidR="00381DE2" w:rsidRPr="00BF54A2" w:rsidRDefault="00381DE2">
            <w:pPr>
              <w:rPr>
                <w:rFonts w:ascii="Calibri" w:hAnsi="Calibri" w:cs="Calibri"/>
                <w:b/>
                <w:color w:val="000000"/>
                <w:sz w:val="20"/>
                <w:szCs w:val="22"/>
                <w:lang w:bidi="ar-SA"/>
              </w:rPr>
            </w:pPr>
            <w:r w:rsidRPr="00BF54A2">
              <w:rPr>
                <w:rFonts w:ascii="Calibri" w:hAnsi="Calibri" w:cs="Calibri"/>
                <w:b/>
                <w:color w:val="000000"/>
                <w:sz w:val="20"/>
                <w:szCs w:val="22"/>
              </w:rPr>
              <w:t>Video File</w:t>
            </w:r>
          </w:p>
        </w:tc>
        <w:tc>
          <w:tcPr>
            <w:tcW w:w="1349" w:type="dxa"/>
            <w:tcBorders>
              <w:top w:val="single" w:sz="4" w:space="0" w:color="auto"/>
              <w:left w:val="nil"/>
              <w:bottom w:val="single" w:sz="4" w:space="0" w:color="auto"/>
              <w:right w:val="nil"/>
            </w:tcBorders>
            <w:shd w:val="clear" w:color="auto" w:fill="auto"/>
            <w:noWrap/>
            <w:vAlign w:val="bottom"/>
            <w:hideMark/>
          </w:tcPr>
          <w:p w:rsidR="00381DE2" w:rsidRPr="00BF54A2" w:rsidRDefault="00381DE2">
            <w:pPr>
              <w:rPr>
                <w:rFonts w:ascii="Calibri" w:hAnsi="Calibri" w:cs="Calibri"/>
                <w:b/>
                <w:color w:val="000000"/>
                <w:sz w:val="20"/>
                <w:szCs w:val="22"/>
              </w:rPr>
            </w:pPr>
            <w:r w:rsidRPr="00BF54A2">
              <w:rPr>
                <w:rFonts w:ascii="Calibri" w:hAnsi="Calibri" w:cs="Calibri"/>
                <w:b/>
                <w:color w:val="000000"/>
                <w:sz w:val="20"/>
                <w:szCs w:val="22"/>
              </w:rPr>
              <w:t>Exposure</w:t>
            </w:r>
          </w:p>
        </w:tc>
        <w:tc>
          <w:tcPr>
            <w:tcW w:w="818" w:type="dxa"/>
            <w:tcBorders>
              <w:top w:val="single" w:sz="4" w:space="0" w:color="auto"/>
              <w:left w:val="nil"/>
              <w:bottom w:val="single" w:sz="4" w:space="0" w:color="auto"/>
              <w:right w:val="nil"/>
            </w:tcBorders>
            <w:shd w:val="clear" w:color="auto" w:fill="auto"/>
            <w:noWrap/>
            <w:vAlign w:val="bottom"/>
            <w:hideMark/>
          </w:tcPr>
          <w:p w:rsidR="00381DE2" w:rsidRPr="00BF54A2" w:rsidRDefault="00381DE2">
            <w:pPr>
              <w:rPr>
                <w:rFonts w:ascii="Calibri" w:hAnsi="Calibri" w:cs="Calibri"/>
                <w:b/>
                <w:color w:val="000000"/>
                <w:sz w:val="20"/>
                <w:szCs w:val="22"/>
              </w:rPr>
            </w:pPr>
            <w:r w:rsidRPr="00BF54A2">
              <w:rPr>
                <w:rFonts w:ascii="Calibri" w:hAnsi="Calibri" w:cs="Calibri"/>
                <w:b/>
                <w:color w:val="000000"/>
                <w:sz w:val="20"/>
                <w:szCs w:val="22"/>
              </w:rPr>
              <w:t>Gain</w:t>
            </w:r>
          </w:p>
        </w:tc>
        <w:tc>
          <w:tcPr>
            <w:tcW w:w="932" w:type="dxa"/>
            <w:tcBorders>
              <w:top w:val="single" w:sz="4" w:space="0" w:color="auto"/>
              <w:left w:val="nil"/>
              <w:bottom w:val="single" w:sz="4" w:space="0" w:color="auto"/>
              <w:right w:val="nil"/>
            </w:tcBorders>
            <w:shd w:val="clear" w:color="auto" w:fill="auto"/>
            <w:noWrap/>
            <w:vAlign w:val="bottom"/>
            <w:hideMark/>
          </w:tcPr>
          <w:p w:rsidR="00381DE2" w:rsidRPr="00BF54A2" w:rsidRDefault="00381DE2">
            <w:pPr>
              <w:rPr>
                <w:rFonts w:ascii="Calibri" w:hAnsi="Calibri" w:cs="Calibri"/>
                <w:b/>
                <w:color w:val="000000"/>
                <w:sz w:val="20"/>
                <w:szCs w:val="22"/>
              </w:rPr>
            </w:pPr>
            <w:r w:rsidRPr="00BF54A2">
              <w:rPr>
                <w:rFonts w:ascii="Calibri" w:hAnsi="Calibri" w:cs="Calibri"/>
                <w:b/>
                <w:color w:val="000000"/>
                <w:sz w:val="20"/>
                <w:szCs w:val="22"/>
              </w:rPr>
              <w:t>Gamma</w:t>
            </w:r>
          </w:p>
        </w:tc>
        <w:tc>
          <w:tcPr>
            <w:tcW w:w="960" w:type="dxa"/>
            <w:tcBorders>
              <w:top w:val="single" w:sz="4" w:space="0" w:color="auto"/>
              <w:left w:val="nil"/>
              <w:bottom w:val="single" w:sz="4" w:space="0" w:color="auto"/>
              <w:right w:val="nil"/>
            </w:tcBorders>
            <w:shd w:val="clear" w:color="auto" w:fill="auto"/>
            <w:noWrap/>
            <w:vAlign w:val="bottom"/>
            <w:hideMark/>
          </w:tcPr>
          <w:p w:rsidR="00381DE2" w:rsidRPr="00BF54A2" w:rsidRDefault="00381DE2">
            <w:pPr>
              <w:rPr>
                <w:rFonts w:ascii="Calibri" w:hAnsi="Calibri" w:cs="Calibri"/>
                <w:b/>
                <w:color w:val="000000"/>
                <w:sz w:val="20"/>
                <w:szCs w:val="22"/>
              </w:rPr>
            </w:pPr>
            <w:r w:rsidRPr="00BF54A2">
              <w:rPr>
                <w:rFonts w:ascii="Calibri" w:hAnsi="Calibri" w:cs="Calibri"/>
                <w:b/>
                <w:color w:val="000000"/>
                <w:sz w:val="20"/>
                <w:szCs w:val="22"/>
              </w:rPr>
              <w:t>Binning</w:t>
            </w:r>
          </w:p>
        </w:tc>
        <w:tc>
          <w:tcPr>
            <w:tcW w:w="1431" w:type="dxa"/>
            <w:tcBorders>
              <w:top w:val="single" w:sz="4" w:space="0" w:color="auto"/>
              <w:left w:val="nil"/>
              <w:bottom w:val="single" w:sz="4" w:space="0" w:color="auto"/>
              <w:right w:val="nil"/>
            </w:tcBorders>
            <w:shd w:val="clear" w:color="auto" w:fill="auto"/>
            <w:noWrap/>
            <w:vAlign w:val="bottom"/>
            <w:hideMark/>
          </w:tcPr>
          <w:p w:rsidR="00381DE2" w:rsidRPr="00BF54A2" w:rsidRDefault="00381DE2">
            <w:pPr>
              <w:rPr>
                <w:rFonts w:ascii="Calibri" w:hAnsi="Calibri" w:cs="Calibri"/>
                <w:b/>
                <w:color w:val="000000"/>
                <w:sz w:val="20"/>
                <w:szCs w:val="22"/>
              </w:rPr>
            </w:pPr>
            <w:r w:rsidRPr="00BF54A2">
              <w:rPr>
                <w:rFonts w:ascii="Calibri" w:hAnsi="Calibri" w:cs="Calibri"/>
                <w:b/>
                <w:color w:val="000000"/>
                <w:sz w:val="20"/>
                <w:szCs w:val="22"/>
              </w:rPr>
              <w:t>Capture Area</w:t>
            </w:r>
          </w:p>
        </w:tc>
      </w:tr>
      <w:tr w:rsidR="00381DE2" w:rsidRPr="00BF54A2" w:rsidTr="00BF54A2">
        <w:trPr>
          <w:trHeight w:val="20"/>
        </w:trPr>
        <w:tc>
          <w:tcPr>
            <w:tcW w:w="3870" w:type="dxa"/>
            <w:tcBorders>
              <w:top w:val="single" w:sz="4" w:space="0" w:color="auto"/>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18_2-Sun_807NIR.avi</w:t>
            </w:r>
          </w:p>
        </w:tc>
        <w:tc>
          <w:tcPr>
            <w:tcW w:w="1349" w:type="dxa"/>
            <w:tcBorders>
              <w:top w:val="single" w:sz="4" w:space="0" w:color="auto"/>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single" w:sz="4" w:space="0" w:color="auto"/>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single" w:sz="4" w:space="0" w:color="auto"/>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single" w:sz="4" w:space="0" w:color="auto"/>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single" w:sz="4" w:space="0" w:color="auto"/>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19_4-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23_9-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27_2-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29_1-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31_2-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33_3-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36_8-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39_6-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43_0-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47_5-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52_4-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57_3-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02_5-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07_4-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15_8-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25_8-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30_2-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32_9-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36_3-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38_3-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41_9-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43_8-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45_3-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48_3-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50_4-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009433</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54_4-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009433</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95</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58_6-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02_3-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06_1-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09_5-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13_6-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17_6-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21_6-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25_4-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29_6-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33_9-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39_1-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43_7-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50_6-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55_6-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59_1-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904_2-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908_6-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911_4-Sun_807NIR.avi</w:t>
            </w:r>
          </w:p>
        </w:tc>
        <w:tc>
          <w:tcPr>
            <w:tcW w:w="1349"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914_2-Sun_807NIR.avi</w:t>
            </w:r>
          </w:p>
        </w:tc>
        <w:tc>
          <w:tcPr>
            <w:tcW w:w="1349" w:type="dxa"/>
            <w:tcBorders>
              <w:top w:val="nil"/>
              <w:left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rsidTr="00BF54A2">
        <w:trPr>
          <w:trHeight w:val="20"/>
        </w:trPr>
        <w:tc>
          <w:tcPr>
            <w:tcW w:w="3870" w:type="dxa"/>
            <w:tcBorders>
              <w:top w:val="nil"/>
              <w:left w:val="nil"/>
              <w:bottom w:val="single" w:sz="4" w:space="0" w:color="auto"/>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916_8-Sun_807NIR.avi</w:t>
            </w:r>
          </w:p>
        </w:tc>
        <w:tc>
          <w:tcPr>
            <w:tcW w:w="1349" w:type="dxa"/>
            <w:tcBorders>
              <w:top w:val="nil"/>
              <w:left w:val="nil"/>
              <w:bottom w:val="single" w:sz="4" w:space="0" w:color="auto"/>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single" w:sz="4" w:space="0" w:color="auto"/>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single" w:sz="4" w:space="0" w:color="auto"/>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single" w:sz="4" w:space="0" w:color="auto"/>
              <w:right w:val="nil"/>
            </w:tcBorders>
            <w:shd w:val="clear" w:color="auto" w:fill="auto"/>
            <w:noWrap/>
            <w:vAlign w:val="bottom"/>
            <w:hideMark/>
          </w:tcPr>
          <w:p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single" w:sz="4" w:space="0" w:color="auto"/>
              <w:right w:val="nil"/>
            </w:tcBorders>
            <w:shd w:val="clear" w:color="auto" w:fill="auto"/>
            <w:noWrap/>
            <w:vAlign w:val="bottom"/>
            <w:hideMark/>
          </w:tcPr>
          <w:p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bl>
    <w:p w:rsidR="00381DE2" w:rsidRDefault="00381DE2" w:rsidP="00C000FC">
      <w:pPr>
        <w:rPr>
          <w:lang w:bidi="ar-SA"/>
        </w:rPr>
      </w:pPr>
    </w:p>
    <w:p w:rsidR="00C000FC" w:rsidRDefault="00C000FC" w:rsidP="00C000FC">
      <w:pPr>
        <w:rPr>
          <w:lang w:bidi="ar-SA"/>
        </w:rPr>
      </w:pPr>
    </w:p>
    <w:p w:rsidR="00CA73F7" w:rsidRPr="009164B7" w:rsidRDefault="00CA73F7" w:rsidP="00CA73F7">
      <w:r>
        <w:t xml:space="preserve">Very steady seeing (4/5) and very good transparency.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73170" w:rsidRPr="004174E0" w:rsidTr="003A4B3C">
        <w:trPr>
          <w:jc w:val="center"/>
        </w:trPr>
        <w:tc>
          <w:tcPr>
            <w:tcW w:w="4680" w:type="dxa"/>
            <w:shd w:val="clear" w:color="auto" w:fill="000000"/>
            <w:vAlign w:val="center"/>
          </w:tcPr>
          <w:p w:rsidR="00573170" w:rsidRDefault="00573170" w:rsidP="003A4B3C">
            <w:pPr>
              <w:jc w:val="center"/>
              <w:rPr>
                <w:noProof/>
                <w:color w:val="808080" w:themeColor="background1" w:themeShade="80"/>
                <w:sz w:val="20"/>
                <w:lang w:bidi="ar-SA"/>
              </w:rPr>
            </w:pPr>
            <w:r>
              <w:rPr>
                <w:noProof/>
              </w:rPr>
              <w:lastRenderedPageBreak/>
              <w:drawing>
                <wp:inline distT="0" distB="0" distL="0" distR="0" wp14:anchorId="5D92283D" wp14:editId="4B1E833A">
                  <wp:extent cx="2925445" cy="2272029"/>
                  <wp:effectExtent l="0" t="0" r="0" b="0"/>
                  <wp:docPr id="523" name="Picture 523" descr="C:\Users\Steven Hill\AppData\Local\Microsoft\Windows\INetCache\Content.Word\2017-08-21-1750_4-Sun_807NIR-Stack145-Gam3-Wavelets1x10+2x5+3x3+4x3-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teven Hill\AppData\Local\Microsoft\Windows\INetCache\Content.Word\2017-08-21-1750_4-Sun_807NIR-Stack145-Gam3-Wavelets1x10+2x5+3x3+4x3-Color.jpg"/>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9902" t="3695" r="11496" b="3571"/>
                          <a:stretch/>
                        </pic:blipFill>
                        <pic:spPr bwMode="auto">
                          <a:xfrm>
                            <a:off x="0" y="0"/>
                            <a:ext cx="2926080" cy="22725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shd w:val="clear" w:color="auto" w:fill="000000"/>
          </w:tcPr>
          <w:p w:rsidR="00573170" w:rsidRPr="004174E0" w:rsidRDefault="00573170" w:rsidP="003A4B3C">
            <w:pPr>
              <w:jc w:val="center"/>
              <w:rPr>
                <w:sz w:val="20"/>
                <w:lang w:bidi="ar-SA"/>
              </w:rPr>
            </w:pPr>
            <w:r>
              <w:rPr>
                <w:noProof/>
              </w:rPr>
              <w:drawing>
                <wp:inline distT="0" distB="0" distL="0" distR="0" wp14:anchorId="6C9D2474" wp14:editId="638C74EB">
                  <wp:extent cx="2926080" cy="2295144"/>
                  <wp:effectExtent l="0" t="0" r="0" b="0"/>
                  <wp:docPr id="524" name="Picture 524" descr="C:\Users\Steven Hill\AppData\Local\Microsoft\Windows\INetCache\Content.Word\2017-08-21-1752_4-Sun_807NIR_Totality-Stack600-Gam2-Wavelets1x20+2x10+3x5+4x5-Color-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8-21-1752_4-Sun_807NIR_Totality-Stack600-Gam2-Wavelets1x20+2x10+3x5+4x5-Color-Crop.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926080" cy="2295144"/>
                          </a:xfrm>
                          <a:prstGeom prst="rect">
                            <a:avLst/>
                          </a:prstGeom>
                          <a:noFill/>
                          <a:ln>
                            <a:noFill/>
                          </a:ln>
                        </pic:spPr>
                      </pic:pic>
                    </a:graphicData>
                  </a:graphic>
                </wp:inline>
              </w:drawing>
            </w:r>
          </w:p>
        </w:tc>
      </w:tr>
      <w:tr w:rsidR="00573170" w:rsidRPr="00EE3E4F" w:rsidTr="003A4B3C">
        <w:trPr>
          <w:jc w:val="center"/>
        </w:trPr>
        <w:tc>
          <w:tcPr>
            <w:tcW w:w="4680" w:type="dxa"/>
            <w:shd w:val="clear" w:color="auto" w:fill="000000"/>
          </w:tcPr>
          <w:p w:rsidR="00573170" w:rsidRPr="00EE3E4F" w:rsidRDefault="00573170" w:rsidP="003A4B3C">
            <w:pPr>
              <w:jc w:val="center"/>
              <w:rPr>
                <w:sz w:val="20"/>
                <w:lang w:bidi="ar-SA"/>
              </w:rPr>
            </w:pPr>
            <w:r w:rsidRPr="00C000FC">
              <w:rPr>
                <w:sz w:val="20"/>
                <w:lang w:bidi="ar-SA"/>
              </w:rPr>
              <w:t>2017-08-21-1750_4-Sun_807NIR-Stack145-Gam3-Wavelets1x10+2x5+3x3+4x3-Color.jpg</w:t>
            </w:r>
          </w:p>
        </w:tc>
        <w:tc>
          <w:tcPr>
            <w:tcW w:w="4680" w:type="dxa"/>
            <w:shd w:val="clear" w:color="auto" w:fill="000000"/>
          </w:tcPr>
          <w:p w:rsidR="00573170" w:rsidRPr="00EE3E4F" w:rsidRDefault="00573170" w:rsidP="003A4B3C">
            <w:pPr>
              <w:jc w:val="center"/>
              <w:rPr>
                <w:sz w:val="20"/>
                <w:lang w:bidi="ar-SA"/>
              </w:rPr>
            </w:pPr>
            <w:r w:rsidRPr="00C000FC">
              <w:rPr>
                <w:sz w:val="20"/>
                <w:lang w:bidi="ar-SA"/>
              </w:rPr>
              <w:t>2017-08-21-1752_4-Sun_807NIR_Totality-Stack600-Gam2-Wavelets1x20+2x10+3x5+4x5-Color-Crop.jpg</w:t>
            </w:r>
          </w:p>
        </w:tc>
      </w:tr>
      <w:tr w:rsidR="00CA73F7" w:rsidRPr="004174E0" w:rsidTr="00C000FC">
        <w:trPr>
          <w:jc w:val="center"/>
        </w:trPr>
        <w:tc>
          <w:tcPr>
            <w:tcW w:w="4680" w:type="dxa"/>
            <w:shd w:val="clear" w:color="auto" w:fill="000000"/>
            <w:vAlign w:val="center"/>
          </w:tcPr>
          <w:p w:rsidR="00CA73F7" w:rsidRDefault="00573170" w:rsidP="00C000FC">
            <w:pPr>
              <w:jc w:val="center"/>
              <w:rPr>
                <w:noProof/>
                <w:color w:val="808080" w:themeColor="background1" w:themeShade="80"/>
                <w:sz w:val="20"/>
                <w:lang w:bidi="ar-SA"/>
              </w:rPr>
            </w:pPr>
            <w:r>
              <w:rPr>
                <w:noProof/>
              </w:rPr>
              <w:drawing>
                <wp:inline distT="0" distB="0" distL="0" distR="0">
                  <wp:extent cx="2926080" cy="2194560"/>
                  <wp:effectExtent l="0" t="0" r="0" b="0"/>
                  <wp:docPr id="542" name="Picture 542" descr="C:\Users\Steven Hill\AppData\Local\Microsoft\Windows\INetCache\Content.Word\2017-08-21-1752_4-Sun_807NIR_DiamondRing-Stack47-Gam2-Wavelets1x10+2x5-Color-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2017-08-21-1752_4-Sun_807NIR_DiamondRing-Stack47-Gam2-Wavelets1x10+2x5-Color-Crop.jpg"/>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4332" r="5602"/>
                          <a:stretch/>
                        </pic:blipFill>
                        <pic:spPr bwMode="auto">
                          <a:xfrm>
                            <a:off x="0" y="0"/>
                            <a:ext cx="2926080" cy="219456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shd w:val="clear" w:color="auto" w:fill="000000"/>
          </w:tcPr>
          <w:p w:rsidR="00CA73F7" w:rsidRPr="004174E0" w:rsidRDefault="00573170" w:rsidP="00C000FC">
            <w:pPr>
              <w:jc w:val="center"/>
              <w:rPr>
                <w:sz w:val="20"/>
                <w:lang w:bidi="ar-SA"/>
              </w:rPr>
            </w:pPr>
            <w:r>
              <w:rPr>
                <w:noProof/>
              </w:rPr>
              <w:drawing>
                <wp:inline distT="0" distB="0" distL="0" distR="0">
                  <wp:extent cx="2286000" cy="2221992"/>
                  <wp:effectExtent l="0" t="0" r="0" b="0"/>
                  <wp:docPr id="545" name="Picture 545" descr="C:\Users\Steven Hill\AppData\Local\Microsoft\Windows\INetCache\Content.Word\SXI-Stack3-Log-Filtered-Wavelets1-Rot-Color-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SXI-Stack3-Log-Filtered-Wavelets1-Rot-Color-Crop.jp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286000" cy="2221992"/>
                          </a:xfrm>
                          <a:prstGeom prst="rect">
                            <a:avLst/>
                          </a:prstGeom>
                          <a:noFill/>
                          <a:ln>
                            <a:noFill/>
                          </a:ln>
                        </pic:spPr>
                      </pic:pic>
                    </a:graphicData>
                  </a:graphic>
                </wp:inline>
              </w:drawing>
            </w:r>
          </w:p>
        </w:tc>
      </w:tr>
      <w:tr w:rsidR="00CA73F7" w:rsidRPr="00EE3E4F" w:rsidTr="00C000FC">
        <w:trPr>
          <w:jc w:val="center"/>
        </w:trPr>
        <w:tc>
          <w:tcPr>
            <w:tcW w:w="4680" w:type="dxa"/>
            <w:shd w:val="clear" w:color="auto" w:fill="000000"/>
          </w:tcPr>
          <w:p w:rsidR="00CA73F7" w:rsidRPr="00EE3E4F" w:rsidRDefault="00573170" w:rsidP="00C000FC">
            <w:pPr>
              <w:jc w:val="center"/>
              <w:rPr>
                <w:sz w:val="20"/>
                <w:lang w:bidi="ar-SA"/>
              </w:rPr>
            </w:pPr>
            <w:r w:rsidRPr="00573170">
              <w:rPr>
                <w:sz w:val="20"/>
                <w:lang w:bidi="ar-SA"/>
              </w:rPr>
              <w:t>2017-08-21-1752_4-Sun_807NIR_DiamondRing-Stack47-Gam2-Wavelets1x10+2x5-Color-Crop.jpg</w:t>
            </w:r>
          </w:p>
        </w:tc>
        <w:tc>
          <w:tcPr>
            <w:tcW w:w="4680" w:type="dxa"/>
            <w:shd w:val="clear" w:color="auto" w:fill="000000"/>
          </w:tcPr>
          <w:p w:rsidR="00CA73F7" w:rsidRPr="00EE3E4F" w:rsidRDefault="004B0035" w:rsidP="00C000FC">
            <w:pPr>
              <w:jc w:val="center"/>
              <w:rPr>
                <w:sz w:val="20"/>
                <w:lang w:bidi="ar-SA"/>
              </w:rPr>
            </w:pPr>
            <w:r w:rsidRPr="004B0035">
              <w:rPr>
                <w:sz w:val="20"/>
                <w:lang w:bidi="ar-SA"/>
              </w:rPr>
              <w:t>SXI-Stack3-Log-Filtered-Wavelets1-Rot-Color-Crop.jpg</w:t>
            </w:r>
          </w:p>
        </w:tc>
      </w:tr>
    </w:tbl>
    <w:p w:rsidR="00CA73F7" w:rsidRPr="0022092A" w:rsidRDefault="00CA73F7" w:rsidP="00CA73F7">
      <w:pPr>
        <w:rPr>
          <w:lang w:bidi="ar-SA"/>
        </w:rPr>
      </w:pPr>
    </w:p>
    <w:p w:rsidR="00CA73F7" w:rsidRPr="008E6711" w:rsidRDefault="008E6711" w:rsidP="008E6711">
      <w:pPr>
        <w:rPr>
          <w:b/>
          <w:lang w:bidi="ar-SA"/>
        </w:rPr>
      </w:pPr>
      <w:r w:rsidRPr="008E6711">
        <w:rPr>
          <w:b/>
          <w:lang w:bidi="ar-SA"/>
        </w:rPr>
        <w:t>2017-08-21-1750_4-Sun_807NIR: Exposure=0.009433; Gain=50; Gamma=50</w:t>
      </w:r>
    </w:p>
    <w:p w:rsidR="008E6711" w:rsidRDefault="008E6711" w:rsidP="008E6711">
      <w:pPr>
        <w:rPr>
          <w:lang w:bidi="ar-SA"/>
        </w:rPr>
      </w:pPr>
      <w:r>
        <w:rPr>
          <w:lang w:bidi="ar-SA"/>
        </w:rPr>
        <w:t>This sequence only had 145 frames for a total exposure of 1.3678 seconds. I terminated it early once I realized I wasn’t capturing too much of the corona. Rather than increase exposure or gain, which would saturate the inner coronal, I increased gamma to near the maximum for the next sequence. However, with gamma set to 50 for this sequence, the response should be linear.</w:t>
      </w:r>
    </w:p>
    <w:p w:rsidR="008E6711" w:rsidRDefault="008E6711" w:rsidP="008E6711">
      <w:pPr>
        <w:rPr>
          <w:lang w:bidi="ar-SA"/>
        </w:rPr>
      </w:pPr>
    </w:p>
    <w:p w:rsidR="008E6711" w:rsidRPr="008E6711" w:rsidRDefault="008E6711" w:rsidP="008E6711">
      <w:pPr>
        <w:rPr>
          <w:b/>
          <w:lang w:bidi="ar-SA"/>
        </w:rPr>
      </w:pPr>
      <w:r w:rsidRPr="008E6711">
        <w:rPr>
          <w:b/>
          <w:lang w:bidi="ar-SA"/>
        </w:rPr>
        <w:t>2017-08-21-1752_4-Sun_807NIR: Exposure=0.009433; Gain=50; Gamma=95</w:t>
      </w:r>
    </w:p>
    <w:p w:rsidR="008E6711" w:rsidRDefault="008E6711" w:rsidP="008E6711">
      <w:pPr>
        <w:rPr>
          <w:lang w:bidi="ar-SA"/>
        </w:rPr>
      </w:pPr>
      <w:r>
        <w:rPr>
          <w:lang w:bidi="ar-SA"/>
        </w:rPr>
        <w:t>This sequence uses near maximum gamma. It is an extended sequence with 2253 frames. The sequence was initiated during totality and the first 600 frames cover totality for a total exposure of 5.6598 seconds. Frames from 650 to 697 show the diamond ring. Between 600 and 650 is a hard to characterize transition between totality and the diamond ring. Further examination may show a good example of Bailey’s Beads.  At about frame 698 I replaced the NIR + 2xND filters to return to the partial phase.  The last TBD frames show the crescent Sun.</w:t>
      </w:r>
    </w:p>
    <w:p w:rsidR="008E6711" w:rsidRDefault="008E6711" w:rsidP="008E671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27274" w:rsidRPr="004174E0" w:rsidTr="003A4B3C">
        <w:trPr>
          <w:jc w:val="center"/>
        </w:trPr>
        <w:tc>
          <w:tcPr>
            <w:tcW w:w="4680" w:type="dxa"/>
            <w:shd w:val="clear" w:color="auto" w:fill="000000"/>
            <w:vAlign w:val="center"/>
          </w:tcPr>
          <w:p w:rsidR="00A27274" w:rsidRDefault="00A27274" w:rsidP="003A4B3C">
            <w:pPr>
              <w:jc w:val="center"/>
              <w:rPr>
                <w:noProof/>
                <w:color w:val="808080" w:themeColor="background1" w:themeShade="80"/>
                <w:sz w:val="20"/>
                <w:lang w:bidi="ar-SA"/>
              </w:rPr>
            </w:pPr>
            <w:r>
              <w:rPr>
                <w:noProof/>
              </w:rPr>
              <w:lastRenderedPageBreak/>
              <w:drawing>
                <wp:inline distT="0" distB="0" distL="0" distR="0">
                  <wp:extent cx="2926080" cy="2670048"/>
                  <wp:effectExtent l="0" t="0" r="0" b="0"/>
                  <wp:docPr id="554" name="Picture 554" descr="C:\Users\Steven Hill\AppData\Local\Microsoft\Windows\INetCache\Content.Word\Totality-20170821UT--0006-001ms-Aligned_thru_016ms-SmartMergeCurve-Wavelets2-Sat150-Crop-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teven Hill\AppData\Local\Microsoft\Windows\INetCache\Content.Word\Totality-20170821UT--0006-001ms-Aligned_thru_016ms-SmartMergeCurve-Wavelets2-Sat150-Crop-HalfSize.jpg"/>
                          <pic:cNvPicPr>
                            <a:picLocks noChangeAspect="1" noChangeArrowheads="1"/>
                          </pic:cNvPicPr>
                        </pic:nvPicPr>
                        <pic:blipFill>
                          <a:blip r:embed="rId99" cstate="print">
                            <a:extLst>
                              <a:ext uri="{BEBA8EAE-BF5A-486C-A8C5-ECC9F3942E4B}">
                                <a14:imgProps xmlns:a14="http://schemas.microsoft.com/office/drawing/2010/main">
                                  <a14:imgLayer r:embed="rId10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670048"/>
                          </a:xfrm>
                          <a:prstGeom prst="rect">
                            <a:avLst/>
                          </a:prstGeom>
                          <a:noFill/>
                          <a:ln>
                            <a:noFill/>
                          </a:ln>
                        </pic:spPr>
                      </pic:pic>
                    </a:graphicData>
                  </a:graphic>
                </wp:inline>
              </w:drawing>
            </w:r>
          </w:p>
        </w:tc>
        <w:tc>
          <w:tcPr>
            <w:tcW w:w="4680" w:type="dxa"/>
            <w:shd w:val="clear" w:color="auto" w:fill="000000"/>
          </w:tcPr>
          <w:p w:rsidR="00A27274" w:rsidRPr="004174E0" w:rsidRDefault="00A27274" w:rsidP="003A4B3C">
            <w:pPr>
              <w:jc w:val="center"/>
              <w:rPr>
                <w:sz w:val="20"/>
                <w:lang w:bidi="ar-SA"/>
              </w:rPr>
            </w:pPr>
            <w:r>
              <w:rPr>
                <w:noProof/>
              </w:rPr>
              <w:drawing>
                <wp:inline distT="0" distB="0" distL="0" distR="0">
                  <wp:extent cx="2926080" cy="2322576"/>
                  <wp:effectExtent l="0" t="0" r="0" b="0"/>
                  <wp:docPr id="555" name="Picture 555" descr="C:\Users\Steven Hill\AppData\Local\Microsoft\Windows\INetCache\Content.Word\Totality-20170821UT--0006-001ms-Aligned_thru_512ms-SmartMergeCurve-Gam-Wavelets2-Sat130pct-Crop-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teven Hill\AppData\Local\Microsoft\Windows\INetCache\Content.Word\Totality-20170821UT--0006-001ms-Aligned_thru_512ms-SmartMergeCurve-Gam-Wavelets2-Sat130pct-Crop-HalfSize.jpg"/>
                          <pic:cNvPicPr>
                            <a:picLocks noChangeAspect="1" noChangeArrowheads="1"/>
                          </pic:cNvPicPr>
                        </pic:nvPicPr>
                        <pic:blipFill>
                          <a:blip r:embed="rId101" cstate="print">
                            <a:extLst>
                              <a:ext uri="{BEBA8EAE-BF5A-486C-A8C5-ECC9F3942E4B}">
                                <a14:imgProps xmlns:a14="http://schemas.microsoft.com/office/drawing/2010/main">
                                  <a14:imgLayer r:embed="rId1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322576"/>
                          </a:xfrm>
                          <a:prstGeom prst="rect">
                            <a:avLst/>
                          </a:prstGeom>
                          <a:noFill/>
                          <a:ln>
                            <a:noFill/>
                          </a:ln>
                        </pic:spPr>
                      </pic:pic>
                    </a:graphicData>
                  </a:graphic>
                </wp:inline>
              </w:drawing>
            </w:r>
          </w:p>
        </w:tc>
      </w:tr>
      <w:tr w:rsidR="00A27274" w:rsidRPr="00EE3E4F" w:rsidTr="003A4B3C">
        <w:trPr>
          <w:jc w:val="center"/>
        </w:trPr>
        <w:tc>
          <w:tcPr>
            <w:tcW w:w="4680" w:type="dxa"/>
            <w:shd w:val="clear" w:color="auto" w:fill="000000"/>
          </w:tcPr>
          <w:p w:rsidR="00A27274" w:rsidRPr="00EE3E4F" w:rsidRDefault="00A27274" w:rsidP="003A4B3C">
            <w:pPr>
              <w:jc w:val="center"/>
              <w:rPr>
                <w:sz w:val="20"/>
                <w:lang w:bidi="ar-SA"/>
              </w:rPr>
            </w:pPr>
            <w:r w:rsidRPr="00A27274">
              <w:rPr>
                <w:sz w:val="20"/>
                <w:lang w:bidi="ar-SA"/>
              </w:rPr>
              <w:t>Totality-20170821UT--0006-001ms-Aligned_thru_016ms-SmartMergeCurve-Wavelets2-Sat150-Crop-HalfSize.jpg</w:t>
            </w:r>
          </w:p>
        </w:tc>
        <w:tc>
          <w:tcPr>
            <w:tcW w:w="4680" w:type="dxa"/>
            <w:shd w:val="clear" w:color="auto" w:fill="000000"/>
          </w:tcPr>
          <w:p w:rsidR="00A27274" w:rsidRPr="00EE3E4F" w:rsidRDefault="00A27274" w:rsidP="003A4B3C">
            <w:pPr>
              <w:jc w:val="center"/>
              <w:rPr>
                <w:sz w:val="20"/>
                <w:lang w:bidi="ar-SA"/>
              </w:rPr>
            </w:pPr>
            <w:r w:rsidRPr="00A27274">
              <w:rPr>
                <w:sz w:val="20"/>
                <w:lang w:bidi="ar-SA"/>
              </w:rPr>
              <w:t>Totality-20170821UT--0006-001ms-Aligned_thru_512ms-SmartMergeCurve-Gam-Wavelets2-Sat130pct-Crop-HalfSize.jpg</w:t>
            </w:r>
          </w:p>
        </w:tc>
      </w:tr>
      <w:tr w:rsidR="00A27274" w:rsidRPr="004174E0" w:rsidTr="003A4B3C">
        <w:trPr>
          <w:jc w:val="center"/>
        </w:trPr>
        <w:tc>
          <w:tcPr>
            <w:tcW w:w="4680" w:type="dxa"/>
            <w:shd w:val="clear" w:color="auto" w:fill="000000"/>
            <w:vAlign w:val="center"/>
          </w:tcPr>
          <w:p w:rsidR="00A27274" w:rsidRDefault="00A27274" w:rsidP="003A4B3C">
            <w:pPr>
              <w:jc w:val="center"/>
              <w:rPr>
                <w:noProof/>
                <w:color w:val="808080" w:themeColor="background1" w:themeShade="80"/>
                <w:sz w:val="20"/>
                <w:lang w:bidi="ar-SA"/>
              </w:rPr>
            </w:pPr>
            <w:r>
              <w:rPr>
                <w:noProof/>
              </w:rPr>
              <w:drawing>
                <wp:inline distT="0" distB="0" distL="0" distR="0" wp14:anchorId="5B871C29" wp14:editId="695045C8">
                  <wp:extent cx="2926080" cy="1993392"/>
                  <wp:effectExtent l="0" t="0" r="0" b="0"/>
                  <wp:docPr id="559" name="Picture 559" descr="C:\Users\Steven Hill\AppData\Local\Microsoft\Windows\INetCache\Content.Word\Totality-20170821UT--0006-064ms-thru-512ms-Wavelets-Filtered-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teven Hill\AppData\Local\Microsoft\Windows\INetCache\Content.Word\Totality-20170821UT--0006-064ms-thru-512ms-Wavelets-Filtered-HalfSize.jpg"/>
                          <pic:cNvPicPr>
                            <a:picLocks noChangeAspect="1" noChangeArrowheads="1"/>
                          </pic:cNvPicPr>
                        </pic:nvPicPr>
                        <pic:blipFill>
                          <a:blip r:embed="rId102" cstate="print">
                            <a:extLst>
                              <a:ext uri="{BEBA8EAE-BF5A-486C-A8C5-ECC9F3942E4B}">
                                <a14:imgProps xmlns:a14="http://schemas.microsoft.com/office/drawing/2010/main">
                                  <a14:imgLayer r:embed="rId10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1993392"/>
                          </a:xfrm>
                          <a:prstGeom prst="rect">
                            <a:avLst/>
                          </a:prstGeom>
                          <a:noFill/>
                          <a:ln>
                            <a:noFill/>
                          </a:ln>
                        </pic:spPr>
                      </pic:pic>
                    </a:graphicData>
                  </a:graphic>
                </wp:inline>
              </w:drawing>
            </w:r>
          </w:p>
        </w:tc>
        <w:tc>
          <w:tcPr>
            <w:tcW w:w="4680" w:type="dxa"/>
            <w:shd w:val="clear" w:color="auto" w:fill="000000"/>
          </w:tcPr>
          <w:p w:rsidR="00A27274" w:rsidRPr="004174E0" w:rsidRDefault="00A27274" w:rsidP="003A4B3C">
            <w:pPr>
              <w:jc w:val="center"/>
              <w:rPr>
                <w:sz w:val="20"/>
                <w:lang w:bidi="ar-SA"/>
              </w:rPr>
            </w:pPr>
            <w:r>
              <w:rPr>
                <w:noProof/>
              </w:rPr>
              <w:drawing>
                <wp:inline distT="0" distB="0" distL="0" distR="0" wp14:anchorId="0E6AD34D" wp14:editId="3338F9BB">
                  <wp:extent cx="2926080" cy="2322576"/>
                  <wp:effectExtent l="0" t="0" r="0" b="0"/>
                  <wp:docPr id="557" name="Picture 557" descr="C:\Users\Steven Hill\AppData\Local\Microsoft\Windows\INetCache\Content.Word\Totality-20170821UT--0006-001ms-Aligned_thru_512ms-SmartMergeCurve-Gam-Wavelets2-Sat130pct-Crop-HalfSize-ExtrSt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teven Hill\AppData\Local\Microsoft\Windows\INetCache\Content.Word\Totality-20170821UT--0006-001ms-Aligned_thru_512ms-SmartMergeCurve-Gam-Wavelets2-Sat130pct-Crop-HalfSize-ExtrStr.jp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926080" cy="2322576"/>
                          </a:xfrm>
                          <a:prstGeom prst="rect">
                            <a:avLst/>
                          </a:prstGeom>
                          <a:noFill/>
                          <a:ln>
                            <a:noFill/>
                          </a:ln>
                        </pic:spPr>
                      </pic:pic>
                    </a:graphicData>
                  </a:graphic>
                </wp:inline>
              </w:drawing>
            </w:r>
          </w:p>
        </w:tc>
      </w:tr>
      <w:tr w:rsidR="00A27274" w:rsidRPr="00EE3E4F" w:rsidTr="003A4B3C">
        <w:trPr>
          <w:jc w:val="center"/>
        </w:trPr>
        <w:tc>
          <w:tcPr>
            <w:tcW w:w="4680" w:type="dxa"/>
            <w:shd w:val="clear" w:color="auto" w:fill="000000"/>
          </w:tcPr>
          <w:p w:rsidR="00A27274" w:rsidRPr="00EE3E4F" w:rsidRDefault="00A27274" w:rsidP="003A4B3C">
            <w:pPr>
              <w:jc w:val="center"/>
              <w:rPr>
                <w:sz w:val="20"/>
                <w:lang w:bidi="ar-SA"/>
              </w:rPr>
            </w:pPr>
            <w:r w:rsidRPr="00A27274">
              <w:rPr>
                <w:sz w:val="20"/>
                <w:lang w:bidi="ar-SA"/>
              </w:rPr>
              <w:t>Totality-20170821UT--0006-064ms-thru-512ms-Wavelets-Filtered-HalfSize.jpg</w:t>
            </w:r>
          </w:p>
        </w:tc>
        <w:tc>
          <w:tcPr>
            <w:tcW w:w="4680" w:type="dxa"/>
            <w:shd w:val="clear" w:color="auto" w:fill="000000"/>
          </w:tcPr>
          <w:p w:rsidR="00A27274" w:rsidRPr="00EE3E4F" w:rsidRDefault="00A27274" w:rsidP="003A4B3C">
            <w:pPr>
              <w:jc w:val="center"/>
              <w:rPr>
                <w:sz w:val="20"/>
                <w:lang w:bidi="ar-SA"/>
              </w:rPr>
            </w:pPr>
            <w:r w:rsidRPr="00A27274">
              <w:rPr>
                <w:sz w:val="20"/>
                <w:lang w:bidi="ar-SA"/>
              </w:rPr>
              <w:t>Totality-20170821UT--0006-001ms-Aligned_thru_512ms-SmartMergeCurve-Gam-Wavelets2-Sat130pct-Crop-HalfSize-ExtrStr.jpg</w:t>
            </w:r>
          </w:p>
        </w:tc>
      </w:tr>
    </w:tbl>
    <w:p w:rsidR="00A27274" w:rsidRDefault="00A27274" w:rsidP="008E6711">
      <w:pPr>
        <w:rPr>
          <w:lang w:bidi="ar-SA"/>
        </w:rPr>
      </w:pPr>
    </w:p>
    <w:p w:rsidR="00A27274" w:rsidRDefault="00A27274" w:rsidP="008E6711">
      <w:pPr>
        <w:rPr>
          <w:lang w:bidi="ar-SA"/>
        </w:rPr>
      </w:pPr>
    </w:p>
    <w:p w:rsidR="00A27274" w:rsidRDefault="00A27274" w:rsidP="008E6711">
      <w:pPr>
        <w:rPr>
          <w:lang w:bidi="ar-SA"/>
        </w:rPr>
      </w:pPr>
    </w:p>
    <w:p w:rsidR="00A27274" w:rsidRDefault="00E5566E" w:rsidP="008E6711">
      <w:pPr>
        <w:rPr>
          <w:lang w:bidi="ar-SA"/>
        </w:rPr>
      </w:pPr>
      <w:r>
        <w:rPr>
          <w:noProof/>
        </w:rPr>
        <w:lastRenderedPageBreak/>
        <w:drawing>
          <wp:inline distT="0" distB="0" distL="0" distR="0">
            <wp:extent cx="2926080" cy="2843784"/>
            <wp:effectExtent l="0" t="0" r="0" b="0"/>
            <wp:docPr id="561" name="Picture 561" descr="C:\Users\Steven Hill\AppData\Local\Microsoft\Windows\INetCache\Content.Word\Totality-20170821UT--0007-004ms-Converted-Edited-Diamond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Steven Hill\AppData\Local\Microsoft\Windows\INetCache\Content.Word\Totality-20170821UT--0007-004ms-Converted-Edited-DiamondRing.jpg"/>
                    <pic:cNvPicPr>
                      <a:picLocks noChangeAspect="1" noChangeArrowheads="1"/>
                    </pic:cNvPicPr>
                  </pic:nvPicPr>
                  <pic:blipFill>
                    <a:blip r:embed="rId105" cstate="print">
                      <a:extLst>
                        <a:ext uri="{BEBA8EAE-BF5A-486C-A8C5-ECC9F3942E4B}">
                          <a14:imgProps xmlns:a14="http://schemas.microsoft.com/office/drawing/2010/main">
                            <a14:imgLayer r:embed="rId106">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843784"/>
                    </a:xfrm>
                    <a:prstGeom prst="rect">
                      <a:avLst/>
                    </a:prstGeom>
                    <a:noFill/>
                    <a:ln>
                      <a:noFill/>
                    </a:ln>
                  </pic:spPr>
                </pic:pic>
              </a:graphicData>
            </a:graphic>
          </wp:inline>
        </w:drawing>
      </w:r>
    </w:p>
    <w:p w:rsidR="00E5566E" w:rsidRDefault="00E5566E" w:rsidP="008E6711">
      <w:pPr>
        <w:rPr>
          <w:lang w:bidi="ar-SA"/>
        </w:rPr>
      </w:pPr>
      <w:r w:rsidRPr="00E5566E">
        <w:rPr>
          <w:lang w:bidi="ar-SA"/>
        </w:rPr>
        <w:t>Totality-20170821UT--0007-004ms-Converted-Edited-DiamondRing.jpg</w:t>
      </w:r>
    </w:p>
    <w:p w:rsidR="003A4B3C" w:rsidRDefault="003A4B3C" w:rsidP="008E6711">
      <w:pPr>
        <w:rPr>
          <w:lang w:bidi="ar-SA"/>
        </w:rPr>
      </w:pPr>
    </w:p>
    <w:p w:rsidR="003A4B3C" w:rsidRDefault="003A4B3C">
      <w:pPr>
        <w:rPr>
          <w:rFonts w:cs="Arial"/>
          <w:b/>
          <w:bCs/>
          <w:sz w:val="26"/>
          <w:szCs w:val="26"/>
          <w:lang w:bidi="ar-SA"/>
        </w:rPr>
      </w:pPr>
      <w:r>
        <w:br w:type="page"/>
      </w:r>
    </w:p>
    <w:p w:rsidR="003A4B3C" w:rsidRPr="00D4326C" w:rsidRDefault="003A4B3C" w:rsidP="003A4B3C">
      <w:pPr>
        <w:pStyle w:val="Heading3"/>
      </w:pPr>
      <w:bookmarkStart w:id="29" w:name="_Toc497199143"/>
      <w:r>
        <w:lastRenderedPageBreak/>
        <w:t>2017-Aug-2</w:t>
      </w:r>
      <w:r w:rsidR="003A0506">
        <w:t>8</w:t>
      </w:r>
      <w:r>
        <w:t xml:space="preserve"> (Aug-2</w:t>
      </w:r>
      <w:r w:rsidR="003A0506">
        <w:t>9</w:t>
      </w:r>
      <w:r>
        <w:t xml:space="preserve"> UT): </w:t>
      </w:r>
      <w:r w:rsidRPr="002B2B28">
        <w:t xml:space="preserve"> </w:t>
      </w:r>
      <w:r w:rsidR="003A0506">
        <w:t>Saturn Video</w:t>
      </w:r>
      <w:bookmarkEnd w:id="29"/>
    </w:p>
    <w:p w:rsidR="003A4B3C" w:rsidRDefault="003A0506" w:rsidP="003A4B3C">
      <w:pPr>
        <w:rPr>
          <w:color w:val="808080" w:themeColor="background1" w:themeShade="80"/>
          <w:sz w:val="20"/>
          <w:lang w:bidi="ar-SA"/>
        </w:rPr>
      </w:pPr>
      <w:r>
        <w:rPr>
          <w:color w:val="808080" w:themeColor="background1" w:themeShade="80"/>
          <w:sz w:val="20"/>
          <w:lang w:bidi="ar-SA"/>
        </w:rPr>
        <w:t>Last Updated 8/30</w:t>
      </w:r>
      <w:r w:rsidR="003A4B3C">
        <w:rPr>
          <w:color w:val="808080" w:themeColor="background1" w:themeShade="80"/>
          <w:sz w:val="20"/>
          <w:lang w:bidi="ar-SA"/>
        </w:rPr>
        <w:t>/2017</w:t>
      </w:r>
    </w:p>
    <w:p w:rsidR="003A4B3C" w:rsidRDefault="003A4B3C" w:rsidP="003A4B3C">
      <w:pPr>
        <w:rPr>
          <w:lang w:bidi="ar-SA"/>
        </w:rPr>
      </w:pPr>
    </w:p>
    <w:p w:rsidR="00BE5689" w:rsidRPr="009164B7" w:rsidRDefault="00BE5689" w:rsidP="00BE5689">
      <w:r>
        <w:t xml:space="preserve">Very steady seeing (4/5) and good transparency. But, Saturn was very low (20-25 deg elevation; airmass ~2.4-2.9). Best achievable elevation is only 28 deg (airmass ~2.1) at transit!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BE5689" w:rsidRPr="004174E0" w:rsidTr="00BC2F63">
        <w:trPr>
          <w:jc w:val="center"/>
        </w:trPr>
        <w:tc>
          <w:tcPr>
            <w:tcW w:w="4680" w:type="dxa"/>
            <w:shd w:val="clear" w:color="auto" w:fill="000000"/>
            <w:vAlign w:val="center"/>
          </w:tcPr>
          <w:p w:rsidR="00BE5689" w:rsidRDefault="00816735" w:rsidP="00BC2F63">
            <w:pPr>
              <w:jc w:val="center"/>
              <w:rPr>
                <w:noProof/>
                <w:color w:val="808080" w:themeColor="background1" w:themeShade="80"/>
                <w:sz w:val="20"/>
                <w:lang w:bidi="ar-SA"/>
              </w:rPr>
            </w:pPr>
            <w:r>
              <w:rPr>
                <w:noProof/>
              </w:rPr>
              <w:drawing>
                <wp:inline distT="0" distB="0" distL="0" distR="0">
                  <wp:extent cx="2553335" cy="2553335"/>
                  <wp:effectExtent l="0" t="0" r="0" b="0"/>
                  <wp:docPr id="485" name="Picture 485" descr="C:\Users\Steven Hill\AppData\Local\Microsoft\Windows\INetCache\Content.Word\2017-08-29-0351_2-Hill-Saturn-Composite-RGB-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2017-08-29-0351_2-Hill-Saturn-Composite-RGB-Wavelets.pn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553335" cy="2553335"/>
                          </a:xfrm>
                          <a:prstGeom prst="rect">
                            <a:avLst/>
                          </a:prstGeom>
                          <a:noFill/>
                          <a:ln>
                            <a:noFill/>
                          </a:ln>
                        </pic:spPr>
                      </pic:pic>
                    </a:graphicData>
                  </a:graphic>
                </wp:inline>
              </w:drawing>
            </w:r>
          </w:p>
        </w:tc>
        <w:tc>
          <w:tcPr>
            <w:tcW w:w="4680" w:type="dxa"/>
            <w:shd w:val="clear" w:color="auto" w:fill="000000"/>
          </w:tcPr>
          <w:p w:rsidR="00BE5689" w:rsidRPr="004174E0" w:rsidRDefault="00BE5689" w:rsidP="00BC2F63">
            <w:pPr>
              <w:jc w:val="center"/>
              <w:rPr>
                <w:sz w:val="20"/>
                <w:lang w:bidi="ar-SA"/>
              </w:rPr>
            </w:pPr>
          </w:p>
        </w:tc>
      </w:tr>
      <w:tr w:rsidR="00BE5689" w:rsidRPr="00EE3E4F" w:rsidTr="00BC2F63">
        <w:trPr>
          <w:jc w:val="center"/>
        </w:trPr>
        <w:tc>
          <w:tcPr>
            <w:tcW w:w="4680" w:type="dxa"/>
            <w:shd w:val="clear" w:color="auto" w:fill="000000"/>
          </w:tcPr>
          <w:p w:rsidR="00BE5689" w:rsidRPr="00EE3E4F" w:rsidRDefault="00BE5689" w:rsidP="00BC2F63">
            <w:pPr>
              <w:jc w:val="center"/>
              <w:rPr>
                <w:sz w:val="20"/>
                <w:lang w:bidi="ar-SA"/>
              </w:rPr>
            </w:pPr>
            <w:r w:rsidRPr="00A54FAE">
              <w:rPr>
                <w:sz w:val="20"/>
                <w:lang w:bidi="ar-SA"/>
              </w:rPr>
              <w:t>2017-08-02-0401_5-Hill-Saturn-RGB-Wavelets-WhtBal-Stuff.png</w:t>
            </w:r>
          </w:p>
        </w:tc>
        <w:tc>
          <w:tcPr>
            <w:tcW w:w="4680" w:type="dxa"/>
            <w:shd w:val="clear" w:color="auto" w:fill="000000"/>
          </w:tcPr>
          <w:p w:rsidR="00BE5689" w:rsidRPr="00EE3E4F" w:rsidRDefault="00BE5689" w:rsidP="00BC2F63">
            <w:pPr>
              <w:jc w:val="center"/>
              <w:rPr>
                <w:sz w:val="20"/>
                <w:lang w:bidi="ar-SA"/>
              </w:rPr>
            </w:pPr>
            <w:r>
              <w:rPr>
                <w:sz w:val="20"/>
                <w:lang w:bidi="ar-SA"/>
              </w:rPr>
              <w:t>TBD</w:t>
            </w:r>
          </w:p>
        </w:tc>
      </w:tr>
    </w:tbl>
    <w:p w:rsidR="00BE5689" w:rsidRDefault="00BE5689" w:rsidP="00BE5689">
      <w:pPr>
        <w:rPr>
          <w:lang w:bidi="ar-SA"/>
        </w:rPr>
      </w:pPr>
    </w:p>
    <w:p w:rsidR="000E72E2" w:rsidRDefault="000E72E2" w:rsidP="000E72E2">
      <w:r>
        <w:t>Old Jupiter stuff</w:t>
      </w:r>
      <w:r w:rsidR="00C06E8C">
        <w:t xml:space="preserve"> is included as an FYI and to inform predictions for Uranus and Neptune camera settings.</w:t>
      </w:r>
    </w:p>
    <w:tbl>
      <w:tblPr>
        <w:tblStyle w:val="TableGrid"/>
        <w:tblW w:w="0" w:type="auto"/>
        <w:tblLook w:val="04A0" w:firstRow="1" w:lastRow="0" w:firstColumn="1" w:lastColumn="0" w:noHBand="0" w:noVBand="1"/>
      </w:tblPr>
      <w:tblGrid>
        <w:gridCol w:w="1521"/>
        <w:gridCol w:w="1601"/>
        <w:gridCol w:w="1504"/>
        <w:gridCol w:w="1691"/>
        <w:gridCol w:w="1652"/>
        <w:gridCol w:w="1381"/>
      </w:tblGrid>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Filter</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
              <w:t>Gamma</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Gain</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Brightness</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Exposure</w:t>
            </w:r>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LT</w:t>
            </w:r>
          </w:p>
        </w:tc>
      </w:tr>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GRN</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pPr>
              <w:tabs>
                <w:tab w:val="left" w:pos="1103"/>
              </w:tabs>
            </w:pPr>
            <w:r>
              <w:t>50</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 xml:space="preserve">6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9:54 pm</w:t>
            </w:r>
          </w:p>
        </w:tc>
      </w:tr>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BLU</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 xml:space="preserve">6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10:01 pm</w:t>
            </w:r>
          </w:p>
        </w:tc>
      </w:tr>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NUV</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100</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 xml:space="preserve">1251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10:03 am</w:t>
            </w:r>
          </w:p>
        </w:tc>
      </w:tr>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gt;685</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 xml:space="preserve">122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10:12 pm</w:t>
            </w:r>
          </w:p>
        </w:tc>
      </w:tr>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gt;807</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 xml:space="preserve">523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10:17 pm</w:t>
            </w:r>
          </w:p>
        </w:tc>
      </w:tr>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
              <w:t>CH4</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
              <w:t>100</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
              <w:t>100</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
              <w:t xml:space="preserve">220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
              <w:t>10:33 pm</w:t>
            </w:r>
          </w:p>
        </w:tc>
      </w:tr>
    </w:tbl>
    <w:p w:rsidR="000E72E2" w:rsidRDefault="000E72E2"/>
    <w:p w:rsidR="00C06E8C" w:rsidRDefault="00C06E8C">
      <w:r>
        <w:t>Some different Saturn exposure times were tried. This table needs to be updated to include them.</w:t>
      </w:r>
    </w:p>
    <w:tbl>
      <w:tblPr>
        <w:tblStyle w:val="TableGrid"/>
        <w:tblW w:w="0" w:type="auto"/>
        <w:tblLook w:val="04A0" w:firstRow="1" w:lastRow="0" w:firstColumn="1" w:lastColumn="0" w:noHBand="0" w:noVBand="1"/>
      </w:tblPr>
      <w:tblGrid>
        <w:gridCol w:w="1525"/>
        <w:gridCol w:w="1604"/>
        <w:gridCol w:w="1506"/>
        <w:gridCol w:w="1692"/>
        <w:gridCol w:w="1654"/>
        <w:gridCol w:w="1369"/>
      </w:tblGrid>
      <w:tr w:rsidR="000E72E2" w:rsidTr="000E72E2">
        <w:tc>
          <w:tcPr>
            <w:tcW w:w="1568" w:type="dxa"/>
            <w:tcBorders>
              <w:top w:val="single" w:sz="4" w:space="0" w:color="auto"/>
              <w:left w:val="single" w:sz="4" w:space="0" w:color="auto"/>
              <w:bottom w:val="single" w:sz="4" w:space="0" w:color="auto"/>
              <w:right w:val="single" w:sz="4" w:space="0" w:color="auto"/>
            </w:tcBorders>
            <w:hideMark/>
          </w:tcPr>
          <w:p w:rsidR="000E72E2" w:rsidRDefault="000E72E2" w:rsidP="000E72E2">
            <w:r>
              <w:t>Filter</w:t>
            </w:r>
          </w:p>
        </w:tc>
        <w:tc>
          <w:tcPr>
            <w:tcW w:w="1639" w:type="dxa"/>
            <w:tcBorders>
              <w:top w:val="single" w:sz="4" w:space="0" w:color="auto"/>
              <w:left w:val="single" w:sz="4" w:space="0" w:color="auto"/>
              <w:bottom w:val="single" w:sz="4" w:space="0" w:color="auto"/>
              <w:right w:val="single" w:sz="4" w:space="0" w:color="auto"/>
            </w:tcBorders>
            <w:hideMark/>
          </w:tcPr>
          <w:p w:rsidR="000E72E2" w:rsidRDefault="000E72E2" w:rsidP="000E72E2">
            <w:r>
              <w:t>Gamma</w:t>
            </w:r>
          </w:p>
        </w:tc>
        <w:tc>
          <w:tcPr>
            <w:tcW w:w="1552" w:type="dxa"/>
            <w:tcBorders>
              <w:top w:val="single" w:sz="4" w:space="0" w:color="auto"/>
              <w:left w:val="single" w:sz="4" w:space="0" w:color="auto"/>
              <w:bottom w:val="single" w:sz="4" w:space="0" w:color="auto"/>
              <w:right w:val="single" w:sz="4" w:space="0" w:color="auto"/>
            </w:tcBorders>
            <w:hideMark/>
          </w:tcPr>
          <w:p w:rsidR="000E72E2" w:rsidRDefault="000E72E2" w:rsidP="000E72E2">
            <w:r>
              <w:t>Gain</w:t>
            </w:r>
          </w:p>
        </w:tc>
        <w:tc>
          <w:tcPr>
            <w:tcW w:w="1717" w:type="dxa"/>
            <w:tcBorders>
              <w:top w:val="single" w:sz="4" w:space="0" w:color="auto"/>
              <w:left w:val="single" w:sz="4" w:space="0" w:color="auto"/>
              <w:bottom w:val="single" w:sz="4" w:space="0" w:color="auto"/>
              <w:right w:val="single" w:sz="4" w:space="0" w:color="auto"/>
            </w:tcBorders>
            <w:hideMark/>
          </w:tcPr>
          <w:p w:rsidR="000E72E2" w:rsidRDefault="000E72E2" w:rsidP="000E72E2">
            <w:r>
              <w:t>Brightness</w:t>
            </w:r>
          </w:p>
        </w:tc>
        <w:tc>
          <w:tcPr>
            <w:tcW w:w="1683" w:type="dxa"/>
            <w:tcBorders>
              <w:top w:val="single" w:sz="4" w:space="0" w:color="auto"/>
              <w:left w:val="single" w:sz="4" w:space="0" w:color="auto"/>
              <w:bottom w:val="single" w:sz="4" w:space="0" w:color="auto"/>
              <w:right w:val="single" w:sz="4" w:space="0" w:color="auto"/>
            </w:tcBorders>
            <w:hideMark/>
          </w:tcPr>
          <w:p w:rsidR="000E72E2" w:rsidRDefault="000E72E2" w:rsidP="000E72E2">
            <w:r>
              <w:t>Exposure</w:t>
            </w:r>
          </w:p>
        </w:tc>
        <w:tc>
          <w:tcPr>
            <w:tcW w:w="1417" w:type="dxa"/>
            <w:tcBorders>
              <w:top w:val="single" w:sz="4" w:space="0" w:color="auto"/>
              <w:left w:val="single" w:sz="4" w:space="0" w:color="auto"/>
              <w:bottom w:val="single" w:sz="4" w:space="0" w:color="auto"/>
              <w:right w:val="single" w:sz="4" w:space="0" w:color="auto"/>
            </w:tcBorders>
            <w:hideMark/>
          </w:tcPr>
          <w:p w:rsidR="000E72E2" w:rsidRDefault="000E72E2" w:rsidP="000E72E2">
            <w:r>
              <w:t>LT</w:t>
            </w:r>
          </w:p>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6A1C4B">
            <w:r>
              <w:t>BLU</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6A1C4B">
            <w:r>
              <w:t xml:space="preserve">20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6A1C4B"/>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6A1C4B">
            <w:r>
              <w:t>GRN</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6A1C4B">
            <w:r>
              <w:t xml:space="preserve">15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6A1C4B"/>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6A1C4B">
            <w:r>
              <w:t>RED</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6A1C4B">
            <w:r>
              <w:t xml:space="preserve">15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rsidR="00C06E8C" w:rsidRDefault="00C06E8C" w:rsidP="006A1C4B"/>
        </w:tc>
      </w:tr>
      <w:tr w:rsidR="00C06E8C" w:rsidTr="006A1C4B">
        <w:tc>
          <w:tcPr>
            <w:tcW w:w="1568" w:type="dxa"/>
            <w:tcBorders>
              <w:top w:val="single" w:sz="4" w:space="0" w:color="auto"/>
              <w:left w:val="single" w:sz="4" w:space="0" w:color="auto"/>
              <w:bottom w:val="single" w:sz="4" w:space="0" w:color="auto"/>
              <w:right w:val="single" w:sz="4" w:space="0" w:color="auto"/>
            </w:tcBorders>
            <w:hideMark/>
          </w:tcPr>
          <w:p w:rsidR="00C06E8C" w:rsidRDefault="00C06E8C" w:rsidP="006A1C4B">
            <w:r>
              <w:t>&gt;685</w:t>
            </w:r>
          </w:p>
        </w:tc>
        <w:tc>
          <w:tcPr>
            <w:tcW w:w="1639" w:type="dxa"/>
            <w:tcBorders>
              <w:top w:val="single" w:sz="4" w:space="0" w:color="auto"/>
              <w:left w:val="single" w:sz="4" w:space="0" w:color="auto"/>
              <w:bottom w:val="single" w:sz="4" w:space="0" w:color="auto"/>
              <w:right w:val="single" w:sz="4" w:space="0" w:color="auto"/>
            </w:tcBorders>
            <w:hideMark/>
          </w:tcPr>
          <w:p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rsidR="00C06E8C" w:rsidRDefault="00C06E8C" w:rsidP="006A1C4B">
            <w:r>
              <w:t xml:space="preserve">15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rsidR="00C06E8C" w:rsidRDefault="00C06E8C" w:rsidP="006A1C4B"/>
        </w:tc>
      </w:tr>
    </w:tbl>
    <w:p w:rsidR="000E72E2" w:rsidRDefault="000E72E2"/>
    <w:p w:rsidR="000E72E2" w:rsidRDefault="000E72E2"/>
    <w:p w:rsidR="005012E1" w:rsidRDefault="005012E1">
      <w:r>
        <w:t>I need to:</w:t>
      </w:r>
    </w:p>
    <w:p w:rsidR="005012E1" w:rsidRDefault="005012E1" w:rsidP="007A4F20">
      <w:pPr>
        <w:pStyle w:val="ListParagraph"/>
        <w:numPr>
          <w:ilvl w:val="0"/>
          <w:numId w:val="17"/>
        </w:numPr>
      </w:pPr>
      <w:r>
        <w:t>Produce various combinations of RGB images</w:t>
      </w:r>
    </w:p>
    <w:p w:rsidR="005012E1" w:rsidRDefault="005012E1" w:rsidP="007A4F20">
      <w:pPr>
        <w:pStyle w:val="ListParagraph"/>
        <w:numPr>
          <w:ilvl w:val="0"/>
          <w:numId w:val="17"/>
        </w:numPr>
      </w:pPr>
      <w:r>
        <w:t>Document videos and camera settings</w:t>
      </w:r>
    </w:p>
    <w:p w:rsidR="005012E1" w:rsidRDefault="005012E1" w:rsidP="007A4F20">
      <w:pPr>
        <w:pStyle w:val="ListParagraph"/>
        <w:numPr>
          <w:ilvl w:val="0"/>
          <w:numId w:val="17"/>
        </w:numPr>
      </w:pPr>
      <w:r>
        <w:t>Identify which images have which moons visible</w:t>
      </w:r>
    </w:p>
    <w:p w:rsidR="005012E1" w:rsidRDefault="005012E1" w:rsidP="007A4F20">
      <w:pPr>
        <w:pStyle w:val="ListParagraph"/>
        <w:numPr>
          <w:ilvl w:val="0"/>
          <w:numId w:val="17"/>
        </w:numPr>
      </w:pPr>
      <w:r>
        <w:t>Determine effects of gains settings for photometry of moons</w:t>
      </w:r>
    </w:p>
    <w:p w:rsidR="005012E1" w:rsidRDefault="005012E1" w:rsidP="007A4F20">
      <w:pPr>
        <w:pStyle w:val="ListParagraph"/>
        <w:numPr>
          <w:ilvl w:val="0"/>
          <w:numId w:val="17"/>
        </w:numPr>
      </w:pPr>
      <w:r>
        <w:lastRenderedPageBreak/>
        <w:t>Do a polar map for the hexagon (maybe)</w:t>
      </w:r>
    </w:p>
    <w:p w:rsidR="005012E1" w:rsidRDefault="005012E1" w:rsidP="007A4F20">
      <w:pPr>
        <w:pStyle w:val="ListParagraph"/>
        <w:numPr>
          <w:ilvl w:val="0"/>
          <w:numId w:val="17"/>
        </w:numPr>
      </w:pPr>
      <w:r>
        <w:t>Do a polar map for the rings</w:t>
      </w:r>
    </w:p>
    <w:p w:rsidR="005012E1" w:rsidRDefault="005012E1" w:rsidP="007A4F20">
      <w:pPr>
        <w:pStyle w:val="ListParagraph"/>
        <w:numPr>
          <w:ilvl w:val="0"/>
          <w:numId w:val="17"/>
        </w:numPr>
      </w:pPr>
      <w:r>
        <w:t>Do an equatorial map for the bands.</w:t>
      </w:r>
    </w:p>
    <w:p w:rsidR="001B2E1D" w:rsidRDefault="001B2E1D" w:rsidP="007A4F20">
      <w:pPr>
        <w:pStyle w:val="ListParagraph"/>
        <w:numPr>
          <w:ilvl w:val="0"/>
          <w:numId w:val="17"/>
        </w:numPr>
      </w:pPr>
      <w:r>
        <w:t>Archive data</w:t>
      </w:r>
    </w:p>
    <w:p w:rsidR="005012E1" w:rsidRDefault="005012E1"/>
    <w:p w:rsidR="009C5B21" w:rsidRDefault="005012E1">
      <w:pPr>
        <w:rPr>
          <w:rFonts w:cs="Arial"/>
          <w:b/>
          <w:bCs/>
          <w:sz w:val="26"/>
          <w:szCs w:val="26"/>
          <w:lang w:bidi="ar-SA"/>
        </w:rPr>
      </w:pPr>
      <w:r w:rsidRPr="005012E1">
        <w:rPr>
          <w:b/>
        </w:rPr>
        <w:t>Data Disposition:</w:t>
      </w:r>
      <w:r>
        <w:t xml:space="preserve"> TBD</w:t>
      </w:r>
      <w:r w:rsidR="009C5B21">
        <w:br w:type="page"/>
      </w:r>
    </w:p>
    <w:p w:rsidR="00500FFE" w:rsidRDefault="00500FFE"/>
    <w:p w:rsidR="0014676A" w:rsidRDefault="0014676A">
      <w:pPr>
        <w:rPr>
          <w:rFonts w:ascii="Arial" w:hAnsi="Arial" w:cs="Arial"/>
          <w:b/>
          <w:bCs/>
          <w:i/>
          <w:iCs/>
          <w:sz w:val="28"/>
          <w:szCs w:val="28"/>
        </w:rPr>
      </w:pPr>
      <w:r>
        <w:br w:type="page"/>
      </w:r>
    </w:p>
    <w:p w:rsidR="0014676A" w:rsidRDefault="0014676A" w:rsidP="0014676A">
      <w:pPr>
        <w:pStyle w:val="Heading2"/>
      </w:pPr>
      <w:bookmarkStart w:id="30" w:name="_Toc497199144"/>
      <w:r>
        <w:lastRenderedPageBreak/>
        <w:t>September</w:t>
      </w:r>
      <w:bookmarkEnd w:id="30"/>
    </w:p>
    <w:p w:rsidR="0014676A" w:rsidRPr="00D4326C" w:rsidRDefault="00220AFD" w:rsidP="0014676A">
      <w:pPr>
        <w:pStyle w:val="Heading3"/>
      </w:pPr>
      <w:bookmarkStart w:id="31" w:name="_Toc497199145"/>
      <w:r>
        <w:t>2017-Sep</w:t>
      </w:r>
      <w:r w:rsidR="0014676A">
        <w:t>-0</w:t>
      </w:r>
      <w:r>
        <w:t>6</w:t>
      </w:r>
      <w:r w:rsidR="0014676A">
        <w:t xml:space="preserve"> (</w:t>
      </w:r>
      <w:r>
        <w:t>Sep-06</w:t>
      </w:r>
      <w:r w:rsidR="0014676A">
        <w:t xml:space="preserve"> UT): </w:t>
      </w:r>
      <w:r w:rsidR="0014676A" w:rsidRPr="002B2B28">
        <w:t xml:space="preserve"> </w:t>
      </w:r>
      <w:r>
        <w:t>Sun – AR 12673</w:t>
      </w:r>
      <w:bookmarkEnd w:id="31"/>
    </w:p>
    <w:p w:rsidR="0014676A" w:rsidRDefault="008106A5" w:rsidP="0014676A">
      <w:pPr>
        <w:rPr>
          <w:color w:val="808080" w:themeColor="background1" w:themeShade="80"/>
          <w:sz w:val="20"/>
          <w:lang w:bidi="ar-SA"/>
        </w:rPr>
      </w:pPr>
      <w:r>
        <w:rPr>
          <w:color w:val="808080" w:themeColor="background1" w:themeShade="80"/>
          <w:sz w:val="20"/>
          <w:lang w:bidi="ar-SA"/>
        </w:rPr>
        <w:t>Last Updated 9</w:t>
      </w:r>
      <w:r w:rsidR="0014676A">
        <w:rPr>
          <w:color w:val="808080" w:themeColor="background1" w:themeShade="80"/>
          <w:sz w:val="20"/>
          <w:lang w:bidi="ar-SA"/>
        </w:rPr>
        <w:t>/</w:t>
      </w:r>
      <w:r>
        <w:rPr>
          <w:color w:val="808080" w:themeColor="background1" w:themeShade="80"/>
          <w:sz w:val="20"/>
          <w:lang w:bidi="ar-SA"/>
        </w:rPr>
        <w:t>7</w:t>
      </w:r>
      <w:r w:rsidR="0014676A">
        <w:rPr>
          <w:color w:val="808080" w:themeColor="background1" w:themeShade="80"/>
          <w:sz w:val="20"/>
          <w:lang w:bidi="ar-SA"/>
        </w:rPr>
        <w:t>/2017</w:t>
      </w:r>
    </w:p>
    <w:p w:rsidR="0014676A" w:rsidRPr="009164B7" w:rsidRDefault="008106A5" w:rsidP="0014676A">
      <w:r>
        <w:t>S</w:t>
      </w:r>
      <w:r w:rsidR="0014676A">
        <w:t>teady seeing (</w:t>
      </w:r>
      <w:r>
        <w:t>3.5</w:t>
      </w:r>
      <w:r w:rsidR="0014676A">
        <w:t>/5)</w:t>
      </w:r>
      <w:r>
        <w:t>, but very poor transparency due to wildfire smoke.</w:t>
      </w:r>
      <w:r w:rsidR="0014676A">
        <w:t xml:space="preserve">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4676A" w:rsidRPr="004174E0" w:rsidTr="00FE1953">
        <w:trPr>
          <w:jc w:val="center"/>
        </w:trPr>
        <w:tc>
          <w:tcPr>
            <w:tcW w:w="4680" w:type="dxa"/>
            <w:shd w:val="clear" w:color="auto" w:fill="000000"/>
            <w:vAlign w:val="center"/>
          </w:tcPr>
          <w:p w:rsidR="0014676A" w:rsidRDefault="00A907F9" w:rsidP="00FE1953">
            <w:pPr>
              <w:jc w:val="center"/>
              <w:rPr>
                <w:noProof/>
                <w:color w:val="808080" w:themeColor="background1" w:themeShade="80"/>
                <w:sz w:val="20"/>
                <w:lang w:bidi="ar-SA"/>
              </w:rPr>
            </w:pPr>
            <w:r>
              <w:rPr>
                <w:noProof/>
              </w:rPr>
              <w:drawing>
                <wp:inline distT="0" distB="0" distL="0" distR="0">
                  <wp:extent cx="2834640" cy="2112264"/>
                  <wp:effectExtent l="0" t="0" r="0" b="0"/>
                  <wp:docPr id="548" name="Picture 548" descr="C:\Users\Steven Hill\AppData\Local\Microsoft\Windows\INetCache\Content.Word\2017-09-06-2XXX_X-RGB-WhtBal-ClrSmth-Sat200pct-FlatCrop-Wavelets-Sat20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2017-09-06-2XXX_X-RGB-WhtBal-ClrSmth-Sat200pct-FlatCrop-Wavelets-Sat200pct-HalfSize.jp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834640" cy="2112264"/>
                          </a:xfrm>
                          <a:prstGeom prst="rect">
                            <a:avLst/>
                          </a:prstGeom>
                          <a:noFill/>
                          <a:ln>
                            <a:noFill/>
                          </a:ln>
                        </pic:spPr>
                      </pic:pic>
                    </a:graphicData>
                  </a:graphic>
                </wp:inline>
              </w:drawing>
            </w:r>
          </w:p>
        </w:tc>
        <w:tc>
          <w:tcPr>
            <w:tcW w:w="4680" w:type="dxa"/>
            <w:shd w:val="clear" w:color="auto" w:fill="000000"/>
          </w:tcPr>
          <w:p w:rsidR="0014676A" w:rsidRPr="004174E0" w:rsidRDefault="00220AFD" w:rsidP="00FE1953">
            <w:pPr>
              <w:jc w:val="center"/>
              <w:rPr>
                <w:sz w:val="20"/>
                <w:lang w:bidi="ar-SA"/>
              </w:rPr>
            </w:pPr>
            <w:r>
              <w:rPr>
                <w:noProof/>
              </w:rPr>
              <w:drawing>
                <wp:inline distT="0" distB="0" distL="0" distR="0">
                  <wp:extent cx="2926080" cy="2121408"/>
                  <wp:effectExtent l="0" t="0" r="0" b="0"/>
                  <wp:docPr id="516" name="Picture 516" descr="C:\Users\Steven Hill\AppData\Local\Microsoft\Windows\INetCache\Content.Word\2017-09-06-2XXX_X-IGU-WhtBal-ClrSmth-Sat200pct-FlatCrop-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2017-09-06-2XXX_X-IGU-WhtBal-ClrSmth-Sat200pct-FlatCrop-Wavelets-HalfSiz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26080" cy="2121408"/>
                          </a:xfrm>
                          <a:prstGeom prst="rect">
                            <a:avLst/>
                          </a:prstGeom>
                          <a:noFill/>
                          <a:ln>
                            <a:noFill/>
                          </a:ln>
                        </pic:spPr>
                      </pic:pic>
                    </a:graphicData>
                  </a:graphic>
                </wp:inline>
              </w:drawing>
            </w:r>
          </w:p>
        </w:tc>
      </w:tr>
      <w:tr w:rsidR="0014676A" w:rsidRPr="00EE3E4F" w:rsidTr="00FE1953">
        <w:trPr>
          <w:jc w:val="center"/>
        </w:trPr>
        <w:tc>
          <w:tcPr>
            <w:tcW w:w="4680" w:type="dxa"/>
            <w:shd w:val="clear" w:color="auto" w:fill="000000"/>
          </w:tcPr>
          <w:p w:rsidR="0014676A" w:rsidRPr="00EE3E4F" w:rsidRDefault="00BC335A" w:rsidP="00FE1953">
            <w:pPr>
              <w:jc w:val="center"/>
              <w:rPr>
                <w:sz w:val="20"/>
                <w:lang w:bidi="ar-SA"/>
              </w:rPr>
            </w:pPr>
            <w:r w:rsidRPr="00BC335A">
              <w:rPr>
                <w:sz w:val="20"/>
                <w:lang w:bidi="ar-SA"/>
              </w:rPr>
              <w:t>2017-09-06-2XXX_X-RGB-WhtBal-ClrSmth-Sat200pct-FlatCrop-Wavelets-Sat200pct-HalfSize.jpg</w:t>
            </w:r>
          </w:p>
        </w:tc>
        <w:tc>
          <w:tcPr>
            <w:tcW w:w="4680" w:type="dxa"/>
            <w:shd w:val="clear" w:color="auto" w:fill="000000"/>
          </w:tcPr>
          <w:p w:rsidR="0014676A" w:rsidRPr="00EE3E4F" w:rsidRDefault="008106A5" w:rsidP="00FE1953">
            <w:pPr>
              <w:jc w:val="center"/>
              <w:rPr>
                <w:sz w:val="20"/>
                <w:lang w:bidi="ar-SA"/>
              </w:rPr>
            </w:pPr>
            <w:r w:rsidRPr="008106A5">
              <w:rPr>
                <w:sz w:val="20"/>
                <w:lang w:bidi="ar-SA"/>
              </w:rPr>
              <w:t>2017-09-06-2XXX_X-IGU-WhtBal-ClrSmth-Sat200pct-FlatCrop-Wavelets-HalfSize.jpg</w:t>
            </w:r>
          </w:p>
        </w:tc>
      </w:tr>
    </w:tbl>
    <w:p w:rsidR="0014676A" w:rsidRDefault="0014676A" w:rsidP="008E6711">
      <w:pPr>
        <w:rPr>
          <w:lang w:bidi="ar-SA"/>
        </w:rPr>
      </w:pPr>
    </w:p>
    <w:p w:rsidR="0017594F" w:rsidRDefault="006B32F5" w:rsidP="008E6711">
      <w:pPr>
        <w:rPr>
          <w:lang w:bidi="ar-SA"/>
        </w:rPr>
      </w:pPr>
      <w:r>
        <w:rPr>
          <w:lang w:bidi="ar-SA"/>
        </w:rPr>
        <w:t>This region produced major activity. I should provide contemporary images from X-ray and EUV observatories as well as a timeline of activity over a few days prior and subsequent to my observations.  This would best be included in the solar report rather than in this annual observation report.</w:t>
      </w:r>
    </w:p>
    <w:p w:rsidR="005012E1" w:rsidRDefault="005012E1" w:rsidP="008E6711">
      <w:pPr>
        <w:rPr>
          <w:lang w:bidi="ar-SA"/>
        </w:rPr>
      </w:pPr>
    </w:p>
    <w:p w:rsidR="005012E1" w:rsidRDefault="005012E1" w:rsidP="008E6711">
      <w:pPr>
        <w:rPr>
          <w:lang w:bidi="ar-SA"/>
        </w:rPr>
      </w:pPr>
      <w:r>
        <w:rPr>
          <w:lang w:bidi="ar-SA"/>
        </w:rPr>
        <w:t>I need to fully document the individual videos and camera settings for this observation.</w:t>
      </w:r>
    </w:p>
    <w:p w:rsidR="006B32F5" w:rsidRDefault="006B32F5" w:rsidP="008E6711">
      <w:pPr>
        <w:rPr>
          <w:lang w:bidi="ar-SA"/>
        </w:rPr>
      </w:pPr>
    </w:p>
    <w:p w:rsidR="006B32F5" w:rsidRDefault="006B32F5" w:rsidP="008E6711">
      <w:pPr>
        <w:rPr>
          <w:lang w:bidi="ar-SA"/>
        </w:rPr>
      </w:pPr>
    </w:p>
    <w:p w:rsidR="00D83C09" w:rsidRPr="00BE5CDD" w:rsidRDefault="00D83C09" w:rsidP="00D83C09">
      <w:r>
        <w:rPr>
          <w:b/>
        </w:rPr>
        <w:t>Data Disposition:</w:t>
      </w:r>
      <w:r>
        <w:t xml:space="preserve"> Raw data are zipped and ready to be moved to the 2TB archive drive. Processed data are under the Projects directory on the Astronomy thumb drive.</w:t>
      </w:r>
    </w:p>
    <w:p w:rsidR="003C68A9" w:rsidRDefault="003C68A9" w:rsidP="008E6711">
      <w:pPr>
        <w:rPr>
          <w:lang w:bidi="ar-SA"/>
        </w:rPr>
      </w:pPr>
    </w:p>
    <w:p w:rsidR="003C68A9" w:rsidRDefault="003C68A9">
      <w:pPr>
        <w:rPr>
          <w:rFonts w:ascii="Arial" w:hAnsi="Arial" w:cs="Arial"/>
          <w:b/>
          <w:bCs/>
          <w:i/>
          <w:iCs/>
          <w:sz w:val="28"/>
          <w:szCs w:val="28"/>
        </w:rPr>
      </w:pPr>
      <w:r>
        <w:br w:type="page"/>
      </w:r>
    </w:p>
    <w:p w:rsidR="003C68A9" w:rsidRDefault="003C68A9" w:rsidP="003C68A9">
      <w:pPr>
        <w:pStyle w:val="Heading2"/>
      </w:pPr>
      <w:bookmarkStart w:id="32" w:name="_Toc497199146"/>
      <w:r>
        <w:lastRenderedPageBreak/>
        <w:t>October</w:t>
      </w:r>
      <w:bookmarkEnd w:id="32"/>
    </w:p>
    <w:p w:rsidR="003C68A9" w:rsidRPr="00D4326C" w:rsidRDefault="003C2D5E" w:rsidP="003C68A9">
      <w:pPr>
        <w:pStyle w:val="Heading3"/>
      </w:pPr>
      <w:bookmarkStart w:id="33" w:name="_Toc497199147"/>
      <w:r>
        <w:t>2017-Oct</w:t>
      </w:r>
      <w:r w:rsidR="003C68A9">
        <w:t>-0</w:t>
      </w:r>
      <w:r>
        <w:t>7</w:t>
      </w:r>
      <w:r w:rsidR="003C68A9">
        <w:t xml:space="preserve"> (</w:t>
      </w:r>
      <w:r>
        <w:t>Oct</w:t>
      </w:r>
      <w:r w:rsidR="003C68A9">
        <w:t>-0</w:t>
      </w:r>
      <w:r>
        <w:t>8</w:t>
      </w:r>
      <w:r w:rsidR="003C68A9">
        <w:t xml:space="preserve"> UT): </w:t>
      </w:r>
      <w:r w:rsidR="003C68A9" w:rsidRPr="002B2B28">
        <w:t xml:space="preserve"> </w:t>
      </w:r>
      <w:r>
        <w:t xml:space="preserve">Epsilon </w:t>
      </w:r>
      <w:proofErr w:type="spellStart"/>
      <w:r>
        <w:t>Lyrae</w:t>
      </w:r>
      <w:proofErr w:type="spellEnd"/>
      <w:r w:rsidR="008624B7">
        <w:t xml:space="preserve">, Lam </w:t>
      </w:r>
      <w:proofErr w:type="spellStart"/>
      <w:r w:rsidR="008624B7">
        <w:t>Aqr</w:t>
      </w:r>
      <w:bookmarkEnd w:id="33"/>
      <w:proofErr w:type="spellEnd"/>
    </w:p>
    <w:p w:rsidR="003C68A9" w:rsidRDefault="003C68A9" w:rsidP="003C68A9">
      <w:pPr>
        <w:rPr>
          <w:color w:val="808080" w:themeColor="background1" w:themeShade="80"/>
          <w:sz w:val="20"/>
          <w:lang w:bidi="ar-SA"/>
        </w:rPr>
      </w:pPr>
      <w:r>
        <w:rPr>
          <w:color w:val="808080" w:themeColor="background1" w:themeShade="80"/>
          <w:sz w:val="20"/>
          <w:lang w:bidi="ar-SA"/>
        </w:rPr>
        <w:t>Last Updated 9/7/2017</w:t>
      </w:r>
    </w:p>
    <w:p w:rsidR="003C68A9" w:rsidRDefault="00F57058" w:rsidP="003C68A9">
      <w:r>
        <w:t>Moderate</w:t>
      </w:r>
      <w:r w:rsidR="00C83C38">
        <w:t xml:space="preserve"> seeing (3</w:t>
      </w:r>
      <w:r w:rsidR="003C68A9">
        <w:t>/5)</w:t>
      </w:r>
      <w:r>
        <w:t xml:space="preserve"> and good </w:t>
      </w:r>
      <w:r w:rsidR="002819BB">
        <w:t>transparency (</w:t>
      </w:r>
      <w:r>
        <w:t>4/5).</w:t>
      </w:r>
      <w:r w:rsidR="00C83C38">
        <w:t xml:space="preserve"> I couldn’t find Neptune.  Used Vega as a drift star for PA and scale calibration.</w:t>
      </w:r>
    </w:p>
    <w:p w:rsidR="002819BB" w:rsidRDefault="002819BB" w:rsidP="003C68A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800"/>
        <w:gridCol w:w="2880"/>
        <w:gridCol w:w="1620"/>
        <w:gridCol w:w="3060"/>
      </w:tblGrid>
      <w:tr w:rsidR="008624B7" w:rsidRPr="00D265D3" w:rsidTr="00CB2ECE">
        <w:trPr>
          <w:trHeight w:val="71"/>
          <w:jc w:val="center"/>
        </w:trPr>
        <w:tc>
          <w:tcPr>
            <w:tcW w:w="4680" w:type="dxa"/>
            <w:gridSpan w:val="2"/>
            <w:shd w:val="clear" w:color="auto" w:fill="auto"/>
          </w:tcPr>
          <w:p w:rsidR="008624B7" w:rsidRPr="00D265D3" w:rsidRDefault="008624B7" w:rsidP="00CB2ECE">
            <w:pPr>
              <w:jc w:val="center"/>
              <w:rPr>
                <w:b/>
                <w:lang w:bidi="ar-SA"/>
              </w:rPr>
            </w:pPr>
            <w:r w:rsidRPr="00D265D3">
              <w:rPr>
                <w:b/>
                <w:lang w:bidi="ar-SA"/>
              </w:rPr>
              <w:t xml:space="preserve">Eps </w:t>
            </w:r>
            <w:proofErr w:type="spellStart"/>
            <w:r w:rsidRPr="00D265D3">
              <w:rPr>
                <w:b/>
                <w:lang w:bidi="ar-SA"/>
              </w:rPr>
              <w:t>Lyr</w:t>
            </w:r>
            <w:proofErr w:type="spellEnd"/>
            <w:r w:rsidRPr="00D265D3">
              <w:rPr>
                <w:b/>
                <w:lang w:bidi="ar-SA"/>
              </w:rPr>
              <w:t xml:space="preserve"> 1</w:t>
            </w:r>
          </w:p>
        </w:tc>
        <w:tc>
          <w:tcPr>
            <w:tcW w:w="4680" w:type="dxa"/>
            <w:gridSpan w:val="2"/>
            <w:tcBorders>
              <w:bottom w:val="single" w:sz="4" w:space="0" w:color="auto"/>
            </w:tcBorders>
            <w:shd w:val="clear" w:color="auto" w:fill="auto"/>
            <w:vAlign w:val="center"/>
          </w:tcPr>
          <w:p w:rsidR="008624B7" w:rsidRPr="00D265D3" w:rsidRDefault="008624B7" w:rsidP="00CB2ECE">
            <w:pPr>
              <w:jc w:val="center"/>
              <w:rPr>
                <w:b/>
                <w:lang w:bidi="ar-SA"/>
              </w:rPr>
            </w:pPr>
            <w:r w:rsidRPr="00D265D3">
              <w:rPr>
                <w:b/>
                <w:lang w:bidi="ar-SA"/>
              </w:rPr>
              <w:t xml:space="preserve">Eps </w:t>
            </w:r>
            <w:proofErr w:type="spellStart"/>
            <w:r w:rsidRPr="00D265D3">
              <w:rPr>
                <w:b/>
                <w:lang w:bidi="ar-SA"/>
              </w:rPr>
              <w:t>Lyr</w:t>
            </w:r>
            <w:proofErr w:type="spellEnd"/>
            <w:r w:rsidRPr="00D265D3">
              <w:rPr>
                <w:b/>
                <w:lang w:bidi="ar-SA"/>
              </w:rPr>
              <w:t xml:space="preserve"> 2</w:t>
            </w:r>
          </w:p>
        </w:tc>
      </w:tr>
      <w:tr w:rsidR="008624B7" w:rsidRPr="00BF3042" w:rsidTr="00CB2ECE">
        <w:trPr>
          <w:trHeight w:val="1052"/>
          <w:jc w:val="center"/>
        </w:trPr>
        <w:tc>
          <w:tcPr>
            <w:tcW w:w="1800" w:type="dxa"/>
            <w:tcBorders>
              <w:bottom w:val="single" w:sz="4" w:space="0" w:color="auto"/>
            </w:tcBorders>
            <w:shd w:val="clear" w:color="auto" w:fill="000000"/>
          </w:tcPr>
          <w:p w:rsidR="008624B7" w:rsidRPr="00BF3042" w:rsidRDefault="008624B7" w:rsidP="00CB2ECE">
            <w:pPr>
              <w:jc w:val="center"/>
              <w:rPr>
                <w:sz w:val="20"/>
                <w:lang w:bidi="ar-SA"/>
              </w:rPr>
            </w:pPr>
            <w:r>
              <w:rPr>
                <w:noProof/>
              </w:rPr>
              <w:drawing>
                <wp:inline distT="0" distB="0" distL="0" distR="0" wp14:anchorId="51F2737B" wp14:editId="5D4515AA">
                  <wp:extent cx="742315" cy="706120"/>
                  <wp:effectExtent l="0" t="0" r="635" b="0"/>
                  <wp:docPr id="229" name="Picture 229" descr="C:\Users\Steven Hill\AppData\Local\Microsoft\Windows\INetCache\Content.Word\2017-10-08-0318_3-EPSLYR1_B_685NIR-Stack150-Wavelets1x3+2x5+3x3-Str0to128-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2017-10-08-0318_3-EPSLYR1_B_685NIR-Stack150-Wavelets1x3+2x5+3x3-Str0to128-RotCrop.jp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742315" cy="706120"/>
                          </a:xfrm>
                          <a:prstGeom prst="rect">
                            <a:avLst/>
                          </a:prstGeom>
                          <a:noFill/>
                          <a:ln>
                            <a:noFill/>
                          </a:ln>
                        </pic:spPr>
                      </pic:pic>
                    </a:graphicData>
                  </a:graphic>
                </wp:inline>
              </w:drawing>
            </w:r>
          </w:p>
        </w:tc>
        <w:tc>
          <w:tcPr>
            <w:tcW w:w="2880" w:type="dxa"/>
            <w:tcBorders>
              <w:bottom w:val="single" w:sz="4" w:space="0" w:color="auto"/>
            </w:tcBorders>
            <w:shd w:val="clear" w:color="auto" w:fill="auto"/>
          </w:tcPr>
          <w:p w:rsidR="008624B7" w:rsidRPr="00BF3042" w:rsidRDefault="008624B7" w:rsidP="00CB2ECE">
            <w:pPr>
              <w:jc w:val="center"/>
              <w:rPr>
                <w:sz w:val="20"/>
                <w:lang w:bidi="ar-SA"/>
              </w:rPr>
            </w:pPr>
            <w:r w:rsidRPr="001161A3">
              <w:rPr>
                <w:sz w:val="20"/>
                <w:lang w:bidi="ar-SA"/>
              </w:rPr>
              <w:t>2017-10-08-0318_3-EPSLYR1_B_685NIR-Stack150-Wavelets1x3+2x5+3x3-Str0to128-RotCrop.jpg</w:t>
            </w:r>
          </w:p>
        </w:tc>
        <w:tc>
          <w:tcPr>
            <w:tcW w:w="1620" w:type="dxa"/>
            <w:tcBorders>
              <w:bottom w:val="single" w:sz="4" w:space="0" w:color="auto"/>
            </w:tcBorders>
            <w:shd w:val="clear" w:color="auto" w:fill="000000" w:themeFill="text1"/>
            <w:vAlign w:val="center"/>
          </w:tcPr>
          <w:p w:rsidR="008624B7" w:rsidRPr="00BF3042" w:rsidRDefault="008624B7" w:rsidP="00CB2ECE">
            <w:pPr>
              <w:jc w:val="center"/>
              <w:rPr>
                <w:sz w:val="20"/>
                <w:lang w:bidi="ar-SA"/>
              </w:rPr>
            </w:pPr>
            <w:r>
              <w:rPr>
                <w:noProof/>
              </w:rPr>
              <w:drawing>
                <wp:inline distT="0" distB="0" distL="0" distR="0" wp14:anchorId="3E5D0EBF" wp14:editId="130B961F">
                  <wp:extent cx="742315" cy="706120"/>
                  <wp:effectExtent l="0" t="0" r="635" b="0"/>
                  <wp:docPr id="230" name="Picture 230" descr="C:\Users\Steven Hill\AppData\Local\Microsoft\Windows\INetCache\Content.Word\2017-10-08-0309_2-EPSLYR2_A_685NIR-Stack150-Wavelets1x3+2x5+3x3-Str0to128-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2017-10-08-0309_2-EPSLYR2_A_685NIR-Stack150-Wavelets1x3+2x5+3x3-Str0to128-RotCrop.jp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742315" cy="706120"/>
                          </a:xfrm>
                          <a:prstGeom prst="rect">
                            <a:avLst/>
                          </a:prstGeom>
                          <a:noFill/>
                          <a:ln>
                            <a:noFill/>
                          </a:ln>
                        </pic:spPr>
                      </pic:pic>
                    </a:graphicData>
                  </a:graphic>
                </wp:inline>
              </w:drawing>
            </w:r>
          </w:p>
        </w:tc>
        <w:tc>
          <w:tcPr>
            <w:tcW w:w="3060" w:type="dxa"/>
            <w:tcBorders>
              <w:bottom w:val="single" w:sz="4" w:space="0" w:color="auto"/>
            </w:tcBorders>
          </w:tcPr>
          <w:p w:rsidR="008624B7" w:rsidRPr="00BF3042" w:rsidRDefault="008624B7" w:rsidP="00CB2ECE">
            <w:pPr>
              <w:jc w:val="center"/>
              <w:rPr>
                <w:sz w:val="20"/>
                <w:lang w:bidi="ar-SA"/>
              </w:rPr>
            </w:pPr>
            <w:r w:rsidRPr="001161A3">
              <w:rPr>
                <w:sz w:val="20"/>
                <w:lang w:bidi="ar-SA"/>
              </w:rPr>
              <w:t>2017-10-08-0309_2-EPSLYR2_A_685NIR-Stack150-Wavelets1x3+2x5+3x3-Str0to128-RotCrop.jpg</w:t>
            </w:r>
          </w:p>
        </w:tc>
      </w:tr>
      <w:tr w:rsidR="002819BB" w:rsidRPr="00D265D3" w:rsidTr="00CB2ECE">
        <w:trPr>
          <w:trHeight w:val="71"/>
          <w:jc w:val="center"/>
        </w:trPr>
        <w:tc>
          <w:tcPr>
            <w:tcW w:w="4680" w:type="dxa"/>
            <w:gridSpan w:val="2"/>
            <w:shd w:val="clear" w:color="auto" w:fill="auto"/>
          </w:tcPr>
          <w:p w:rsidR="002819BB" w:rsidRPr="00D265D3" w:rsidRDefault="008624B7" w:rsidP="00CB2ECE">
            <w:pPr>
              <w:jc w:val="center"/>
              <w:rPr>
                <w:b/>
                <w:lang w:bidi="ar-SA"/>
              </w:rPr>
            </w:pPr>
            <w:r>
              <w:rPr>
                <w:b/>
                <w:lang w:bidi="ar-SA"/>
              </w:rPr>
              <w:t xml:space="preserve">Lam </w:t>
            </w:r>
            <w:proofErr w:type="spellStart"/>
            <w:r>
              <w:rPr>
                <w:b/>
                <w:lang w:bidi="ar-SA"/>
              </w:rPr>
              <w:t>Aqr</w:t>
            </w:r>
            <w:proofErr w:type="spellEnd"/>
          </w:p>
        </w:tc>
        <w:tc>
          <w:tcPr>
            <w:tcW w:w="4680" w:type="dxa"/>
            <w:gridSpan w:val="2"/>
            <w:tcBorders>
              <w:bottom w:val="single" w:sz="4" w:space="0" w:color="auto"/>
            </w:tcBorders>
            <w:shd w:val="clear" w:color="auto" w:fill="auto"/>
            <w:vAlign w:val="center"/>
          </w:tcPr>
          <w:p w:rsidR="002819BB" w:rsidRPr="00D265D3" w:rsidRDefault="002819BB" w:rsidP="00CB2ECE">
            <w:pPr>
              <w:jc w:val="center"/>
              <w:rPr>
                <w:b/>
                <w:lang w:bidi="ar-SA"/>
              </w:rPr>
            </w:pPr>
          </w:p>
        </w:tc>
      </w:tr>
      <w:tr w:rsidR="002819BB" w:rsidRPr="00BF3042" w:rsidTr="00CB2ECE">
        <w:trPr>
          <w:trHeight w:val="1052"/>
          <w:jc w:val="center"/>
        </w:trPr>
        <w:tc>
          <w:tcPr>
            <w:tcW w:w="1800" w:type="dxa"/>
            <w:tcBorders>
              <w:bottom w:val="single" w:sz="4" w:space="0" w:color="auto"/>
            </w:tcBorders>
            <w:shd w:val="clear" w:color="auto" w:fill="000000"/>
          </w:tcPr>
          <w:p w:rsidR="002819BB" w:rsidRPr="00BF3042" w:rsidRDefault="008624B7" w:rsidP="00CB2ECE">
            <w:pPr>
              <w:jc w:val="center"/>
              <w:rPr>
                <w:sz w:val="20"/>
                <w:lang w:bidi="ar-SA"/>
              </w:rPr>
            </w:pPr>
            <w:r>
              <w:rPr>
                <w:noProof/>
              </w:rPr>
              <w:drawing>
                <wp:inline distT="0" distB="0" distL="0" distR="0">
                  <wp:extent cx="739775" cy="707390"/>
                  <wp:effectExtent l="0" t="0" r="3175" b="0"/>
                  <wp:docPr id="231" name="Picture 231" descr="C:\Users\Steven Hill\AppData\Local\Microsoft\Windows\INetCache\Content.Word\2017-10-08-0436_8-LamAqr_685NIR_00000thru06002-Stack600-Wavelets2x3+3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teven Hill\AppData\Local\Microsoft\Windows\INetCache\Content.Word\2017-10-08-0436_8-LamAqr_685NIR_00000thru06002-Stack600-Wavelets2x3+3x3-RotCrop.jp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739775" cy="707390"/>
                          </a:xfrm>
                          <a:prstGeom prst="rect">
                            <a:avLst/>
                          </a:prstGeom>
                          <a:noFill/>
                          <a:ln>
                            <a:noFill/>
                          </a:ln>
                        </pic:spPr>
                      </pic:pic>
                    </a:graphicData>
                  </a:graphic>
                </wp:inline>
              </w:drawing>
            </w:r>
          </w:p>
        </w:tc>
        <w:tc>
          <w:tcPr>
            <w:tcW w:w="2880" w:type="dxa"/>
            <w:tcBorders>
              <w:bottom w:val="single" w:sz="4" w:space="0" w:color="auto"/>
            </w:tcBorders>
            <w:shd w:val="clear" w:color="auto" w:fill="auto"/>
          </w:tcPr>
          <w:p w:rsidR="002819BB" w:rsidRPr="00BF3042" w:rsidRDefault="008624B7" w:rsidP="00CB2ECE">
            <w:pPr>
              <w:jc w:val="center"/>
              <w:rPr>
                <w:sz w:val="20"/>
                <w:lang w:bidi="ar-SA"/>
              </w:rPr>
            </w:pPr>
            <w:r w:rsidRPr="008624B7">
              <w:rPr>
                <w:sz w:val="20"/>
                <w:lang w:bidi="ar-SA"/>
              </w:rPr>
              <w:t>2017-10-08-0436_8-LamAqr_685NIR_00000thru06002-Stack600-Wavelets2x3+3x3-RotCrop.jpg</w:t>
            </w:r>
          </w:p>
        </w:tc>
        <w:tc>
          <w:tcPr>
            <w:tcW w:w="1620" w:type="dxa"/>
            <w:tcBorders>
              <w:bottom w:val="single" w:sz="4" w:space="0" w:color="auto"/>
            </w:tcBorders>
            <w:shd w:val="clear" w:color="auto" w:fill="000000" w:themeFill="text1"/>
            <w:vAlign w:val="center"/>
          </w:tcPr>
          <w:p w:rsidR="002819BB" w:rsidRPr="00BF3042" w:rsidRDefault="002819BB" w:rsidP="00CB2ECE">
            <w:pPr>
              <w:jc w:val="center"/>
              <w:rPr>
                <w:sz w:val="20"/>
                <w:lang w:bidi="ar-SA"/>
              </w:rPr>
            </w:pPr>
          </w:p>
        </w:tc>
        <w:tc>
          <w:tcPr>
            <w:tcW w:w="3060" w:type="dxa"/>
            <w:tcBorders>
              <w:bottom w:val="single" w:sz="4" w:space="0" w:color="auto"/>
            </w:tcBorders>
          </w:tcPr>
          <w:p w:rsidR="002819BB" w:rsidRPr="00BF3042" w:rsidRDefault="002819BB" w:rsidP="00CB2ECE">
            <w:pPr>
              <w:jc w:val="center"/>
              <w:rPr>
                <w:sz w:val="20"/>
                <w:lang w:bidi="ar-SA"/>
              </w:rPr>
            </w:pPr>
          </w:p>
        </w:tc>
      </w:tr>
    </w:tbl>
    <w:p w:rsidR="002819BB" w:rsidRDefault="002819BB" w:rsidP="003C68A9"/>
    <w:p w:rsidR="009D5B7E" w:rsidRPr="00DE56ED" w:rsidRDefault="009D5B7E" w:rsidP="009D5B7E">
      <w:pPr>
        <w:rPr>
          <w:b/>
          <w:color w:val="4F81BD" w:themeColor="accent1"/>
          <w:lang w:bidi="ar-SA"/>
        </w:rPr>
      </w:pPr>
      <w:r w:rsidRPr="00DE56ED">
        <w:rPr>
          <w:b/>
          <w:color w:val="4F81BD" w:themeColor="accent1"/>
          <w:lang w:bidi="ar-SA"/>
        </w:rPr>
        <w:t xml:space="preserve">(In order to get proper orientation, rotate by “rotation minus 90 degrees”, clockwise in </w:t>
      </w:r>
      <w:proofErr w:type="spellStart"/>
      <w:r w:rsidRPr="00DE56ED">
        <w:rPr>
          <w:b/>
          <w:color w:val="4F81BD" w:themeColor="accent1"/>
          <w:lang w:bidi="ar-SA"/>
        </w:rPr>
        <w:t>MaximDL</w:t>
      </w:r>
      <w:proofErr w:type="spellEnd"/>
      <w:r w:rsidRPr="00DE56ED">
        <w:rPr>
          <w:b/>
          <w:color w:val="4F81BD" w:themeColor="accent1"/>
          <w:lang w:bidi="ar-SA"/>
        </w:rPr>
        <w:t>.)</w:t>
      </w:r>
    </w:p>
    <w:p w:rsidR="002819BB" w:rsidRPr="009164B7" w:rsidRDefault="002819BB" w:rsidP="003C68A9"/>
    <w:p w:rsidR="009C40A6" w:rsidRDefault="009C40A6" w:rsidP="009C40A6">
      <w:pPr>
        <w:rPr>
          <w:lang w:bidi="ar-SA"/>
        </w:rPr>
      </w:pPr>
      <w:r w:rsidRPr="004750F3">
        <w:rPr>
          <w:b/>
          <w:lang w:bidi="ar-SA"/>
        </w:rPr>
        <w:t>Data Disposition:</w:t>
      </w:r>
      <w:r>
        <w:rPr>
          <w:lang w:bidi="ar-SA"/>
        </w:rPr>
        <w:t xml:space="preserve"> Raw data is zipped on </w:t>
      </w:r>
      <w:r w:rsidR="00FB30DA">
        <w:rPr>
          <w:lang w:bidi="ar-SA"/>
        </w:rPr>
        <w:t>the</w:t>
      </w:r>
      <w:r>
        <w:rPr>
          <w:lang w:bidi="ar-SA"/>
        </w:rPr>
        <w:t xml:space="preserve"> 2TB archive drive. Processed data is on Astronomy3 thumb drive.</w:t>
      </w:r>
    </w:p>
    <w:p w:rsidR="003C2D5E" w:rsidRDefault="003C2D5E" w:rsidP="008E6711">
      <w:pPr>
        <w:rPr>
          <w:lang w:bidi="ar-SA"/>
        </w:rPr>
      </w:pPr>
    </w:p>
    <w:p w:rsidR="003C2D5E" w:rsidRDefault="003C2D5E">
      <w:pPr>
        <w:rPr>
          <w:rFonts w:cs="Arial"/>
          <w:b/>
          <w:bCs/>
          <w:sz w:val="26"/>
          <w:szCs w:val="26"/>
          <w:lang w:bidi="ar-SA"/>
        </w:rPr>
      </w:pPr>
      <w:r>
        <w:br w:type="page"/>
      </w:r>
    </w:p>
    <w:p w:rsidR="00195AAE" w:rsidRDefault="00195AAE" w:rsidP="00195AAE">
      <w:pPr>
        <w:pStyle w:val="Heading3"/>
      </w:pPr>
      <w:bookmarkStart w:id="34" w:name="_Toc497199148"/>
      <w:r>
        <w:lastRenderedPageBreak/>
        <w:t>Fall 2017 Planning</w:t>
      </w:r>
      <w:bookmarkEnd w:id="34"/>
    </w:p>
    <w:p w:rsidR="00195AAE" w:rsidRDefault="0066041D" w:rsidP="00195AAE">
      <w:pPr>
        <w:rPr>
          <w:color w:val="808080" w:themeColor="background1" w:themeShade="80"/>
          <w:sz w:val="20"/>
          <w:lang w:bidi="ar-SA"/>
        </w:rPr>
      </w:pPr>
      <w:r>
        <w:rPr>
          <w:color w:val="808080" w:themeColor="background1" w:themeShade="80"/>
          <w:sz w:val="20"/>
          <w:lang w:bidi="ar-SA"/>
        </w:rPr>
        <w:t>Last Updated 10/27</w:t>
      </w:r>
      <w:r w:rsidR="00195AAE">
        <w:rPr>
          <w:color w:val="808080" w:themeColor="background1" w:themeShade="80"/>
          <w:sz w:val="20"/>
          <w:lang w:bidi="ar-SA"/>
        </w:rPr>
        <w:t>/2017</w:t>
      </w:r>
    </w:p>
    <w:p w:rsidR="00195AAE" w:rsidRDefault="00195AAE" w:rsidP="00195AAE"/>
    <w:p w:rsidR="00195AAE" w:rsidRDefault="00195AAE" w:rsidP="00195AAE">
      <w:pPr>
        <w:pStyle w:val="ListParagraph"/>
        <w:numPr>
          <w:ilvl w:val="0"/>
          <w:numId w:val="1"/>
        </w:numPr>
      </w:pPr>
      <w:r>
        <w:t>Observations</w:t>
      </w:r>
      <w:r w:rsidR="00003614">
        <w:t xml:space="preserve"> – </w:t>
      </w:r>
      <w:r w:rsidR="00650D99" w:rsidRPr="00650D99">
        <w:rPr>
          <w:strike/>
        </w:rPr>
        <w:t xml:space="preserve">Nov. 6 transit times </w:t>
      </w:r>
      <w:r w:rsidR="00003614">
        <w:t xml:space="preserve">Nov. </w:t>
      </w:r>
      <w:r w:rsidR="00351BA0" w:rsidRPr="00F566A1">
        <w:rPr>
          <w:strike/>
        </w:rPr>
        <w:t>16</w:t>
      </w:r>
      <w:r w:rsidR="00003614">
        <w:t xml:space="preserve"> </w:t>
      </w:r>
      <w:r w:rsidR="00F566A1">
        <w:t xml:space="preserve">28 </w:t>
      </w:r>
      <w:r w:rsidR="00351BA0">
        <w:t>first visibility</w:t>
      </w:r>
      <w:r w:rsidR="00003614">
        <w:t xml:space="preserve"> times; Dark around </w:t>
      </w:r>
      <w:r w:rsidR="00351BA0">
        <w:t>5:30</w:t>
      </w:r>
      <w:r w:rsidR="00003614">
        <w:t>pm</w:t>
      </w:r>
    </w:p>
    <w:p w:rsidR="00195AAE" w:rsidRDefault="00195AAE" w:rsidP="00195AAE">
      <w:pPr>
        <w:pStyle w:val="ListParagraph"/>
        <w:numPr>
          <w:ilvl w:val="1"/>
          <w:numId w:val="1"/>
        </w:numPr>
      </w:pPr>
      <w:r>
        <w:t>Imaging</w:t>
      </w:r>
      <w:r w:rsidR="001C56C6">
        <w:t xml:space="preserve"> – wide field</w:t>
      </w:r>
    </w:p>
    <w:p w:rsidR="00195AAE" w:rsidRDefault="000531A8" w:rsidP="007A4F20">
      <w:pPr>
        <w:pStyle w:val="ListParagraph"/>
        <w:numPr>
          <w:ilvl w:val="2"/>
          <w:numId w:val="46"/>
        </w:numPr>
      </w:pPr>
      <w:r w:rsidRPr="00351BA0">
        <w:rPr>
          <w:strike/>
        </w:rPr>
        <w:t>5:41pm</w:t>
      </w:r>
      <w:r>
        <w:t xml:space="preserve"> - </w:t>
      </w:r>
      <w:r w:rsidR="00195AAE">
        <w:t>Veil Nebula / Cygnus Loop</w:t>
      </w:r>
      <w:r w:rsidR="00F31A03">
        <w:t xml:space="preserve"> –</w:t>
      </w:r>
      <w:r w:rsidR="00195AAE">
        <w:t xml:space="preserve"> wide field</w:t>
      </w:r>
      <w:r>
        <w:t xml:space="preserve"> (got full narrow band imaging)</w:t>
      </w:r>
    </w:p>
    <w:p w:rsidR="00195AAE" w:rsidRPr="00203FF3" w:rsidRDefault="00F566A1" w:rsidP="007A4F20">
      <w:pPr>
        <w:pStyle w:val="ListParagraph"/>
        <w:numPr>
          <w:ilvl w:val="2"/>
          <w:numId w:val="60"/>
        </w:numPr>
        <w:rPr>
          <w:b/>
        </w:rPr>
      </w:pPr>
      <w:r w:rsidRPr="00F566A1">
        <w:rPr>
          <w:b/>
        </w:rPr>
        <w:t>5</w:t>
      </w:r>
      <w:r w:rsidR="00003614" w:rsidRPr="00F566A1">
        <w:rPr>
          <w:b/>
        </w:rPr>
        <w:t>:</w:t>
      </w:r>
      <w:r w:rsidRPr="00F566A1">
        <w:rPr>
          <w:b/>
        </w:rPr>
        <w:t>00</w:t>
      </w:r>
      <w:r w:rsidR="00003614" w:rsidRPr="00F566A1">
        <w:rPr>
          <w:b/>
        </w:rPr>
        <w:t>pm</w:t>
      </w:r>
      <w:r w:rsidR="00003614" w:rsidRPr="00FA7635">
        <w:t xml:space="preserve"> -</w:t>
      </w:r>
      <w:r w:rsidR="00003614" w:rsidRPr="00203FF3">
        <w:rPr>
          <w:b/>
        </w:rPr>
        <w:t xml:space="preserve"> </w:t>
      </w:r>
      <w:r w:rsidR="00195AAE" w:rsidRPr="00751CE9">
        <w:rPr>
          <w:b/>
          <w:color w:val="0070C0"/>
        </w:rPr>
        <w:t xml:space="preserve">IC1396 </w:t>
      </w:r>
      <w:r w:rsidR="00195AAE" w:rsidRPr="00203FF3">
        <w:rPr>
          <w:b/>
        </w:rPr>
        <w:t>- Elephant Trunk</w:t>
      </w:r>
      <w:r w:rsidR="00F31A03" w:rsidRPr="00203FF3">
        <w:rPr>
          <w:b/>
        </w:rPr>
        <w:t xml:space="preserve"> –</w:t>
      </w:r>
      <w:r w:rsidR="00195AAE" w:rsidRPr="00203FF3">
        <w:rPr>
          <w:b/>
        </w:rPr>
        <w:t xml:space="preserve"> </w:t>
      </w:r>
      <w:r w:rsidR="00195AAE" w:rsidRPr="00FA7635">
        <w:t>wide field</w:t>
      </w:r>
      <w:r w:rsidR="000531A8" w:rsidRPr="00FA7635">
        <w:t xml:space="preserve"> (Need</w:t>
      </w:r>
      <w:r w:rsidR="000531A8" w:rsidRPr="00203FF3">
        <w:rPr>
          <w:b/>
        </w:rPr>
        <w:t xml:space="preserve"> </w:t>
      </w:r>
      <w:r w:rsidR="000531A8" w:rsidRPr="00A36039">
        <w:rPr>
          <w:strike/>
          <w:color w:val="000000" w:themeColor="text1"/>
        </w:rPr>
        <w:t>486HIB</w:t>
      </w:r>
      <w:r w:rsidR="00203FF3" w:rsidRPr="00A36039">
        <w:rPr>
          <w:b/>
          <w:color w:val="000000" w:themeColor="text1"/>
        </w:rPr>
        <w:t xml:space="preserve">, </w:t>
      </w:r>
      <w:r w:rsidR="00203FF3" w:rsidRPr="00A36039">
        <w:rPr>
          <w:strike/>
          <w:color w:val="000000" w:themeColor="text1"/>
        </w:rPr>
        <w:t>380NUV</w:t>
      </w:r>
      <w:r w:rsidR="00203FF3" w:rsidRPr="00A36039">
        <w:rPr>
          <w:b/>
          <w:color w:val="000000" w:themeColor="text1"/>
        </w:rPr>
        <w:t>,</w:t>
      </w:r>
      <w:r w:rsidR="00203FF3" w:rsidRPr="00203FF3">
        <w:rPr>
          <w:b/>
        </w:rPr>
        <w:t xml:space="preserve"> </w:t>
      </w:r>
      <w:r w:rsidR="00203FF3" w:rsidRPr="00D857B1">
        <w:rPr>
          <w:strike/>
        </w:rPr>
        <w:t>807NIR</w:t>
      </w:r>
      <w:r w:rsidR="00C60CBD" w:rsidRPr="00D857B1">
        <w:t xml:space="preserve">, </w:t>
      </w:r>
      <w:r w:rsidR="00C60CBD" w:rsidRPr="00D857B1">
        <w:rPr>
          <w:strike/>
        </w:rPr>
        <w:t>742NIR</w:t>
      </w:r>
      <w:r w:rsidR="00C60CBD" w:rsidRPr="00D857B1">
        <w:t xml:space="preserve">, </w:t>
      </w:r>
      <w:r w:rsidR="00C60CBD">
        <w:rPr>
          <w:color w:val="FF0000"/>
        </w:rPr>
        <w:t>685NIR</w:t>
      </w:r>
      <w:r>
        <w:rPr>
          <w:color w:val="FF0000"/>
        </w:rPr>
        <w:t>, 889CH4</w:t>
      </w:r>
      <w:r w:rsidR="000531A8" w:rsidRPr="00203FF3">
        <w:rPr>
          <w:b/>
        </w:rPr>
        <w:t>)</w:t>
      </w:r>
    </w:p>
    <w:p w:rsidR="00203FF3" w:rsidRPr="00913E7A" w:rsidRDefault="00203FF3" w:rsidP="007A4F20">
      <w:pPr>
        <w:pStyle w:val="ListParagraph"/>
        <w:numPr>
          <w:ilvl w:val="2"/>
          <w:numId w:val="47"/>
        </w:numPr>
      </w:pPr>
      <w:r w:rsidRPr="00351BA0">
        <w:rPr>
          <w:strike/>
        </w:rPr>
        <w:t>8:00pm</w:t>
      </w:r>
      <w:r w:rsidRPr="00913E7A">
        <w:t xml:space="preserve"> - Cave and Bubble </w:t>
      </w:r>
      <w:r w:rsidR="0014340A" w:rsidRPr="00913E7A">
        <w:t>– wide field</w:t>
      </w:r>
      <w:r w:rsidRPr="00913E7A">
        <w:t xml:space="preserve"> (need at least </w:t>
      </w:r>
      <w:r w:rsidRPr="00913E7A">
        <w:rPr>
          <w:color w:val="00B050"/>
        </w:rPr>
        <w:t>486HIB</w:t>
      </w:r>
      <w:r w:rsidRPr="00913E7A">
        <w:t xml:space="preserve">, maybe </w:t>
      </w:r>
      <w:r w:rsidRPr="00913E7A">
        <w:rPr>
          <w:color w:val="00B050"/>
        </w:rPr>
        <w:t>656HIA</w:t>
      </w:r>
      <w:r w:rsidRPr="00913E7A">
        <w:t>); cover a broader range to the south with large, hot emission</w:t>
      </w:r>
    </w:p>
    <w:p w:rsidR="000531A8" w:rsidRPr="00203FF3" w:rsidRDefault="00F566A1" w:rsidP="007A4F20">
      <w:pPr>
        <w:pStyle w:val="ListParagraph"/>
        <w:numPr>
          <w:ilvl w:val="2"/>
          <w:numId w:val="61"/>
        </w:numPr>
        <w:rPr>
          <w:b/>
        </w:rPr>
      </w:pPr>
      <w:r w:rsidRPr="00F566A1">
        <w:rPr>
          <w:b/>
        </w:rPr>
        <w:t>6:30</w:t>
      </w:r>
      <w:r w:rsidR="000531A8" w:rsidRPr="00F566A1">
        <w:rPr>
          <w:b/>
        </w:rPr>
        <w:t>pm</w:t>
      </w:r>
      <w:r w:rsidR="000531A8" w:rsidRPr="00203FF3">
        <w:rPr>
          <w:b/>
        </w:rPr>
        <w:t xml:space="preserve"> - </w:t>
      </w:r>
      <w:r w:rsidR="000531A8" w:rsidRPr="00CF3FAD">
        <w:rPr>
          <w:b/>
          <w:color w:val="0070C0"/>
        </w:rPr>
        <w:t xml:space="preserve">NGC7822 </w:t>
      </w:r>
      <w:r w:rsidR="000531A8" w:rsidRPr="00203FF3">
        <w:rPr>
          <w:b/>
        </w:rPr>
        <w:t xml:space="preserve">– wide field (need </w:t>
      </w:r>
      <w:r w:rsidR="000531A8" w:rsidRPr="004C28C2">
        <w:rPr>
          <w:strike/>
        </w:rPr>
        <w:t>486HIB</w:t>
      </w:r>
      <w:r w:rsidR="00203FF3" w:rsidRPr="00203FF3">
        <w:rPr>
          <w:b/>
        </w:rPr>
        <w:t xml:space="preserve">, </w:t>
      </w:r>
      <w:r w:rsidR="00203FF3" w:rsidRPr="00A36039">
        <w:rPr>
          <w:strike/>
          <w:color w:val="000000" w:themeColor="text1"/>
        </w:rPr>
        <w:t>380NUV</w:t>
      </w:r>
      <w:r w:rsidR="00545401">
        <w:rPr>
          <w:b/>
        </w:rPr>
        <w:t xml:space="preserve">, </w:t>
      </w:r>
      <w:r w:rsidR="00203FF3" w:rsidRPr="00D857B1">
        <w:rPr>
          <w:strike/>
        </w:rPr>
        <w:t>807NIR</w:t>
      </w:r>
      <w:r w:rsidR="00C60CBD" w:rsidRPr="00C626DD">
        <w:rPr>
          <w:strike/>
        </w:rPr>
        <w:t xml:space="preserve">, 742NIR, </w:t>
      </w:r>
      <w:r w:rsidR="00C60CBD">
        <w:rPr>
          <w:color w:val="FF0000"/>
        </w:rPr>
        <w:t>685NIR</w:t>
      </w:r>
      <w:r>
        <w:rPr>
          <w:color w:val="FF0000"/>
        </w:rPr>
        <w:t>, 889CH4</w:t>
      </w:r>
      <w:r w:rsidR="000531A8" w:rsidRPr="00203FF3">
        <w:rPr>
          <w:b/>
        </w:rPr>
        <w:t>)</w:t>
      </w:r>
    </w:p>
    <w:p w:rsidR="00195AAE" w:rsidRDefault="00F566A1" w:rsidP="007A4F20">
      <w:pPr>
        <w:pStyle w:val="ListParagraph"/>
        <w:numPr>
          <w:ilvl w:val="2"/>
          <w:numId w:val="62"/>
        </w:numPr>
      </w:pPr>
      <w:r>
        <w:rPr>
          <w:b/>
        </w:rPr>
        <w:t>7</w:t>
      </w:r>
      <w:r w:rsidR="00351BA0">
        <w:rPr>
          <w:b/>
        </w:rPr>
        <w:t>:00pm</w:t>
      </w:r>
      <w:r w:rsidR="00003614">
        <w:t xml:space="preserve"> - </w:t>
      </w:r>
      <w:r w:rsidR="00F31A03" w:rsidRPr="00351BA0">
        <w:rPr>
          <w:b/>
          <w:color w:val="0070C0"/>
        </w:rPr>
        <w:t>M31</w:t>
      </w:r>
      <w:r w:rsidR="00F31A03">
        <w:t>– wide field</w:t>
      </w:r>
      <w:r w:rsidR="000531A8">
        <w:t xml:space="preserve"> (</w:t>
      </w:r>
      <w:r w:rsidR="007A7BC4">
        <w:t>replace</w:t>
      </w:r>
      <w:r w:rsidR="000531A8">
        <w:t xml:space="preserve"> </w:t>
      </w:r>
      <w:r w:rsidR="00F731E8" w:rsidRPr="00F731E8">
        <w:rPr>
          <w:b/>
          <w:color w:val="00B050"/>
        </w:rPr>
        <w:t xml:space="preserve">656HIA, </w:t>
      </w:r>
      <w:r w:rsidR="007A7BC4" w:rsidRPr="00F731E8">
        <w:rPr>
          <w:b/>
          <w:color w:val="00B050"/>
        </w:rPr>
        <w:t>807NIR</w:t>
      </w:r>
      <w:r w:rsidR="007A7BC4">
        <w:rPr>
          <w:b/>
          <w:color w:val="00B050"/>
        </w:rPr>
        <w:t>,</w:t>
      </w:r>
      <w:r w:rsidR="007A7BC4" w:rsidRPr="00F731E8">
        <w:rPr>
          <w:color w:val="00B050"/>
        </w:rPr>
        <w:t xml:space="preserve"> </w:t>
      </w:r>
      <w:r w:rsidR="007A7BC4" w:rsidRPr="00F731E8">
        <w:rPr>
          <w:b/>
          <w:color w:val="00B050"/>
        </w:rPr>
        <w:t>742NIR</w:t>
      </w:r>
      <w:r w:rsidR="007A7BC4">
        <w:rPr>
          <w:b/>
          <w:color w:val="00B050"/>
        </w:rPr>
        <w:t>,</w:t>
      </w:r>
      <w:r w:rsidR="007A7BC4" w:rsidRPr="00545401">
        <w:rPr>
          <w:b/>
          <w:color w:val="00B050"/>
        </w:rPr>
        <w:t xml:space="preserve"> </w:t>
      </w:r>
      <w:r w:rsidR="00351BA0" w:rsidRPr="00545401">
        <w:rPr>
          <w:b/>
          <w:color w:val="00B050"/>
        </w:rPr>
        <w:t>672SII</w:t>
      </w:r>
      <w:r w:rsidR="00351BA0">
        <w:rPr>
          <w:b/>
          <w:color w:val="00B050"/>
        </w:rPr>
        <w:t xml:space="preserve"> – </w:t>
      </w:r>
      <w:r w:rsidR="00351BA0" w:rsidRPr="00351BA0">
        <w:rPr>
          <w:b/>
          <w:color w:val="00B050"/>
          <w:u w:val="single"/>
        </w:rPr>
        <w:t>more</w:t>
      </w:r>
      <w:r w:rsidR="00351BA0">
        <w:rPr>
          <w:b/>
          <w:color w:val="00B050"/>
        </w:rPr>
        <w:t>,</w:t>
      </w:r>
      <w:r w:rsidR="00351BA0" w:rsidRPr="00545401">
        <w:rPr>
          <w:b/>
          <w:color w:val="00B050"/>
        </w:rPr>
        <w:t xml:space="preserve"> </w:t>
      </w:r>
      <w:r w:rsidR="000531A8" w:rsidRPr="00545401">
        <w:rPr>
          <w:b/>
          <w:color w:val="00B050"/>
        </w:rPr>
        <w:t>486HIB</w:t>
      </w:r>
      <w:r w:rsidR="00351BA0">
        <w:rPr>
          <w:b/>
          <w:color w:val="00B050"/>
        </w:rPr>
        <w:t xml:space="preserve"> - </w:t>
      </w:r>
      <w:r w:rsidR="00351BA0" w:rsidRPr="00351BA0">
        <w:rPr>
          <w:b/>
          <w:color w:val="00B050"/>
          <w:u w:val="single"/>
        </w:rPr>
        <w:t>more</w:t>
      </w:r>
      <w:r w:rsidR="000531A8">
        <w:t>,)</w:t>
      </w:r>
    </w:p>
    <w:p w:rsidR="00003614" w:rsidRDefault="00F566A1" w:rsidP="007A4F20">
      <w:pPr>
        <w:pStyle w:val="ListParagraph"/>
        <w:numPr>
          <w:ilvl w:val="2"/>
          <w:numId w:val="63"/>
        </w:numPr>
      </w:pPr>
      <w:r>
        <w:rPr>
          <w:b/>
        </w:rPr>
        <w:t>9</w:t>
      </w:r>
      <w:r w:rsidR="00351BA0">
        <w:rPr>
          <w:b/>
        </w:rPr>
        <w:t>:00</w:t>
      </w:r>
      <w:r w:rsidR="000531A8" w:rsidRPr="00351BA0">
        <w:rPr>
          <w:b/>
        </w:rPr>
        <w:t>pm</w:t>
      </w:r>
      <w:r w:rsidR="000531A8">
        <w:t xml:space="preserve"> - </w:t>
      </w:r>
      <w:r w:rsidR="00003614" w:rsidRPr="00351BA0">
        <w:rPr>
          <w:b/>
          <w:color w:val="0070C0"/>
        </w:rPr>
        <w:t>Heart and Soul</w:t>
      </w:r>
      <w:r w:rsidR="00203FF3" w:rsidRPr="00351BA0">
        <w:rPr>
          <w:color w:val="0070C0"/>
        </w:rPr>
        <w:t xml:space="preserve"> </w:t>
      </w:r>
      <w:r w:rsidR="00203FF3">
        <w:t xml:space="preserve">– </w:t>
      </w:r>
      <w:r w:rsidR="00203FF3" w:rsidRPr="00D13BDF">
        <w:rPr>
          <w:b/>
        </w:rPr>
        <w:t>wide field</w:t>
      </w:r>
      <w:r w:rsidR="00203FF3">
        <w:t xml:space="preserve"> (need </w:t>
      </w:r>
      <w:r w:rsidR="00203FF3" w:rsidRPr="00C626DD">
        <w:rPr>
          <w:strike/>
        </w:rPr>
        <w:t>672SII,</w:t>
      </w:r>
      <w:r w:rsidR="00203FF3">
        <w:t xml:space="preserve"> </w:t>
      </w:r>
      <w:r w:rsidR="00203FF3" w:rsidRPr="00C60CBD">
        <w:rPr>
          <w:strike/>
          <w:color w:val="000000" w:themeColor="text1"/>
        </w:rPr>
        <w:t>501OIII</w:t>
      </w:r>
      <w:r w:rsidR="00203FF3">
        <w:t xml:space="preserve">, </w:t>
      </w:r>
      <w:r w:rsidR="00203FF3" w:rsidRPr="00D6044B">
        <w:rPr>
          <w:b/>
          <w:color w:val="00B050"/>
        </w:rPr>
        <w:t>486HIB</w:t>
      </w:r>
      <w:r w:rsidR="00203FF3">
        <w:t xml:space="preserve">, </w:t>
      </w:r>
      <w:r w:rsidR="00203FF3" w:rsidRPr="00961E55">
        <w:rPr>
          <w:strike/>
        </w:rPr>
        <w:t>807NIR</w:t>
      </w:r>
      <w:r w:rsidR="00C60CBD" w:rsidRPr="00961E55">
        <w:t xml:space="preserve">, </w:t>
      </w:r>
      <w:r w:rsidR="00C60CBD" w:rsidRPr="00C626DD">
        <w:rPr>
          <w:strike/>
        </w:rPr>
        <w:t>742NIR</w:t>
      </w:r>
      <w:r w:rsidRPr="00F566A1">
        <w:t xml:space="preserve">, </w:t>
      </w:r>
      <w:r w:rsidRPr="00F566A1">
        <w:rPr>
          <w:color w:val="FF0000"/>
        </w:rPr>
        <w:t>889CH4</w:t>
      </w:r>
      <w:r w:rsidR="00203FF3">
        <w:t>)</w:t>
      </w:r>
    </w:p>
    <w:p w:rsidR="00003614" w:rsidRDefault="00003614" w:rsidP="007A4F20">
      <w:pPr>
        <w:pStyle w:val="ListParagraph"/>
        <w:numPr>
          <w:ilvl w:val="2"/>
          <w:numId w:val="53"/>
        </w:numPr>
      </w:pPr>
      <w:r>
        <w:t>1</w:t>
      </w:r>
      <w:r w:rsidR="003231AA">
        <w:t>0</w:t>
      </w:r>
      <w:r w:rsidR="00351BA0">
        <w:t>:00</w:t>
      </w:r>
      <w:r>
        <w:t>pm – M45 Pleiades</w:t>
      </w:r>
    </w:p>
    <w:p w:rsidR="00003614" w:rsidRDefault="00351BA0" w:rsidP="007A4F20">
      <w:pPr>
        <w:pStyle w:val="ListParagraph"/>
        <w:numPr>
          <w:ilvl w:val="2"/>
          <w:numId w:val="53"/>
        </w:numPr>
      </w:pPr>
      <w:r>
        <w:t>1</w:t>
      </w:r>
      <w:r w:rsidR="003231AA">
        <w:t>0</w:t>
      </w:r>
      <w:r>
        <w:t>:30p</w:t>
      </w:r>
      <w:r w:rsidR="00003614">
        <w:t>m – NGC1499 California Nebula</w:t>
      </w:r>
    </w:p>
    <w:p w:rsidR="008214C3" w:rsidRDefault="00351BA0" w:rsidP="007A4F20">
      <w:pPr>
        <w:pStyle w:val="ListParagraph"/>
        <w:numPr>
          <w:ilvl w:val="2"/>
          <w:numId w:val="53"/>
        </w:numPr>
      </w:pPr>
      <w:r>
        <w:t>12</w:t>
      </w:r>
      <w:r w:rsidR="008214C3">
        <w:t>:</w:t>
      </w:r>
      <w:r w:rsidR="003231AA">
        <w:t>0</w:t>
      </w:r>
      <w:r w:rsidR="008214C3">
        <w:t xml:space="preserve">0am – </w:t>
      </w:r>
      <w:proofErr w:type="spellStart"/>
      <w:r w:rsidR="008214C3">
        <w:t>Simeis</w:t>
      </w:r>
      <w:proofErr w:type="spellEnd"/>
      <w:r w:rsidR="008214C3">
        <w:t xml:space="preserve"> 147</w:t>
      </w:r>
    </w:p>
    <w:p w:rsidR="001C56C6" w:rsidRDefault="001C56C6" w:rsidP="001C56C6">
      <w:pPr>
        <w:pStyle w:val="ListParagraph"/>
        <w:numPr>
          <w:ilvl w:val="1"/>
          <w:numId w:val="1"/>
        </w:numPr>
      </w:pPr>
      <w:r>
        <w:t>Video</w:t>
      </w:r>
    </w:p>
    <w:p w:rsidR="001C56C6" w:rsidRPr="00203FF3" w:rsidRDefault="00351BA0" w:rsidP="007A4F20">
      <w:pPr>
        <w:pStyle w:val="ListParagraph"/>
        <w:numPr>
          <w:ilvl w:val="2"/>
          <w:numId w:val="51"/>
        </w:numPr>
        <w:rPr>
          <w:b/>
        </w:rPr>
      </w:pPr>
      <w:r>
        <w:rPr>
          <w:b/>
        </w:rPr>
        <w:t>5</w:t>
      </w:r>
      <w:r w:rsidR="001C56C6" w:rsidRPr="00203FF3">
        <w:rPr>
          <w:b/>
        </w:rPr>
        <w:t>:</w:t>
      </w:r>
      <w:r w:rsidR="00E42219">
        <w:rPr>
          <w:b/>
        </w:rPr>
        <w:t>00</w:t>
      </w:r>
      <w:r w:rsidR="001C56C6" w:rsidRPr="00203FF3">
        <w:rPr>
          <w:b/>
        </w:rPr>
        <w:t>p</w:t>
      </w:r>
      <w:r w:rsidR="00E42219">
        <w:rPr>
          <w:b/>
        </w:rPr>
        <w:t>m (6:20pm transit)</w:t>
      </w:r>
      <w:r w:rsidR="001C56C6" w:rsidRPr="00203FF3">
        <w:rPr>
          <w:b/>
        </w:rPr>
        <w:t xml:space="preserve"> -Neptune – need good seeing!!!</w:t>
      </w:r>
      <w:r w:rsidR="00D23077">
        <w:rPr>
          <w:b/>
        </w:rPr>
        <w:t xml:space="preserve"> </w:t>
      </w:r>
      <w:r w:rsidR="00D23077" w:rsidRPr="00D23077">
        <w:rPr>
          <w:b/>
          <w:color w:val="FF0000"/>
        </w:rPr>
        <w:t xml:space="preserve">– </w:t>
      </w:r>
    </w:p>
    <w:p w:rsidR="001C56C6" w:rsidRPr="00351BA0" w:rsidRDefault="00E42219" w:rsidP="007A4F20">
      <w:pPr>
        <w:pStyle w:val="ListParagraph"/>
        <w:numPr>
          <w:ilvl w:val="2"/>
          <w:numId w:val="49"/>
        </w:numPr>
        <w:rPr>
          <w:b/>
          <w:color w:val="FF0000"/>
        </w:rPr>
      </w:pPr>
      <w:r>
        <w:rPr>
          <w:b/>
        </w:rPr>
        <w:t>5</w:t>
      </w:r>
      <w:r w:rsidR="001C56C6" w:rsidRPr="00351BA0">
        <w:rPr>
          <w:b/>
        </w:rPr>
        <w:t>:</w:t>
      </w:r>
      <w:r w:rsidR="00351BA0">
        <w:rPr>
          <w:b/>
        </w:rPr>
        <w:t>00</w:t>
      </w:r>
      <w:r w:rsidR="001C56C6" w:rsidRPr="00351BA0">
        <w:rPr>
          <w:b/>
        </w:rPr>
        <w:t xml:space="preserve">pm - </w:t>
      </w:r>
      <w:r w:rsidR="001C56C6" w:rsidRPr="00351BA0">
        <w:rPr>
          <w:b/>
          <w:color w:val="0070C0"/>
        </w:rPr>
        <w:t xml:space="preserve">NGC7662 Blue Snowball </w:t>
      </w:r>
      <w:r w:rsidR="001C56C6" w:rsidRPr="00351BA0">
        <w:rPr>
          <w:b/>
        </w:rPr>
        <w:t>nebula</w:t>
      </w:r>
    </w:p>
    <w:p w:rsidR="001C56C6" w:rsidRPr="00203FF3" w:rsidRDefault="00E42219" w:rsidP="007A4F20">
      <w:pPr>
        <w:pStyle w:val="ListParagraph"/>
        <w:numPr>
          <w:ilvl w:val="2"/>
          <w:numId w:val="50"/>
        </w:numPr>
        <w:rPr>
          <w:b/>
        </w:rPr>
      </w:pPr>
      <w:r>
        <w:rPr>
          <w:b/>
        </w:rPr>
        <w:t>8</w:t>
      </w:r>
      <w:r w:rsidR="001C56C6" w:rsidRPr="00203FF3">
        <w:rPr>
          <w:b/>
        </w:rPr>
        <w:t>:</w:t>
      </w:r>
      <w:r w:rsidR="00351BA0">
        <w:rPr>
          <w:b/>
        </w:rPr>
        <w:t>00</w:t>
      </w:r>
      <w:r w:rsidR="001C56C6" w:rsidRPr="00203FF3">
        <w:rPr>
          <w:b/>
        </w:rPr>
        <w:t>pm – Uranus – need good seeing</w:t>
      </w:r>
    </w:p>
    <w:p w:rsidR="001C56C6" w:rsidRDefault="001C56C6" w:rsidP="007A4F20">
      <w:pPr>
        <w:pStyle w:val="ListParagraph"/>
        <w:numPr>
          <w:ilvl w:val="2"/>
          <w:numId w:val="44"/>
        </w:numPr>
      </w:pPr>
      <w:r>
        <w:t xml:space="preserve">61 </w:t>
      </w:r>
      <w:proofErr w:type="spellStart"/>
      <w:r>
        <w:t>Cyg</w:t>
      </w:r>
      <w:proofErr w:type="spellEnd"/>
    </w:p>
    <w:p w:rsidR="001C56C6" w:rsidRDefault="001C56C6" w:rsidP="007A4F20">
      <w:pPr>
        <w:pStyle w:val="ListParagraph"/>
        <w:numPr>
          <w:ilvl w:val="2"/>
          <w:numId w:val="45"/>
        </w:numPr>
      </w:pPr>
      <w:r>
        <w:t xml:space="preserve">Mu </w:t>
      </w:r>
      <w:proofErr w:type="spellStart"/>
      <w:r>
        <w:t>Cyg</w:t>
      </w:r>
      <w:proofErr w:type="spellEnd"/>
    </w:p>
    <w:p w:rsidR="001C56C6" w:rsidRDefault="001C56C6" w:rsidP="007A4F20">
      <w:pPr>
        <w:pStyle w:val="ListParagraph"/>
        <w:numPr>
          <w:ilvl w:val="2"/>
          <w:numId w:val="48"/>
        </w:numPr>
      </w:pPr>
      <w:r>
        <w:t>6:00pm - NGC7009 – Saturn Nebula (already have video) - Capricorn</w:t>
      </w:r>
    </w:p>
    <w:p w:rsidR="001C56C6" w:rsidRDefault="001C56C6" w:rsidP="00195AAE">
      <w:pPr>
        <w:pStyle w:val="ListParagraph"/>
        <w:numPr>
          <w:ilvl w:val="1"/>
          <w:numId w:val="1"/>
        </w:numPr>
      </w:pPr>
      <w:r>
        <w:t>Imaging – 1260mm</w:t>
      </w:r>
    </w:p>
    <w:p w:rsidR="001C56C6" w:rsidRDefault="00F566A1" w:rsidP="007A4F20">
      <w:pPr>
        <w:pStyle w:val="ListParagraph"/>
        <w:numPr>
          <w:ilvl w:val="2"/>
          <w:numId w:val="52"/>
        </w:numPr>
      </w:pPr>
      <w:r>
        <w:t>8</w:t>
      </w:r>
      <w:r w:rsidR="001C56C6">
        <w:t>:</w:t>
      </w:r>
      <w:r w:rsidR="00351BA0">
        <w:t>00</w:t>
      </w:r>
      <w:r w:rsidR="001C56C6">
        <w:t xml:space="preserve">pm – M33 – </w:t>
      </w:r>
      <w:r w:rsidR="001C56C6" w:rsidRPr="00CD21B4">
        <w:rPr>
          <w:b/>
        </w:rPr>
        <w:t>1260mm</w:t>
      </w:r>
      <w:r w:rsidR="001C56C6">
        <w:t xml:space="preserve"> (need </w:t>
      </w:r>
      <w:r w:rsidR="001C56C6" w:rsidRPr="00C930A7">
        <w:rPr>
          <w:b/>
        </w:rPr>
        <w:t>all narrow band images</w:t>
      </w:r>
      <w:r w:rsidR="001C56C6">
        <w:t>)</w:t>
      </w:r>
    </w:p>
    <w:p w:rsidR="001C56C6" w:rsidRDefault="003231AA" w:rsidP="001C56C6">
      <w:pPr>
        <w:pStyle w:val="ListParagraph"/>
        <w:numPr>
          <w:ilvl w:val="2"/>
          <w:numId w:val="1"/>
        </w:numPr>
      </w:pPr>
      <w:r>
        <w:t>12</w:t>
      </w:r>
      <w:r w:rsidR="001C56C6">
        <w:t>:</w:t>
      </w:r>
      <w:r w:rsidR="00351BA0">
        <w:t>00</w:t>
      </w:r>
      <w:r w:rsidR="001C56C6">
        <w:t xml:space="preserve">am – M1 Crab Nebula – </w:t>
      </w:r>
      <w:r w:rsidR="001C56C6" w:rsidRPr="00CD21B4">
        <w:rPr>
          <w:b/>
        </w:rPr>
        <w:t>1260mm</w:t>
      </w:r>
      <w:r w:rsidR="001C56C6">
        <w:t xml:space="preserve"> (need </w:t>
      </w:r>
      <w:r w:rsidR="001C56C6" w:rsidRPr="00C930A7">
        <w:rPr>
          <w:b/>
        </w:rPr>
        <w:t>all narrow band images</w:t>
      </w:r>
      <w:r w:rsidR="001C56C6">
        <w:t>)</w:t>
      </w:r>
    </w:p>
    <w:p w:rsidR="00195AAE" w:rsidRDefault="00195AAE" w:rsidP="00195AAE">
      <w:pPr>
        <w:pStyle w:val="ListParagraph"/>
        <w:numPr>
          <w:ilvl w:val="1"/>
          <w:numId w:val="1"/>
        </w:numPr>
      </w:pPr>
      <w:r>
        <w:t>Spectra</w:t>
      </w:r>
    </w:p>
    <w:p w:rsidR="00195AAE" w:rsidRDefault="00E42219" w:rsidP="007A4F20">
      <w:pPr>
        <w:pStyle w:val="ListParagraph"/>
        <w:numPr>
          <w:ilvl w:val="2"/>
          <w:numId w:val="54"/>
        </w:numPr>
      </w:pPr>
      <w:r>
        <w:t xml:space="preserve">5:00pm - </w:t>
      </w:r>
      <w:r w:rsidR="00195AAE">
        <w:t>Neptune</w:t>
      </w:r>
      <w:r w:rsidR="00203FF3">
        <w:t xml:space="preserve"> – 1260mm, 100lpm</w:t>
      </w:r>
    </w:p>
    <w:p w:rsidR="001035BA" w:rsidRDefault="00E42219" w:rsidP="007A4F20">
      <w:pPr>
        <w:pStyle w:val="ListParagraph"/>
        <w:numPr>
          <w:ilvl w:val="2"/>
          <w:numId w:val="54"/>
        </w:numPr>
      </w:pPr>
      <w:r>
        <w:t xml:space="preserve">5:00pm - </w:t>
      </w:r>
      <w:r w:rsidR="001035BA">
        <w:t>Triton</w:t>
      </w:r>
      <w:r w:rsidR="00203FF3">
        <w:t xml:space="preserve"> – 1260mm, 100lpm</w:t>
      </w:r>
    </w:p>
    <w:p w:rsidR="00195AAE" w:rsidRDefault="00E42219" w:rsidP="007A4F20">
      <w:pPr>
        <w:pStyle w:val="ListParagraph"/>
        <w:numPr>
          <w:ilvl w:val="2"/>
          <w:numId w:val="54"/>
        </w:numPr>
      </w:pPr>
      <w:r>
        <w:t xml:space="preserve">8:00pm - </w:t>
      </w:r>
      <w:r w:rsidR="00195AAE">
        <w:t>Uranus</w:t>
      </w:r>
      <w:r w:rsidR="00203FF3">
        <w:t xml:space="preserve"> – 1260mm, 100lpm</w:t>
      </w:r>
    </w:p>
    <w:p w:rsidR="00195AAE" w:rsidRDefault="00195AAE" w:rsidP="00195AAE">
      <w:pPr>
        <w:pStyle w:val="ListParagraph"/>
        <w:numPr>
          <w:ilvl w:val="0"/>
          <w:numId w:val="1"/>
        </w:numPr>
      </w:pPr>
      <w:r>
        <w:t>Analysis</w:t>
      </w:r>
    </w:p>
    <w:p w:rsidR="00195AAE" w:rsidRDefault="00195AAE" w:rsidP="00195AAE">
      <w:pPr>
        <w:pStyle w:val="ListParagraph"/>
        <w:numPr>
          <w:ilvl w:val="1"/>
          <w:numId w:val="1"/>
        </w:numPr>
      </w:pPr>
      <w:r>
        <w:t xml:space="preserve">M31 Multispectral Analysis </w:t>
      </w:r>
      <w:r>
        <w:rPr>
          <w:i/>
        </w:rPr>
        <w:t>ala</w:t>
      </w:r>
      <w:r>
        <w:t xml:space="preserve"> M33, M81, M101 etc.</w:t>
      </w:r>
    </w:p>
    <w:p w:rsidR="00195AAE" w:rsidRDefault="00195AAE" w:rsidP="00195AAE">
      <w:pPr>
        <w:pStyle w:val="ListParagraph"/>
        <w:numPr>
          <w:ilvl w:val="1"/>
          <w:numId w:val="1"/>
        </w:numPr>
      </w:pPr>
      <w:r>
        <w:t>Solar Eclipse Movies, ratio analysis, etc.</w:t>
      </w:r>
    </w:p>
    <w:p w:rsidR="00195AAE" w:rsidRDefault="00195AAE" w:rsidP="00195AAE">
      <w:pPr>
        <w:pStyle w:val="ListParagraph"/>
        <w:numPr>
          <w:ilvl w:val="1"/>
          <w:numId w:val="1"/>
        </w:numPr>
      </w:pPr>
      <w:r>
        <w:t>Updated spectral analysis for outer planets</w:t>
      </w:r>
    </w:p>
    <w:p w:rsidR="00A92D16" w:rsidRDefault="00A92D16" w:rsidP="00A92D16">
      <w:pPr>
        <w:pStyle w:val="ListParagraph"/>
        <w:numPr>
          <w:ilvl w:val="1"/>
          <w:numId w:val="1"/>
        </w:numPr>
      </w:pPr>
      <w:r>
        <w:t>Questions for OPT:</w:t>
      </w:r>
    </w:p>
    <w:p w:rsidR="00A92D16" w:rsidRDefault="00A92D16" w:rsidP="00A92D16">
      <w:pPr>
        <w:pStyle w:val="ListParagraph"/>
        <w:numPr>
          <w:ilvl w:val="2"/>
          <w:numId w:val="1"/>
        </w:numPr>
      </w:pPr>
      <w:proofErr w:type="spellStart"/>
      <w:r>
        <w:t>GoTo</w:t>
      </w:r>
      <w:proofErr w:type="spellEnd"/>
      <w:r>
        <w:t xml:space="preserve"> Mounts</w:t>
      </w:r>
    </w:p>
    <w:p w:rsidR="00A92D16" w:rsidRDefault="00A92D16" w:rsidP="00A92D16">
      <w:pPr>
        <w:pStyle w:val="ListParagraph"/>
        <w:numPr>
          <w:ilvl w:val="2"/>
          <w:numId w:val="1"/>
        </w:numPr>
      </w:pPr>
      <w:r>
        <w:t>Motorized Focuser</w:t>
      </w:r>
    </w:p>
    <w:p w:rsidR="00A92D16" w:rsidRDefault="00A92D16" w:rsidP="00A92D16">
      <w:pPr>
        <w:pStyle w:val="ListParagraph"/>
        <w:numPr>
          <w:ilvl w:val="2"/>
          <w:numId w:val="1"/>
        </w:numPr>
      </w:pPr>
      <w:r>
        <w:t>Custom Filters</w:t>
      </w:r>
    </w:p>
    <w:p w:rsidR="00A92D16" w:rsidRDefault="00A92D16" w:rsidP="00A92D16">
      <w:pPr>
        <w:pStyle w:val="ListParagraph"/>
        <w:numPr>
          <w:ilvl w:val="2"/>
          <w:numId w:val="1"/>
        </w:numPr>
      </w:pPr>
      <w:r>
        <w:t>NII filter</w:t>
      </w:r>
    </w:p>
    <w:p w:rsidR="00195AAE" w:rsidRDefault="00195AAE" w:rsidP="00195AAE">
      <w:pPr>
        <w:rPr>
          <w:lang w:bidi="ar-SA"/>
        </w:rPr>
      </w:pPr>
    </w:p>
    <w:p w:rsidR="00195AAE" w:rsidRDefault="00195AAE" w:rsidP="00195AAE">
      <w:r>
        <w:t xml:space="preserve">Neptune exposure planning.  Saturn is twice as far from the Sun as Jupiter and so has roughly one fourth the surface brightness.  To compensate, gain was raised from 50 to 70-75 and </w:t>
      </w:r>
      <w:r>
        <w:lastRenderedPageBreak/>
        <w:t>exposures were increase by a factor of ~2.2. This suggests the gain increase provided about 4/2.2~1.8 of the needed increase in response.</w:t>
      </w:r>
    </w:p>
    <w:p w:rsidR="00195AAE" w:rsidRDefault="00195AAE" w:rsidP="00195AAE">
      <w:r>
        <w:t xml:space="preserve">Neptune is 3 times farther than Saturn and therefore one ninth the surface brightness. If we keep the gain the same (75-ish), we will need exposures of 750 to 1350 </w:t>
      </w:r>
      <w:proofErr w:type="spellStart"/>
      <w:r>
        <w:t>ms</w:t>
      </w:r>
      <w:proofErr w:type="spellEnd"/>
      <w:r>
        <w:t xml:space="preserve"> for BLU, GRN, RED and &gt;685. Exposures of about 3400 </w:t>
      </w:r>
      <w:proofErr w:type="spellStart"/>
      <w:r>
        <w:t>ms</w:t>
      </w:r>
      <w:proofErr w:type="spellEnd"/>
      <w:r>
        <w:t xml:space="preserve"> might work for &gt;807. NUV and 889CH4 images will likely not be feasible. Dark frames might be a good idea.</w:t>
      </w:r>
    </w:p>
    <w:p w:rsidR="00195AAE" w:rsidRDefault="00195AAE" w:rsidP="00195AAE">
      <w:r>
        <w:t xml:space="preserve">If we increase the gain to 100, it would probably be a good idea to use dark frames. If we assume that the gain increase can provide a factor of ~2 in signal, the exposures would range from 400 to 700 </w:t>
      </w:r>
      <w:proofErr w:type="spellStart"/>
      <w:r>
        <w:t>ms</w:t>
      </w:r>
      <w:proofErr w:type="spellEnd"/>
      <w:r>
        <w:t xml:space="preserve"> for BLU, GRN, RED and &gt;685. Exposures of about 1700 </w:t>
      </w:r>
      <w:proofErr w:type="spellStart"/>
      <w:r>
        <w:t>ms</w:t>
      </w:r>
      <w:proofErr w:type="spellEnd"/>
      <w:r>
        <w:t xml:space="preserve"> might work for &gt;807. For NUV and CH4, detections might be possible for exposures &gt;10000 </w:t>
      </w:r>
      <w:proofErr w:type="spellStart"/>
      <w:r>
        <w:t>ms.</w:t>
      </w:r>
      <w:proofErr w:type="spellEnd"/>
      <w:r>
        <w:t xml:space="preserve"> While unlikely to provide any spatial resolution, these might be useful for photometry.</w:t>
      </w:r>
    </w:p>
    <w:p w:rsidR="00195AAE" w:rsidRDefault="00195AAE" w:rsidP="00195AAE"/>
    <w:p w:rsidR="00195AAE" w:rsidRDefault="00195AAE" w:rsidP="00195AAE">
      <w:r>
        <w:t>Uranus exposure planning.  Saturn is twice as far from the Sun as Jupiter and so has roughly one fourth the surface brightness.  To compensate, gain was raised from 50 to 70-75 and exposures were increase by a factor of ~2.2. This suggests the gain increase provided about 4/2.2~1.8 of the needed increase in response.</w:t>
      </w:r>
    </w:p>
    <w:p w:rsidR="00195AAE" w:rsidRDefault="00195AAE" w:rsidP="00195AAE">
      <w:r>
        <w:t xml:space="preserve">Uranus is 2 times farther than Saturn and therefore one fourth the surface brightness. If we keep the gain the same (75-ish), we will need exposures of 330 to 600 </w:t>
      </w:r>
      <w:proofErr w:type="spellStart"/>
      <w:r>
        <w:t>ms</w:t>
      </w:r>
      <w:proofErr w:type="spellEnd"/>
      <w:r>
        <w:t xml:space="preserve"> for BLU, GRN, RED and &gt;685. Exposures of about 1500 </w:t>
      </w:r>
      <w:proofErr w:type="spellStart"/>
      <w:r>
        <w:t>ms</w:t>
      </w:r>
      <w:proofErr w:type="spellEnd"/>
      <w:r>
        <w:t xml:space="preserve"> might work for &gt;807. NUV and 889CH4 images will likely not be feasible. Dark frames might be a good idea.</w:t>
      </w:r>
    </w:p>
    <w:p w:rsidR="00195AAE" w:rsidRDefault="00195AAE" w:rsidP="00195AAE">
      <w:r>
        <w:t xml:space="preserve">If we increase the gain to 100, it would probably be a good idea to use dark frames. If we assume that the gain increase can provide a factor of ~2 in signal, the exposures would range from 160 to 300 </w:t>
      </w:r>
      <w:proofErr w:type="spellStart"/>
      <w:r>
        <w:t>ms</w:t>
      </w:r>
      <w:proofErr w:type="spellEnd"/>
      <w:r>
        <w:t xml:space="preserve"> for BLU, GRN, RED and &gt;685. Exposures of about 900 </w:t>
      </w:r>
      <w:proofErr w:type="spellStart"/>
      <w:r>
        <w:t>ms</w:t>
      </w:r>
      <w:proofErr w:type="spellEnd"/>
      <w:r>
        <w:t xml:space="preserve"> might work for &gt;807. For NUV and CH4, detections might be possible for exposures &gt;10000 </w:t>
      </w:r>
      <w:proofErr w:type="spellStart"/>
      <w:r>
        <w:t>ms.</w:t>
      </w:r>
      <w:proofErr w:type="spellEnd"/>
      <w:r>
        <w:t xml:space="preserve"> While unlikely to provide any spatial resolution, these might be useful for photometry.</w:t>
      </w:r>
    </w:p>
    <w:p w:rsidR="00195AAE" w:rsidRDefault="00195AAE">
      <w:pPr>
        <w:rPr>
          <w:rFonts w:cs="Arial"/>
          <w:b/>
          <w:bCs/>
          <w:sz w:val="26"/>
          <w:szCs w:val="26"/>
          <w:lang w:bidi="ar-SA"/>
        </w:rPr>
      </w:pPr>
      <w:r>
        <w:br w:type="page"/>
      </w:r>
    </w:p>
    <w:p w:rsidR="003C2D5E" w:rsidRPr="00D4326C" w:rsidRDefault="003C2D5E" w:rsidP="003C2D5E">
      <w:pPr>
        <w:pStyle w:val="Heading3"/>
      </w:pPr>
      <w:bookmarkStart w:id="35" w:name="_Toc497199149"/>
      <w:r>
        <w:lastRenderedPageBreak/>
        <w:t xml:space="preserve">2017-Oct-10 (Oct-11 UT): </w:t>
      </w:r>
      <w:r w:rsidRPr="002B2B28">
        <w:t xml:space="preserve"> </w:t>
      </w:r>
      <w:r>
        <w:t>Double Stars, Neptune and Triton</w:t>
      </w:r>
      <w:bookmarkEnd w:id="35"/>
    </w:p>
    <w:p w:rsidR="003C2D5E" w:rsidRDefault="003C2D5E" w:rsidP="003C2D5E">
      <w:pPr>
        <w:rPr>
          <w:color w:val="808080" w:themeColor="background1" w:themeShade="80"/>
          <w:sz w:val="20"/>
          <w:lang w:bidi="ar-SA"/>
        </w:rPr>
      </w:pPr>
      <w:r>
        <w:rPr>
          <w:color w:val="808080" w:themeColor="background1" w:themeShade="80"/>
          <w:sz w:val="20"/>
          <w:lang w:bidi="ar-SA"/>
        </w:rPr>
        <w:t>Last Updated 9/7/2017</w:t>
      </w:r>
    </w:p>
    <w:p w:rsidR="003C2D5E" w:rsidRDefault="00F57058" w:rsidP="003C2D5E">
      <w:r>
        <w:t>Steady seeing (4/5) and very good transparency (5/5)</w:t>
      </w:r>
      <w:r w:rsidR="003C2D5E">
        <w:t xml:space="preserve">. </w:t>
      </w:r>
    </w:p>
    <w:p w:rsidR="00430B35" w:rsidRDefault="00430B35" w:rsidP="003C2D5E"/>
    <w:p w:rsidR="00430B35" w:rsidRPr="009164B7" w:rsidRDefault="00430B35" w:rsidP="003C2D5E">
      <w:r>
        <w:t>All the double stars imaged used a gain of 100. Gamma was set to 50 for linear response. This means that the stars are suitable for photometry and comparison to 685NIR channel photometry for Neptune.</w:t>
      </w:r>
    </w:p>
    <w:p w:rsidR="003C2D5E" w:rsidRDefault="003C2D5E" w:rsidP="008E671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800"/>
        <w:gridCol w:w="2880"/>
        <w:gridCol w:w="1620"/>
        <w:gridCol w:w="3060"/>
      </w:tblGrid>
      <w:tr w:rsidR="002819BB" w:rsidRPr="00BF3042" w:rsidTr="00CB2ECE">
        <w:trPr>
          <w:jc w:val="center"/>
        </w:trPr>
        <w:tc>
          <w:tcPr>
            <w:tcW w:w="4680" w:type="dxa"/>
            <w:gridSpan w:val="2"/>
            <w:shd w:val="clear" w:color="auto" w:fill="FFFFFF" w:themeFill="background1"/>
          </w:tcPr>
          <w:p w:rsidR="002819BB" w:rsidRPr="00BF3042" w:rsidRDefault="002819BB" w:rsidP="00CB2ECE">
            <w:pPr>
              <w:jc w:val="center"/>
              <w:rPr>
                <w:sz w:val="20"/>
                <w:lang w:bidi="ar-SA"/>
              </w:rPr>
            </w:pPr>
            <w:proofErr w:type="spellStart"/>
            <w:r>
              <w:rPr>
                <w:b/>
                <w:lang w:bidi="ar-SA"/>
              </w:rPr>
              <w:t>Zet</w:t>
            </w:r>
            <w:proofErr w:type="spellEnd"/>
            <w:r>
              <w:rPr>
                <w:b/>
                <w:lang w:bidi="ar-SA"/>
              </w:rPr>
              <w:t xml:space="preserve"> Her</w:t>
            </w:r>
          </w:p>
        </w:tc>
        <w:tc>
          <w:tcPr>
            <w:tcW w:w="4680" w:type="dxa"/>
            <w:gridSpan w:val="2"/>
            <w:shd w:val="clear" w:color="auto" w:fill="FFFFFF" w:themeFill="background1"/>
          </w:tcPr>
          <w:p w:rsidR="002819BB" w:rsidRPr="00BF3042" w:rsidRDefault="002819BB" w:rsidP="00CB2ECE">
            <w:pPr>
              <w:jc w:val="center"/>
              <w:rPr>
                <w:sz w:val="20"/>
                <w:lang w:bidi="ar-SA"/>
              </w:rPr>
            </w:pPr>
            <w:proofErr w:type="spellStart"/>
            <w:r>
              <w:rPr>
                <w:b/>
                <w:lang w:bidi="ar-SA"/>
              </w:rPr>
              <w:t>Zet</w:t>
            </w:r>
            <w:proofErr w:type="spellEnd"/>
            <w:r>
              <w:rPr>
                <w:b/>
                <w:lang w:bidi="ar-SA"/>
              </w:rPr>
              <w:t xml:space="preserve"> Her</w:t>
            </w:r>
          </w:p>
        </w:tc>
      </w:tr>
      <w:tr w:rsidR="002819BB" w:rsidRPr="00BF3042" w:rsidTr="00B94239">
        <w:trPr>
          <w:trHeight w:val="1052"/>
          <w:jc w:val="center"/>
        </w:trPr>
        <w:tc>
          <w:tcPr>
            <w:tcW w:w="1800" w:type="dxa"/>
            <w:shd w:val="clear" w:color="auto" w:fill="000000"/>
            <w:vAlign w:val="center"/>
          </w:tcPr>
          <w:p w:rsidR="002819BB" w:rsidRPr="00BF3042" w:rsidRDefault="00B94239" w:rsidP="00B94239">
            <w:pPr>
              <w:jc w:val="center"/>
              <w:rPr>
                <w:sz w:val="20"/>
                <w:lang w:bidi="ar-SA"/>
              </w:rPr>
            </w:pPr>
            <w:r>
              <w:rPr>
                <w:noProof/>
              </w:rPr>
              <w:drawing>
                <wp:inline distT="0" distB="0" distL="0" distR="0">
                  <wp:extent cx="628015" cy="588645"/>
                  <wp:effectExtent l="0" t="0" r="635" b="1905"/>
                  <wp:docPr id="228" name="Picture 228" descr="C:\Users\Steven Hill\AppData\Local\Microsoft\Windows\INetCache\Content.Word\2017-10-11-0205_9-ZetHer_685NIR_Rot1-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2017-10-11-0205_9-ZetHer_685NIR_Rot1-Stack200-Wavelets1x10+2x10-RotCrop.jpg"/>
                          <pic:cNvPicPr>
                            <a:picLocks noChangeAspect="1" noChangeArrowheads="1"/>
                          </pic:cNvPicPr>
                        </pic:nvPicPr>
                        <pic:blipFill>
                          <a:blip r:embed="rId112">
                            <a:extLst>
                              <a:ext uri="{BEBA8EAE-BF5A-486C-A8C5-ECC9F3942E4B}">
                                <a14:imgProps xmlns:a14="http://schemas.microsoft.com/office/drawing/2010/main">
                                  <a14:imgLayer r:embed="rId113">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2880" w:type="dxa"/>
            <w:shd w:val="clear" w:color="auto" w:fill="auto"/>
          </w:tcPr>
          <w:p w:rsidR="002819BB" w:rsidRPr="00BF3042" w:rsidRDefault="00B94239" w:rsidP="00CB2ECE">
            <w:pPr>
              <w:jc w:val="center"/>
              <w:rPr>
                <w:sz w:val="20"/>
                <w:lang w:bidi="ar-SA"/>
              </w:rPr>
            </w:pPr>
            <w:r w:rsidRPr="00B94239">
              <w:rPr>
                <w:sz w:val="20"/>
                <w:lang w:bidi="ar-SA"/>
              </w:rPr>
              <w:t>2017-10-11-0205_9-ZetHer_685NIR_Rot1-Stack200-Wavelets1x10+2x10-RotCrop.jpg</w:t>
            </w:r>
          </w:p>
        </w:tc>
        <w:tc>
          <w:tcPr>
            <w:tcW w:w="1620" w:type="dxa"/>
            <w:shd w:val="clear" w:color="auto" w:fill="000000" w:themeFill="text1"/>
            <w:vAlign w:val="center"/>
          </w:tcPr>
          <w:p w:rsidR="002819BB" w:rsidRPr="00BF3042" w:rsidRDefault="00B94239" w:rsidP="00CB2ECE">
            <w:pPr>
              <w:jc w:val="center"/>
              <w:rPr>
                <w:sz w:val="20"/>
                <w:lang w:bidi="ar-SA"/>
              </w:rPr>
            </w:pPr>
            <w:r>
              <w:rPr>
                <w:noProof/>
              </w:rPr>
              <w:drawing>
                <wp:inline distT="0" distB="0" distL="0" distR="0">
                  <wp:extent cx="628015" cy="588645"/>
                  <wp:effectExtent l="0" t="0" r="635" b="1905"/>
                  <wp:docPr id="233" name="Picture 233" descr="C:\Users\Steven Hill\AppData\Local\Microsoft\Windows\INetCache\Content.Word\2017-10-11-0205_9-ZetHer_685NIR_Rot1-Stack200-Wavelets1x10+2x10-RotGrad-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teven Hill\AppData\Local\Microsoft\Windows\INetCache\Content.Word\2017-10-11-0205_9-ZetHer_685NIR_Rot1-Stack200-Wavelets1x10+2x10-RotGrad-RotCrop.jp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3060" w:type="dxa"/>
          </w:tcPr>
          <w:p w:rsidR="002819BB" w:rsidRPr="00BF3042" w:rsidRDefault="00B94239" w:rsidP="00CB2ECE">
            <w:pPr>
              <w:jc w:val="center"/>
              <w:rPr>
                <w:sz w:val="20"/>
                <w:lang w:bidi="ar-SA"/>
              </w:rPr>
            </w:pPr>
            <w:r w:rsidRPr="00B94239">
              <w:rPr>
                <w:sz w:val="20"/>
                <w:lang w:bidi="ar-SA"/>
              </w:rPr>
              <w:t>2017-10-11-0205_9-ZetHer_685NIR_Rot1-Stack200-Wavelets1x10+2x10-RotGrad-RotCrop.jpg</w:t>
            </w:r>
          </w:p>
        </w:tc>
      </w:tr>
      <w:tr w:rsidR="002819BB" w:rsidRPr="00BF3042" w:rsidTr="00CB2ECE">
        <w:trPr>
          <w:jc w:val="center"/>
        </w:trPr>
        <w:tc>
          <w:tcPr>
            <w:tcW w:w="4680" w:type="dxa"/>
            <w:gridSpan w:val="2"/>
            <w:shd w:val="clear" w:color="auto" w:fill="FFFFFF" w:themeFill="background1"/>
          </w:tcPr>
          <w:p w:rsidR="002819BB" w:rsidRPr="00BF3042" w:rsidRDefault="00B94239" w:rsidP="00CB2ECE">
            <w:pPr>
              <w:jc w:val="center"/>
              <w:rPr>
                <w:sz w:val="20"/>
                <w:lang w:bidi="ar-SA"/>
              </w:rPr>
            </w:pPr>
            <w:r>
              <w:rPr>
                <w:b/>
                <w:lang w:bidi="ar-SA"/>
              </w:rPr>
              <w:t>17 Dra</w:t>
            </w:r>
          </w:p>
        </w:tc>
        <w:tc>
          <w:tcPr>
            <w:tcW w:w="4680" w:type="dxa"/>
            <w:gridSpan w:val="2"/>
            <w:shd w:val="clear" w:color="auto" w:fill="FFFFFF" w:themeFill="background1"/>
          </w:tcPr>
          <w:p w:rsidR="002819BB" w:rsidRPr="00BF3042" w:rsidRDefault="002819BB" w:rsidP="00CB2ECE">
            <w:pPr>
              <w:jc w:val="center"/>
              <w:rPr>
                <w:sz w:val="20"/>
                <w:lang w:bidi="ar-SA"/>
              </w:rPr>
            </w:pPr>
            <w:r>
              <w:rPr>
                <w:b/>
                <w:lang w:bidi="ar-SA"/>
              </w:rPr>
              <w:t xml:space="preserve">Tau </w:t>
            </w:r>
            <w:proofErr w:type="spellStart"/>
            <w:r>
              <w:rPr>
                <w:b/>
                <w:lang w:bidi="ar-SA"/>
              </w:rPr>
              <w:t>Oph</w:t>
            </w:r>
            <w:proofErr w:type="spellEnd"/>
          </w:p>
        </w:tc>
      </w:tr>
      <w:tr w:rsidR="002819BB" w:rsidRPr="00BF3042" w:rsidTr="00B94239">
        <w:trPr>
          <w:trHeight w:val="1052"/>
          <w:jc w:val="center"/>
        </w:trPr>
        <w:tc>
          <w:tcPr>
            <w:tcW w:w="1800" w:type="dxa"/>
            <w:shd w:val="clear" w:color="auto" w:fill="000000"/>
            <w:vAlign w:val="center"/>
          </w:tcPr>
          <w:p w:rsidR="002819BB" w:rsidRPr="00BF3042" w:rsidRDefault="00B94239" w:rsidP="00B94239">
            <w:pPr>
              <w:jc w:val="center"/>
              <w:rPr>
                <w:sz w:val="20"/>
                <w:lang w:bidi="ar-SA"/>
              </w:rPr>
            </w:pPr>
            <w:r>
              <w:rPr>
                <w:noProof/>
              </w:rPr>
              <w:drawing>
                <wp:inline distT="0" distB="0" distL="0" distR="0">
                  <wp:extent cx="628015" cy="588645"/>
                  <wp:effectExtent l="0" t="0" r="635" b="1905"/>
                  <wp:docPr id="227" name="Picture 227" descr="C:\Users\Steven Hill\AppData\Local\Microsoft\Windows\INetCache\Content.Word\2017-10-11-0221_9-17Dra_685NIR_Rot1-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teven Hill\AppData\Local\Microsoft\Windows\INetCache\Content.Word\2017-10-11-0221_9-17Dra_685NIR_Rot1-Stack200-Wavelets1x10+2x10-RotCrop.jpg"/>
                          <pic:cNvPicPr>
                            <a:picLocks noChangeAspect="1" noChangeArrowheads="1"/>
                          </pic:cNvPicPr>
                        </pic:nvPicPr>
                        <pic:blipFill>
                          <a:blip r:embed="rId115">
                            <a:extLst>
                              <a:ext uri="{BEBA8EAE-BF5A-486C-A8C5-ECC9F3942E4B}">
                                <a14:imgProps xmlns:a14="http://schemas.microsoft.com/office/drawing/2010/main">
                                  <a14:imgLayer r:embed="rId116">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2880" w:type="dxa"/>
            <w:shd w:val="clear" w:color="auto" w:fill="auto"/>
          </w:tcPr>
          <w:p w:rsidR="002819BB" w:rsidRPr="00BF3042" w:rsidRDefault="00B94239" w:rsidP="00CB2ECE">
            <w:pPr>
              <w:jc w:val="center"/>
              <w:rPr>
                <w:sz w:val="20"/>
                <w:lang w:bidi="ar-SA"/>
              </w:rPr>
            </w:pPr>
            <w:r w:rsidRPr="00B94239">
              <w:rPr>
                <w:sz w:val="20"/>
                <w:lang w:bidi="ar-SA"/>
              </w:rPr>
              <w:t>2017-10-11-0221_9-17Dra_685NIR_Rot1-Stack200-Wavelets1x10+2x10-RotCrop.jpg</w:t>
            </w:r>
          </w:p>
        </w:tc>
        <w:tc>
          <w:tcPr>
            <w:tcW w:w="1620" w:type="dxa"/>
            <w:shd w:val="clear" w:color="auto" w:fill="000000" w:themeFill="text1"/>
            <w:vAlign w:val="center"/>
          </w:tcPr>
          <w:p w:rsidR="002819BB" w:rsidRPr="00BF3042" w:rsidRDefault="002B0FBC" w:rsidP="00CB2ECE">
            <w:pPr>
              <w:jc w:val="center"/>
              <w:rPr>
                <w:sz w:val="20"/>
                <w:lang w:bidi="ar-SA"/>
              </w:rPr>
            </w:pPr>
            <w:r>
              <w:rPr>
                <w:noProof/>
              </w:rPr>
              <w:drawing>
                <wp:inline distT="0" distB="0" distL="0" distR="0">
                  <wp:extent cx="628015" cy="588645"/>
                  <wp:effectExtent l="0" t="0" r="635" b="1905"/>
                  <wp:docPr id="225" name="Picture 225" descr="C:\Users\Steven Hill\AppData\Local\Microsoft\Windows\INetCache\Content.Word\2017-10-11-0154_0-TAU_685NIR-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2017-10-11-0154_0-TAU_685NIR-Stack200-Wavelets1x10+2x10-RotCrop.jp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3060" w:type="dxa"/>
          </w:tcPr>
          <w:p w:rsidR="002819BB" w:rsidRPr="00BF3042" w:rsidRDefault="002B0FBC" w:rsidP="00CB2ECE">
            <w:pPr>
              <w:jc w:val="center"/>
              <w:rPr>
                <w:sz w:val="20"/>
                <w:lang w:bidi="ar-SA"/>
              </w:rPr>
            </w:pPr>
            <w:r w:rsidRPr="002B0FBC">
              <w:rPr>
                <w:sz w:val="20"/>
                <w:lang w:bidi="ar-SA"/>
              </w:rPr>
              <w:t>2017-10-11-0154_0-TAU_685NIR-Stack200-Wavelets1x10+2x10-RotCrop.jpg</w:t>
            </w:r>
          </w:p>
        </w:tc>
      </w:tr>
      <w:tr w:rsidR="002819BB" w:rsidRPr="00BF3042" w:rsidTr="00CB2ECE">
        <w:trPr>
          <w:jc w:val="center"/>
        </w:trPr>
        <w:tc>
          <w:tcPr>
            <w:tcW w:w="4680" w:type="dxa"/>
            <w:gridSpan w:val="2"/>
            <w:shd w:val="clear" w:color="auto" w:fill="FFFFFF" w:themeFill="background1"/>
          </w:tcPr>
          <w:p w:rsidR="002819BB" w:rsidRPr="00BF3042" w:rsidRDefault="002819BB" w:rsidP="00CB2ECE">
            <w:pPr>
              <w:jc w:val="center"/>
              <w:rPr>
                <w:sz w:val="20"/>
                <w:lang w:bidi="ar-SA"/>
              </w:rPr>
            </w:pPr>
            <w:r>
              <w:rPr>
                <w:b/>
                <w:lang w:bidi="ar-SA"/>
              </w:rPr>
              <w:t>BU 648</w:t>
            </w:r>
          </w:p>
        </w:tc>
        <w:tc>
          <w:tcPr>
            <w:tcW w:w="4680" w:type="dxa"/>
            <w:gridSpan w:val="2"/>
            <w:shd w:val="clear" w:color="auto" w:fill="FFFFFF" w:themeFill="background1"/>
          </w:tcPr>
          <w:p w:rsidR="002819BB" w:rsidRPr="00BF3042" w:rsidRDefault="002C1078" w:rsidP="00CB2ECE">
            <w:pPr>
              <w:jc w:val="center"/>
              <w:rPr>
                <w:sz w:val="20"/>
                <w:lang w:bidi="ar-SA"/>
              </w:rPr>
            </w:pPr>
            <w:r>
              <w:rPr>
                <w:b/>
                <w:lang w:bidi="ar-SA"/>
              </w:rPr>
              <w:t xml:space="preserve">70 </w:t>
            </w:r>
            <w:proofErr w:type="spellStart"/>
            <w:r>
              <w:rPr>
                <w:b/>
                <w:lang w:bidi="ar-SA"/>
              </w:rPr>
              <w:t>Oph</w:t>
            </w:r>
            <w:proofErr w:type="spellEnd"/>
          </w:p>
        </w:tc>
      </w:tr>
      <w:tr w:rsidR="002819BB" w:rsidRPr="00BF3042" w:rsidTr="00815312">
        <w:trPr>
          <w:trHeight w:val="1052"/>
          <w:jc w:val="center"/>
        </w:trPr>
        <w:tc>
          <w:tcPr>
            <w:tcW w:w="1800" w:type="dxa"/>
            <w:shd w:val="clear" w:color="auto" w:fill="000000"/>
            <w:vAlign w:val="center"/>
          </w:tcPr>
          <w:p w:rsidR="002819BB" w:rsidRPr="00BF3042" w:rsidRDefault="00815312" w:rsidP="00815312">
            <w:pPr>
              <w:jc w:val="center"/>
              <w:rPr>
                <w:sz w:val="20"/>
                <w:lang w:bidi="ar-SA"/>
              </w:rPr>
            </w:pPr>
            <w:r>
              <w:rPr>
                <w:noProof/>
              </w:rPr>
              <w:drawing>
                <wp:inline distT="0" distB="0" distL="0" distR="0">
                  <wp:extent cx="628015" cy="588645"/>
                  <wp:effectExtent l="0" t="0" r="635" b="1905"/>
                  <wp:docPr id="224" name="Picture 224" descr="C:\Users\Steven Hill\AppData\Local\Microsoft\Windows\INetCache\Content.Word\2017-10-11-0211_7-BU648_685NIR_Rot1-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2017-10-11-0211_7-BU648_685NIR_Rot1-Stack200-Wavelets1x10+2x10-RotCrop.jpg"/>
                          <pic:cNvPicPr>
                            <a:picLocks noChangeAspect="1" noChangeArrowheads="1"/>
                          </pic:cNvPicPr>
                        </pic:nvPicPr>
                        <pic:blipFill>
                          <a:blip r:embed="rId118">
                            <a:extLst>
                              <a:ext uri="{BEBA8EAE-BF5A-486C-A8C5-ECC9F3942E4B}">
                                <a14:imgProps xmlns:a14="http://schemas.microsoft.com/office/drawing/2010/main">
                                  <a14:imgLayer r:embed="rId11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2880" w:type="dxa"/>
            <w:shd w:val="clear" w:color="auto" w:fill="auto"/>
          </w:tcPr>
          <w:p w:rsidR="002819BB" w:rsidRPr="00BF3042" w:rsidRDefault="002B0FBC" w:rsidP="00CB2ECE">
            <w:pPr>
              <w:jc w:val="center"/>
              <w:rPr>
                <w:sz w:val="20"/>
                <w:lang w:bidi="ar-SA"/>
              </w:rPr>
            </w:pPr>
            <w:r w:rsidRPr="002B0FBC">
              <w:rPr>
                <w:sz w:val="20"/>
                <w:lang w:bidi="ar-SA"/>
              </w:rPr>
              <w:t>2017-10-11-0211_7-BU648_685NIR_Rot1-Stack200-Wavelets1x10+2x10-RotCrop.jpg</w:t>
            </w:r>
          </w:p>
        </w:tc>
        <w:tc>
          <w:tcPr>
            <w:tcW w:w="1620" w:type="dxa"/>
            <w:shd w:val="clear" w:color="auto" w:fill="000000" w:themeFill="text1"/>
            <w:vAlign w:val="center"/>
          </w:tcPr>
          <w:p w:rsidR="002819BB" w:rsidRPr="00BF3042" w:rsidRDefault="00B94239" w:rsidP="00CB2ECE">
            <w:pPr>
              <w:jc w:val="center"/>
              <w:rPr>
                <w:sz w:val="20"/>
                <w:lang w:bidi="ar-SA"/>
              </w:rPr>
            </w:pPr>
            <w:r>
              <w:rPr>
                <w:noProof/>
              </w:rPr>
              <w:drawing>
                <wp:inline distT="0" distB="0" distL="0" distR="0" wp14:anchorId="07308C59" wp14:editId="6C84DE16">
                  <wp:extent cx="628015" cy="588645"/>
                  <wp:effectExtent l="0" t="0" r="635" b="1905"/>
                  <wp:docPr id="226" name="Picture 226" descr="C:\Users\Steven Hill\AppData\Local\Microsoft\Windows\INetCache\Content.Word\2017-10-11-0141_7-70OPH_685NIR-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2017-10-11-0141_7-70OPH_685NIR-Stack200-Wavelets1x10+2x10-RotCrop.jpg"/>
                          <pic:cNvPicPr>
                            <a:picLocks noChangeAspect="1" noChangeArrowheads="1"/>
                          </pic:cNvPicPr>
                        </pic:nvPicPr>
                        <pic:blipFill>
                          <a:blip r:embed="rId120">
                            <a:extLst>
                              <a:ext uri="{BEBA8EAE-BF5A-486C-A8C5-ECC9F3942E4B}">
                                <a14:imgProps xmlns:a14="http://schemas.microsoft.com/office/drawing/2010/main">
                                  <a14:imgLayer r:embed="rId121">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3060" w:type="dxa"/>
          </w:tcPr>
          <w:p w:rsidR="002819BB" w:rsidRPr="00BF3042" w:rsidRDefault="00B94239" w:rsidP="00CB2ECE">
            <w:pPr>
              <w:jc w:val="center"/>
              <w:rPr>
                <w:sz w:val="20"/>
                <w:lang w:bidi="ar-SA"/>
              </w:rPr>
            </w:pPr>
            <w:r w:rsidRPr="00B94239">
              <w:rPr>
                <w:sz w:val="20"/>
                <w:lang w:bidi="ar-SA"/>
              </w:rPr>
              <w:t>2017-10-11-0141_7-70OPH_685NIR-Stack200-Wavelets1x10+2x10-RotCrop.jpg</w:t>
            </w:r>
          </w:p>
        </w:tc>
      </w:tr>
    </w:tbl>
    <w:p w:rsidR="002819BB" w:rsidRDefault="002819BB" w:rsidP="008E6711">
      <w:pPr>
        <w:rPr>
          <w:lang w:bidi="ar-SA"/>
        </w:rPr>
      </w:pPr>
    </w:p>
    <w:p w:rsidR="000E3696" w:rsidRDefault="00387A20" w:rsidP="0051385A">
      <w:pPr>
        <w:jc w:val="center"/>
        <w:rPr>
          <w:lang w:bidi="ar-SA"/>
        </w:rPr>
      </w:pPr>
      <w:r w:rsidRPr="00387A20">
        <w:rPr>
          <w:lang w:bidi="ar-SA"/>
        </w:rPr>
        <w:t>NeptuneExposures-20171011UT.xlsx</w:t>
      </w:r>
    </w:p>
    <w:p w:rsidR="000E3696" w:rsidRDefault="0051385A" w:rsidP="0051385A">
      <w:pPr>
        <w:jc w:val="center"/>
        <w:rPr>
          <w:lang w:bidi="ar-SA"/>
        </w:rPr>
      </w:pPr>
      <w:r w:rsidRPr="0051385A">
        <w:rPr>
          <w:noProof/>
        </w:rPr>
        <w:drawing>
          <wp:inline distT="0" distB="0" distL="0" distR="0">
            <wp:extent cx="4619625" cy="1852930"/>
            <wp:effectExtent l="0" t="0" r="9525"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619625" cy="1852930"/>
                    </a:xfrm>
                    <a:prstGeom prst="rect">
                      <a:avLst/>
                    </a:prstGeom>
                    <a:noFill/>
                    <a:ln>
                      <a:noFill/>
                    </a:ln>
                  </pic:spPr>
                </pic:pic>
              </a:graphicData>
            </a:graphic>
          </wp:inline>
        </w:drawing>
      </w:r>
    </w:p>
    <w:p w:rsidR="0051385A" w:rsidRDefault="0051385A"/>
    <w:p w:rsidR="0051385A" w:rsidRDefault="0051385A">
      <w:r>
        <w:t>The star HD216566 (TYC 5813-0377-1) is visible in all exposures. It is a 9.32mV K0</w:t>
      </w:r>
      <w:r w:rsidR="00863D30">
        <w:t>III</w:t>
      </w:r>
      <w:r>
        <w:t xml:space="preserve"> star with a color index of +1.20 (orange).</w:t>
      </w:r>
      <w:r w:rsidR="002C0CAF">
        <w:t xml:space="preserve"> Neptune photometry should be possible in all channels and Triton photometry</w:t>
      </w:r>
      <w:r w:rsidR="00EA6F44">
        <w:t xml:space="preserve"> should be possible in BLU, GRN(?), NIR and OPN channels.</w:t>
      </w:r>
    </w:p>
    <w:p w:rsidR="0051385A" w:rsidRDefault="0051385A"/>
    <w:p w:rsidR="00043FDA" w:rsidRDefault="003B08AE">
      <w:r>
        <w:t>From SIMBAD:</w:t>
      </w:r>
      <w:r w:rsidR="00043FDA">
        <w:t xml:space="preserve"> </w:t>
      </w:r>
    </w:p>
    <w:p w:rsidR="0051385A" w:rsidRDefault="00AC74B1">
      <w:hyperlink r:id="rId123" w:history="1">
        <w:r w:rsidR="00043FDA" w:rsidRPr="00B433B1">
          <w:rPr>
            <w:rStyle w:val="Hyperlink"/>
          </w:rPr>
          <w:t>http://simbad.u-strasbg.fr/simbad/sim-id?Ident=HD+216566&amp;submit=submit+id</w:t>
        </w:r>
      </w:hyperlink>
    </w:p>
    <w:p w:rsidR="00043FDA" w:rsidRDefault="00043FDA"/>
    <w:p w:rsidR="00863D30" w:rsidRDefault="00863D30">
      <w:pPr>
        <w:rPr>
          <w:rStyle w:val="bibcode"/>
          <w:rFonts w:ascii="Courier New" w:hAnsi="Courier New" w:cs="Courier New"/>
          <w:b/>
          <w:bCs/>
          <w:sz w:val="20"/>
          <w:szCs w:val="20"/>
        </w:rPr>
      </w:pPr>
      <w:r>
        <w:rPr>
          <w:rStyle w:val="HTMLTypewriter"/>
          <w:b/>
          <w:bCs/>
        </w:rPr>
        <w:t>B 10.52 [0.05] D </w:t>
      </w:r>
      <w:hyperlink r:id="rId124" w:history="1">
        <w:r>
          <w:rPr>
            <w:rStyle w:val="Hyperlink"/>
            <w:rFonts w:ascii="Courier New" w:hAnsi="Courier New" w:cs="Courier New"/>
            <w:b/>
            <w:bCs/>
            <w:color w:val="0066BB"/>
            <w:sz w:val="20"/>
            <w:szCs w:val="20"/>
          </w:rPr>
          <w:t>2000A&amp;A...355L..27H</w:t>
        </w:r>
      </w:hyperlink>
    </w:p>
    <w:p w:rsidR="00863D30" w:rsidRDefault="00863D30">
      <w:pPr>
        <w:rPr>
          <w:rStyle w:val="bibcode"/>
          <w:rFonts w:ascii="Courier New" w:hAnsi="Courier New" w:cs="Courier New"/>
          <w:b/>
          <w:bCs/>
          <w:sz w:val="20"/>
          <w:szCs w:val="20"/>
        </w:rPr>
      </w:pPr>
      <w:r>
        <w:rPr>
          <w:rStyle w:val="HTMLTypewriter"/>
          <w:b/>
          <w:bCs/>
        </w:rPr>
        <w:t>V 9.31 [0.02] D </w:t>
      </w:r>
      <w:hyperlink r:id="rId125" w:history="1">
        <w:r>
          <w:rPr>
            <w:rStyle w:val="Hyperlink"/>
            <w:rFonts w:ascii="Courier New" w:hAnsi="Courier New" w:cs="Courier New"/>
            <w:b/>
            <w:bCs/>
            <w:color w:val="0066BB"/>
            <w:sz w:val="20"/>
            <w:szCs w:val="20"/>
          </w:rPr>
          <w:t>2000A&amp;A...355L..27H</w:t>
        </w:r>
      </w:hyperlink>
    </w:p>
    <w:p w:rsidR="00863D30" w:rsidRDefault="00863D30">
      <w:pPr>
        <w:rPr>
          <w:rStyle w:val="bibcode"/>
          <w:rFonts w:ascii="Courier New" w:hAnsi="Courier New" w:cs="Courier New"/>
          <w:b/>
          <w:bCs/>
          <w:sz w:val="20"/>
          <w:szCs w:val="20"/>
        </w:rPr>
      </w:pPr>
      <w:r>
        <w:rPr>
          <w:rStyle w:val="HTMLTypewriter"/>
          <w:b/>
          <w:bCs/>
        </w:rPr>
        <w:t>G 8.975 [0.002] C </w:t>
      </w:r>
      <w:hyperlink r:id="rId126" w:history="1">
        <w:r>
          <w:rPr>
            <w:rStyle w:val="Hyperlink"/>
            <w:rFonts w:ascii="Courier New" w:hAnsi="Courier New" w:cs="Courier New"/>
            <w:b/>
            <w:bCs/>
            <w:color w:val="0066BB"/>
            <w:sz w:val="20"/>
            <w:szCs w:val="20"/>
          </w:rPr>
          <w:t>2016A&amp;A...595A...2G</w:t>
        </w:r>
      </w:hyperlink>
    </w:p>
    <w:p w:rsidR="00863D30" w:rsidRDefault="00863D30">
      <w:pPr>
        <w:rPr>
          <w:rStyle w:val="bibcode"/>
          <w:rFonts w:ascii="Courier New" w:hAnsi="Courier New" w:cs="Courier New"/>
          <w:b/>
          <w:bCs/>
          <w:sz w:val="20"/>
          <w:szCs w:val="20"/>
        </w:rPr>
      </w:pPr>
      <w:r>
        <w:rPr>
          <w:rStyle w:val="HTMLTypewriter"/>
          <w:b/>
          <w:bCs/>
        </w:rPr>
        <w:t>J 7.498 [0.030] C </w:t>
      </w:r>
      <w:hyperlink r:id="rId127" w:history="1">
        <w:r>
          <w:rPr>
            <w:rStyle w:val="Hyperlink"/>
            <w:rFonts w:ascii="Courier New" w:hAnsi="Courier New" w:cs="Courier New"/>
            <w:b/>
            <w:bCs/>
            <w:color w:val="0066BB"/>
            <w:sz w:val="20"/>
            <w:szCs w:val="20"/>
          </w:rPr>
          <w:t>2003yCat.2246....0C</w:t>
        </w:r>
      </w:hyperlink>
    </w:p>
    <w:p w:rsidR="00863D30" w:rsidRDefault="00863D30">
      <w:pPr>
        <w:rPr>
          <w:rStyle w:val="bibcode"/>
          <w:rFonts w:ascii="Courier New" w:hAnsi="Courier New" w:cs="Courier New"/>
          <w:b/>
          <w:bCs/>
          <w:sz w:val="20"/>
          <w:szCs w:val="20"/>
        </w:rPr>
      </w:pPr>
      <w:r>
        <w:rPr>
          <w:rStyle w:val="HTMLTypewriter"/>
          <w:b/>
          <w:bCs/>
        </w:rPr>
        <w:lastRenderedPageBreak/>
        <w:t>H 7.037 [0.051] C </w:t>
      </w:r>
      <w:hyperlink r:id="rId128" w:history="1">
        <w:r>
          <w:rPr>
            <w:rStyle w:val="Hyperlink"/>
            <w:rFonts w:ascii="Courier New" w:hAnsi="Courier New" w:cs="Courier New"/>
            <w:b/>
            <w:bCs/>
            <w:color w:val="0066BB"/>
            <w:sz w:val="20"/>
            <w:szCs w:val="20"/>
          </w:rPr>
          <w:t>2003yCat.2246....0C</w:t>
        </w:r>
      </w:hyperlink>
    </w:p>
    <w:p w:rsidR="003B08AE" w:rsidRDefault="00863D30">
      <w:r>
        <w:rPr>
          <w:rStyle w:val="HTMLTypewriter"/>
          <w:b/>
          <w:bCs/>
        </w:rPr>
        <w:t>K 6.814 [0.026] C </w:t>
      </w:r>
      <w:hyperlink r:id="rId129" w:history="1">
        <w:r>
          <w:rPr>
            <w:rStyle w:val="Hyperlink"/>
            <w:rFonts w:ascii="Courier New" w:hAnsi="Courier New" w:cs="Courier New"/>
            <w:b/>
            <w:bCs/>
            <w:color w:val="0066BB"/>
            <w:sz w:val="20"/>
            <w:szCs w:val="20"/>
          </w:rPr>
          <w:t>2003yCat.2246....0C</w:t>
        </w:r>
      </w:hyperlink>
    </w:p>
    <w:p w:rsidR="00DD6210" w:rsidRDefault="00DD6210"/>
    <w:p w:rsidR="0086785E" w:rsidRDefault="00DD6210" w:rsidP="0086785E">
      <w:r>
        <w:t>Other references:</w:t>
      </w:r>
      <w:r w:rsidR="0086785E">
        <w:t xml:space="preserve"> </w:t>
      </w:r>
      <w:r w:rsidR="0086785E">
        <w:fldChar w:fldCharType="begin"/>
      </w:r>
      <w:r w:rsidR="00C77C0B">
        <w:instrText xml:space="preserve"> ADDIN EN.CITE &lt;EndNote&gt;&lt;Cite&gt;&lt;Author&gt;Mallama&lt;/Author&gt;&lt;Year&gt;2017&lt;/Year&gt;&lt;IDText&gt;Comprehensive wide-band magnitudes and albedos for the planets, with applications to exo-planets and Planet Nine&lt;/IDText&gt;&lt;DisplayText&gt;(Mallama, Krobusek, &amp;amp; Pavlov, 2017)&lt;/DisplayText&gt;&lt;record&gt;&lt;dates&gt;&lt;pub-dates&gt;&lt;date&gt;January 1, 2017&lt;/date&gt;&lt;/pub-dates&gt;&lt;year&gt;2017&lt;/year&gt;&lt;/dates&gt;&lt;keywords&gt;&lt;keyword&gt;Photometry&lt;/keyword&gt;&lt;keyword&gt;Spectroscopy&lt;/keyword&gt;&lt;keyword&gt;Extra-solar planets&lt;/keyword&gt;&lt;/keywords&gt;&lt;urls&gt;&lt;related-urls&gt;&lt;url&gt;http://adsabs.harvard.edu/abs/2017Icar..282...19M&lt;/url&gt;&lt;/related-urls&gt;&lt;/urls&gt;&lt;isbn&gt;0019-1035&lt;/isbn&gt;&lt;titles&gt;&lt;title&gt;Comprehensive wide-band magnitudes and albedos for the planets, with applications to exo-planets and Planet Nine&lt;/title&gt;&lt;secondary-title&gt;Icarus&lt;/secondary-title&gt;&lt;/titles&gt;&lt;pages&gt;19-33&lt;/pages&gt;&lt;contributors&gt;&lt;authors&gt;&lt;author&gt;Mallama, Anthony&lt;/author&gt;&lt;author&gt;Krobusek, Bruce&lt;/author&gt;&lt;author&gt;Pavlov, Hristo&lt;/author&gt;&lt;/authors&gt;&lt;/contributors&gt;&lt;added-date format="utc"&gt;1513969417&lt;/added-date&gt;&lt;ref-type name="Journal Article"&gt;17&lt;/ref-type&gt;&lt;auth-address&gt;AA(14012 Lancaster Lane, Bowie, MD, 20715, USA &amp;lt;EMAIL&amp;gt;anthony.mallama@gmail.com&amp;lt;/EMAIL&amp;gt;), AB(5950 King Hill Drive, Farmington, NY, 14425, USA &amp;lt;EMAIL&amp;gt;bkrobusek@gmail.com&amp;lt;/EMAIL&amp;gt;), AC(9 Chad Place, St. Clair, NSW 2759, Australia &amp;lt;EMAIL&amp;gt;hristo_dpavlov@yahoo.com&amp;lt;/EMAIL&amp;gt; &amp;lt;ID system=&amp;quot;ORCID&amp;quot;&amp;gt;0000-0001-7146-4249&amp;lt;/ID&amp;gt;)&lt;/auth-address&gt;&lt;rec-number&gt;168&lt;/rec-number&gt;&lt;last-updated-date format="utc"&gt;1513969613&lt;/last-updated-date&gt;&lt;volume&gt;282&lt;/volume&gt;&lt;/record&gt;&lt;/Cite&gt;&lt;/EndNote&gt;</w:instrText>
      </w:r>
      <w:r w:rsidR="0086785E">
        <w:fldChar w:fldCharType="separate"/>
      </w:r>
      <w:r w:rsidR="00C77C0B">
        <w:rPr>
          <w:noProof/>
        </w:rPr>
        <w:t>(Mallama, Krobusek, &amp; Pavlov, 2017)</w:t>
      </w:r>
      <w:r w:rsidR="0086785E">
        <w:fldChar w:fldCharType="end"/>
      </w:r>
      <w:r w:rsidR="0086785E">
        <w:t xml:space="preserve">; </w:t>
      </w:r>
      <w:r w:rsidR="0086785E">
        <w:fldChar w:fldCharType="begin">
          <w:fldData xml:space="preserve">PEVuZE5vdGU+PENpdGU+PEF1dGhvcj5CdXJhdHRpPC9BdXRob3I+PFllYXI+MjAxMTwvWWVhcj48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</w:fldData>
        </w:fldChar>
      </w:r>
      <w:r w:rsidR="00C77C0B">
        <w:instrText xml:space="preserve"> ADDIN EN.CITE </w:instrText>
      </w:r>
      <w:r w:rsidR="00C77C0B">
        <w:fldChar w:fldCharType="begin">
          <w:fldData xml:space="preserve">PEVuZE5vdGU+PENpdGU+PEF1dGhvcj5CdXJhdHRpPC9BdXRob3I+PFllYXI+MjAxMTwvWWVhcj48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</w:fldData>
        </w:fldChar>
      </w:r>
      <w:r w:rsidR="00C77C0B">
        <w:instrText xml:space="preserve"> ADDIN EN.CITE.DATA </w:instrText>
      </w:r>
      <w:r w:rsidR="00C77C0B">
        <w:fldChar w:fldCharType="end"/>
      </w:r>
      <w:r w:rsidR="0086785E">
        <w:fldChar w:fldCharType="separate"/>
      </w:r>
      <w:r w:rsidR="00C77C0B">
        <w:rPr>
          <w:noProof/>
        </w:rPr>
        <w:t>(Buratti et al., 2011; Pascu et al., 2006)</w:t>
      </w:r>
      <w:r w:rsidR="0086785E">
        <w:fldChar w:fldCharType="end"/>
      </w:r>
    </w:p>
    <w:p w:rsidR="00DD6210" w:rsidRDefault="00DD6210"/>
    <w:p w:rsidR="00DD6210" w:rsidRDefault="00C77C0B">
      <w:r>
        <w:t xml:space="preserve">Also, </w:t>
      </w:r>
      <w:r w:rsidR="00DD6210">
        <w:t xml:space="preserve">Lowell updates to Lockwood work: </w:t>
      </w:r>
      <w:hyperlink r:id="rId130" w:history="1">
        <w:r w:rsidR="00DD6210" w:rsidRPr="00402517">
          <w:rPr>
            <w:rStyle w:val="Hyperlink"/>
          </w:rPr>
          <w:t>http://www2.lowell.edu/users/wes/U_N_lcurves.pdf</w:t>
        </w:r>
      </w:hyperlink>
      <w:r>
        <w:t xml:space="preserve">, and there’s a </w:t>
      </w:r>
      <w:proofErr w:type="spellStart"/>
      <w:r>
        <w:t>Schmude</w:t>
      </w:r>
      <w:proofErr w:type="spellEnd"/>
      <w:r>
        <w:t xml:space="preserve"> paper from 2015 I have in my Neptune references folder, but not in EndNote. Also, there’s a good quick summary of bands on Wikipedia </w:t>
      </w:r>
      <w:hyperlink r:id="rId131" w:anchor="Photometric_letters" w:history="1">
        <w:r w:rsidRPr="00C77C0B">
          <w:rPr>
            <w:rStyle w:val="Hyperlink"/>
          </w:rPr>
          <w:t>here</w:t>
        </w:r>
      </w:hyperlink>
      <w:r>
        <w:t>.</w:t>
      </w:r>
    </w:p>
    <w:p w:rsidR="00C77C0B" w:rsidRDefault="00C77C0B"/>
    <w:p w:rsidR="00C77C0B" w:rsidRDefault="00C77C0B">
      <w:r>
        <w:t xml:space="preserve">Especially relevant for the </w:t>
      </w:r>
      <w:r>
        <w:fldChar w:fldCharType="begin"/>
      </w:r>
      <w:r>
        <w:instrText xml:space="preserve"> ADDIN EN.CITE &lt;EndNote&gt;&lt;Cite&gt;&lt;Author&gt;Mallama&lt;/Author&gt;&lt;Year&gt;2017&lt;/Year&gt;&lt;IDText&gt;Comprehensive wide-band magnitudes and albedos for the planets, with applications to exo-planets and Planet Nine&lt;/IDText&gt;&lt;DisplayText&gt;(Mallama et al., 2017)&lt;/DisplayText&gt;&lt;record&gt;&lt;dates&gt;&lt;pub-dates&gt;&lt;date&gt;January 1, 2017&lt;/date&gt;&lt;/pub-dates&gt;&lt;year&gt;2017&lt;/year&gt;&lt;/dates&gt;&lt;keywords&gt;&lt;keyword&gt;Photometry&lt;/keyword&gt;&lt;keyword&gt;Spectroscopy&lt;/keyword&gt;&lt;keyword&gt;Extra-solar planets&lt;/keyword&gt;&lt;/keywords&gt;&lt;urls&gt;&lt;related-urls&gt;&lt;url&gt;http://adsabs.harvard.edu/abs/2017Icar..282...19M&lt;/url&gt;&lt;/related-urls&gt;&lt;/urls&gt;&lt;isbn&gt;0019-1035&lt;/isbn&gt;&lt;titles&gt;&lt;title&gt;Comprehensive wide-band magnitudes and albedos for the planets, with applications to exo-planets and Planet Nine&lt;/title&gt;&lt;secondary-title&gt;Icarus&lt;/secondary-title&gt;&lt;/titles&gt;&lt;pages&gt;19-33&lt;/pages&gt;&lt;contributors&gt;&lt;authors&gt;&lt;author&gt;Mallama, Anthony&lt;/author&gt;&lt;author&gt;Krobusek, Bruce&lt;/author&gt;&lt;author&gt;Pavlov, Hristo&lt;/author&gt;&lt;/authors&gt;&lt;/contributors&gt;&lt;added-date format="utc"&gt;1513969417&lt;/added-date&gt;&lt;ref-type name="Journal Article"&gt;17&lt;/ref-type&gt;&lt;auth-address&gt;AA(14012 Lancaster Lane, Bowie, MD, 20715, USA &amp;lt;EMAIL&amp;gt;anthony.mallama@gmail.com&amp;lt;/EMAIL&amp;gt;), AB(5950 King Hill Drive, Farmington, NY, 14425, USA &amp;lt;EMAIL&amp;gt;bkrobusek@gmail.com&amp;lt;/EMAIL&amp;gt;), AC(9 Chad Place, St. Clair, NSW 2759, Australia &amp;lt;EMAIL&amp;gt;hristo_dpavlov@yahoo.com&amp;lt;/EMAIL&amp;gt; &amp;lt;ID system=&amp;quot;ORCID&amp;quot;&amp;gt;0000-0001-7146-4249&amp;lt;/ID&amp;gt;)&lt;/auth-address&gt;&lt;rec-number&gt;168&lt;/rec-number&gt;&lt;last-updated-date format="utc"&gt;1513969613&lt;/last-updated-date&gt;&lt;volume&gt;282&lt;/volume&gt;&lt;/record&gt;&lt;/Cite&gt;&lt;/EndNote&gt;</w:instrText>
      </w:r>
      <w:r>
        <w:fldChar w:fldCharType="separate"/>
      </w:r>
      <w:r>
        <w:rPr>
          <w:noProof/>
        </w:rPr>
        <w:t>(Mallama et al., 2017)</w:t>
      </w:r>
      <w:r>
        <w:fldChar w:fldCharType="end"/>
      </w:r>
      <w:r>
        <w:t xml:space="preserve">paper is understanding the conversion from absolute to apparent magnitude.  Wikipedia provides a decent explanation </w:t>
      </w:r>
      <w:hyperlink r:id="rId132" w:anchor="Solar_System_bodies_(H)" w:history="1">
        <w:r w:rsidRPr="00C77C0B">
          <w:rPr>
            <w:rStyle w:val="Hyperlink"/>
          </w:rPr>
          <w:t>here</w:t>
        </w:r>
      </w:hyperlink>
      <w:r>
        <w:t>.</w:t>
      </w:r>
    </w:p>
    <w:p w:rsidR="00DD6210" w:rsidRDefault="00DD6210"/>
    <w:p w:rsidR="00521144" w:rsidRDefault="005C572B">
      <w:r>
        <w:t xml:space="preserve">Phase angle and absolute magnitude </w:t>
      </w:r>
      <w:hyperlink r:id="rId133" w:history="1">
        <w:r w:rsidRPr="00A311CF">
          <w:rPr>
            <w:rStyle w:val="Hyperlink"/>
          </w:rPr>
          <w:t>http://www.astro.gla.ac.uk/~martin/a1notes/pos_astro/PA10.pdf</w:t>
        </w:r>
      </w:hyperlink>
    </w:p>
    <w:p w:rsidR="005C572B" w:rsidRDefault="005C572B"/>
    <w:p w:rsidR="00BD4A7F" w:rsidRDefault="00BD4A7F">
      <w:r>
        <w:br w:type="page"/>
      </w:r>
    </w:p>
    <w:p w:rsidR="00921BC5" w:rsidRDefault="00921BC5"/>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F079DA" w:rsidRPr="00F079DA" w:rsidTr="003E74F3">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3E74F3" w:rsidRPr="00F079DA" w:rsidRDefault="003E74F3">
            <w:pPr>
              <w:jc w:val="center"/>
              <w:rPr>
                <w:noProof/>
                <w:color w:val="FFFFFF" w:themeColor="background1"/>
                <w:sz w:val="20"/>
                <w:lang w:bidi="ar-SA"/>
              </w:rPr>
            </w:pPr>
            <w:r w:rsidRPr="00F079DA">
              <w:rPr>
                <w:noProof/>
                <w:color w:val="FFFFFF" w:themeColor="background1"/>
              </w:rPr>
              <w:drawing>
                <wp:inline distT="0" distB="0" distL="0" distR="0" wp14:anchorId="37E9EC54" wp14:editId="241C1760">
                  <wp:extent cx="1463040" cy="1271016"/>
                  <wp:effectExtent l="0" t="0" r="3810" b="5715"/>
                  <wp:docPr id="247" name="Picture 247" descr="C:\Users\Steven Hill\AppData\Local\Microsoft\Windows\INetCache\Content.Word\Neptune-685NIR-Long 2017-10-11-0428_5-Stack30-Str0to128-Wavelets5x3+6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Steven Hill\AppData\Local\Microsoft\Windows\INetCache\Content.Word\Neptune-685NIR-Long 2017-10-11-0428_5-Stack30-Str0to128-Wavelets5x3+6x3-RotCrop.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3E74F3" w:rsidRPr="00F079DA" w:rsidRDefault="003E74F3">
            <w:pPr>
              <w:jc w:val="center"/>
              <w:rPr>
                <w:color w:val="FFFFFF" w:themeColor="background1"/>
                <w:sz w:val="20"/>
                <w:lang w:bidi="ar-SA"/>
              </w:rPr>
            </w:pPr>
            <w:r w:rsidRPr="00F079DA">
              <w:rPr>
                <w:noProof/>
                <w:color w:val="FFFFFF" w:themeColor="background1"/>
              </w:rPr>
              <w:drawing>
                <wp:inline distT="0" distB="0" distL="0" distR="0" wp14:anchorId="64B994F1" wp14:editId="3E93BDF0">
                  <wp:extent cx="1463040" cy="1271016"/>
                  <wp:effectExtent l="0" t="0" r="3810" b="5715"/>
                  <wp:docPr id="248" name="Picture 248" descr="C:\Users\Steven Hill\AppData\Local\Microsoft\Windows\INetCache\Content.Word\Neptune-685NIR-Long 2017-10-11-0428_5-Stack30-Str0to128-Wavelets5x3+6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teven Hill\AppData\Local\Microsoft\Windows\INetCache\Content.Word\Neptune-685NIR-Long 2017-10-11-0428_5-Stack30-Str0to128-Wavelets5x3+6x3-RotCrop-Log.jp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3E74F3" w:rsidRPr="00F079DA" w:rsidRDefault="003E74F3">
            <w:pPr>
              <w:jc w:val="center"/>
              <w:rPr>
                <w:color w:val="FFFFFF" w:themeColor="background1"/>
                <w:sz w:val="20"/>
                <w:lang w:bidi="ar-SA"/>
              </w:rPr>
            </w:pPr>
            <w:r w:rsidRPr="00F079DA">
              <w:rPr>
                <w:noProof/>
                <w:color w:val="FFFFFF" w:themeColor="background1"/>
              </w:rPr>
              <w:drawing>
                <wp:inline distT="0" distB="0" distL="0" distR="0">
                  <wp:extent cx="1463040" cy="1271016"/>
                  <wp:effectExtent l="0" t="0" r="3810" b="5715"/>
                  <wp:docPr id="249" name="Picture 249" descr="C:\Users\Steven Hill\AppData\Local\Microsoft\Windows\INetCache\Content.Word\Neptune-685NIR-Long-Lin 2017-10-11-0431_4-Stack28-Str0to64-Wavelets3x3+4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Steven Hill\AppData\Local\Microsoft\Windows\INetCache\Content.Word\Neptune-685NIR-Long-Lin 2017-10-11-0431_4-Stack28-Str0to64-Wavelets3x3+4x3-RotCrop.jp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3E74F3" w:rsidRPr="00F079DA" w:rsidRDefault="003E74F3">
            <w:pPr>
              <w:jc w:val="center"/>
              <w:rPr>
                <w:color w:val="FFFFFF" w:themeColor="background1"/>
                <w:sz w:val="20"/>
                <w:lang w:bidi="ar-SA"/>
              </w:rPr>
            </w:pPr>
            <w:r w:rsidRPr="00F079DA">
              <w:rPr>
                <w:noProof/>
                <w:color w:val="FFFFFF" w:themeColor="background1"/>
              </w:rPr>
              <w:drawing>
                <wp:inline distT="0" distB="0" distL="0" distR="0">
                  <wp:extent cx="1463040" cy="1271016"/>
                  <wp:effectExtent l="0" t="0" r="3810" b="5715"/>
                  <wp:docPr id="250" name="Picture 250" descr="C:\Users\Steven Hill\AppData\Local\Microsoft\Windows\INetCache\Content.Word\Neptune-685NIR-Long-Lin 2017-10-11-0431_4-Stack28-Str0to64-Wavelets3x3+4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Steven Hill\AppData\Local\Microsoft\Windows\INetCache\Content.Word\Neptune-685NIR-Long-Lin 2017-10-11-0431_4-Stack28-Str0to64-Wavelets3x3+4x3-RotCrop-Log.jp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r>
      <w:tr w:rsidR="00F079DA" w:rsidRPr="00F079DA" w:rsidTr="003E74F3">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3E74F3">
            <w:pPr>
              <w:jc w:val="center"/>
              <w:rPr>
                <w:color w:val="FFFFFF" w:themeColor="background1"/>
                <w:sz w:val="20"/>
                <w:lang w:bidi="ar-SA"/>
              </w:rPr>
            </w:pPr>
            <w:r w:rsidRPr="00F079DA">
              <w:rPr>
                <w:color w:val="FFFFFF" w:themeColor="background1"/>
                <w:sz w:val="20"/>
                <w:lang w:bidi="ar-SA"/>
              </w:rPr>
              <w:t>Neptune-685NIR-Long 2017-10-11-0428_5-Stack30-Str0to128-Wavelets5x3+6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3E74F3">
            <w:pPr>
              <w:tabs>
                <w:tab w:val="left" w:pos="954"/>
              </w:tabs>
              <w:jc w:val="center"/>
              <w:rPr>
                <w:color w:val="FFFFFF" w:themeColor="background1"/>
                <w:sz w:val="20"/>
                <w:lang w:bidi="ar-SA"/>
              </w:rPr>
            </w:pPr>
            <w:r w:rsidRPr="00F079DA">
              <w:rPr>
                <w:color w:val="FFFFFF" w:themeColor="background1"/>
                <w:sz w:val="20"/>
                <w:lang w:bidi="ar-SA"/>
              </w:rPr>
              <w:t>Neptune-685NIR-Long 2017-10-11-0428_5-Stack30-Str0to128-Wavelets5x3+6x3-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3E74F3">
            <w:pPr>
              <w:jc w:val="center"/>
              <w:rPr>
                <w:color w:val="FFFFFF" w:themeColor="background1"/>
                <w:sz w:val="20"/>
                <w:lang w:bidi="ar-SA"/>
              </w:rPr>
            </w:pPr>
            <w:r w:rsidRPr="00F079DA">
              <w:rPr>
                <w:color w:val="FFFFFF" w:themeColor="background1"/>
                <w:sz w:val="20"/>
                <w:lang w:bidi="ar-SA"/>
              </w:rPr>
              <w:t>Neptune-685NIR-Long-Lin 2017-10-11-0431_4-Stack28-Str0to64-Wavelets3x3+4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3E74F3" w:rsidRPr="00F079DA" w:rsidRDefault="003E74F3">
            <w:pPr>
              <w:jc w:val="center"/>
              <w:rPr>
                <w:color w:val="FFFFFF" w:themeColor="background1"/>
                <w:sz w:val="20"/>
                <w:lang w:bidi="ar-SA"/>
              </w:rPr>
            </w:pPr>
            <w:r w:rsidRPr="00F079DA">
              <w:rPr>
                <w:color w:val="FFFFFF" w:themeColor="background1"/>
                <w:sz w:val="20"/>
                <w:lang w:bidi="ar-SA"/>
              </w:rPr>
              <w:t>Neptune-685NIR-Long-Lin 2017-10-11-0431_4-Stack28-Str0to64-Wavelets3x3+4x3-RotCrop-Log.jpg</w:t>
            </w:r>
          </w:p>
        </w:tc>
      </w:tr>
      <w:tr w:rsidR="00F079DA" w:rsidRPr="00F079DA"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F079DA" w:rsidRPr="00F079DA" w:rsidRDefault="00F079DA" w:rsidP="009478E4">
            <w:pPr>
              <w:jc w:val="center"/>
              <w:rPr>
                <w:color w:val="FFFFFF" w:themeColor="background1"/>
                <w:sz w:val="20"/>
                <w:lang w:bidi="ar-SA"/>
              </w:rPr>
            </w:pPr>
            <w:r w:rsidRPr="00F079DA">
              <w:rPr>
                <w:noProof/>
                <w:color w:val="FFFFFF" w:themeColor="background1"/>
              </w:rPr>
              <w:drawing>
                <wp:inline distT="0" distB="0" distL="0" distR="0" wp14:anchorId="2D9C668E" wp14:editId="64172BD4">
                  <wp:extent cx="1463040" cy="1271016"/>
                  <wp:effectExtent l="0" t="0" r="3810" b="5715"/>
                  <wp:docPr id="255" name="Picture 255" descr="C:\Users\Steven Hill\AppData\Local\Microsoft\Windows\INetCache\Content.Word\Neptune-650RED-Long-Lin 2017-10-11-0433_8-Stack28-Str0to64-wavelets3x3+4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Steven Hill\AppData\Local\Microsoft\Windows\INetCache\Content.Word\Neptune-650RED-Long-Lin 2017-10-11-0433_8-Stack28-Str0to64-wavelets3x3+4x3-RotCrop.jp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F079DA" w:rsidRPr="00F079DA" w:rsidRDefault="00F079DA" w:rsidP="009478E4">
            <w:pPr>
              <w:tabs>
                <w:tab w:val="left" w:pos="954"/>
              </w:tabs>
              <w:jc w:val="center"/>
              <w:rPr>
                <w:color w:val="FFFFFF" w:themeColor="background1"/>
                <w:sz w:val="20"/>
                <w:lang w:bidi="ar-SA"/>
              </w:rPr>
            </w:pPr>
            <w:r w:rsidRPr="00F079DA">
              <w:rPr>
                <w:noProof/>
                <w:color w:val="FFFFFF" w:themeColor="background1"/>
              </w:rPr>
              <w:drawing>
                <wp:inline distT="0" distB="0" distL="0" distR="0" wp14:anchorId="67F9407A" wp14:editId="602B67B4">
                  <wp:extent cx="1463040" cy="1271016"/>
                  <wp:effectExtent l="0" t="0" r="3810" b="5715"/>
                  <wp:docPr id="256" name="Picture 256" descr="C:\Users\Steven Hill\AppData\Local\Microsoft\Windows\INetCache\Content.Word\Neptune-650RED-Long-Lin 2017-10-11-0433_8-Stack28-Str0to64-wavelets3x3+4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Steven Hill\AppData\Local\Microsoft\Windows\INetCache\Content.Word\Neptune-650RED-Long-Lin 2017-10-11-0433_8-Stack28-Str0to64-wavelets3x3+4x3-RotCrop-Log.jp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F079DA" w:rsidRPr="00F079DA" w:rsidRDefault="00F079DA" w:rsidP="009478E4">
            <w:pPr>
              <w:jc w:val="center"/>
              <w:rPr>
                <w:color w:val="FFFFFF" w:themeColor="background1"/>
                <w:sz w:val="20"/>
                <w:lang w:bidi="ar-SA"/>
              </w:rPr>
            </w:pPr>
            <w:r w:rsidRPr="00F079DA">
              <w:rPr>
                <w:noProof/>
                <w:color w:val="FFFFFF" w:themeColor="background1"/>
              </w:rPr>
              <w:drawing>
                <wp:inline distT="0" distB="0" distL="0" distR="0" wp14:anchorId="7C3646FE" wp14:editId="494E7FF9">
                  <wp:extent cx="1463040" cy="1271016"/>
                  <wp:effectExtent l="0" t="0" r="3810" b="5715"/>
                  <wp:docPr id="259" name="Picture 259" descr="C:\Users\Steven Hill\AppData\Local\Microsoft\Windows\INetCache\Content.Word\Neptune-550GRN-Long-Lin 2017-10-11-0438_8-Stack56-Str0to192-Wavelets2x3+3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Steven Hill\AppData\Local\Microsoft\Windows\INetCache\Content.Word\Neptune-550GRN-Long-Lin 2017-10-11-0438_8-Stack56-Str0to192-Wavelets2x3+3x3-RotCrop.jpg"/>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F079DA" w:rsidRPr="00F079DA" w:rsidRDefault="00F079DA" w:rsidP="009478E4">
            <w:pPr>
              <w:jc w:val="center"/>
              <w:rPr>
                <w:noProof/>
                <w:color w:val="FFFFFF" w:themeColor="background1"/>
                <w:sz w:val="20"/>
                <w:lang w:bidi="ar-SA"/>
              </w:rPr>
            </w:pPr>
            <w:r w:rsidRPr="00F079DA">
              <w:rPr>
                <w:noProof/>
                <w:color w:val="FFFFFF" w:themeColor="background1"/>
              </w:rPr>
              <w:drawing>
                <wp:inline distT="0" distB="0" distL="0" distR="0" wp14:anchorId="63905D7B" wp14:editId="345F1259">
                  <wp:extent cx="1463040" cy="1271016"/>
                  <wp:effectExtent l="0" t="0" r="3810" b="5715"/>
                  <wp:docPr id="260" name="Picture 260" descr="C:\Users\Steven Hill\AppData\Local\Microsoft\Windows\INetCache\Content.Word\Neptune-550GRN-Long-Lin 2017-10-11-0438_8-Stack56-Str0to192-Wavelets2x3+3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Steven Hill\AppData\Local\Microsoft\Windows\INetCache\Content.Word\Neptune-550GRN-Long-Lin 2017-10-11-0438_8-Stack56-Str0to192-Wavelets2x3+3x3-RotCrop-Log.jpg"/>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r>
      <w:tr w:rsidR="00F079DA" w:rsidRPr="00F079DA"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F079DA" w:rsidRPr="00F079DA" w:rsidRDefault="00F079DA" w:rsidP="009478E4">
            <w:pPr>
              <w:jc w:val="center"/>
              <w:rPr>
                <w:color w:val="FFFFFF" w:themeColor="background1"/>
                <w:sz w:val="20"/>
                <w:lang w:bidi="ar-SA"/>
              </w:rPr>
            </w:pPr>
            <w:r w:rsidRPr="00F079DA">
              <w:rPr>
                <w:color w:val="FFFFFF" w:themeColor="background1"/>
                <w:sz w:val="20"/>
                <w:lang w:bidi="ar-SA"/>
              </w:rPr>
              <w:t>Neptune-650RED-Long-Lin 2017-10-11-0433_8-Stack28-Str0to64-wavelets3x3+4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F079DA" w:rsidRPr="00F079DA" w:rsidRDefault="00F079DA" w:rsidP="009478E4">
            <w:pPr>
              <w:tabs>
                <w:tab w:val="left" w:pos="954"/>
              </w:tabs>
              <w:jc w:val="center"/>
              <w:rPr>
                <w:color w:val="FFFFFF" w:themeColor="background1"/>
                <w:sz w:val="20"/>
                <w:lang w:bidi="ar-SA"/>
              </w:rPr>
            </w:pPr>
            <w:r w:rsidRPr="00F079DA">
              <w:rPr>
                <w:color w:val="FFFFFF" w:themeColor="background1"/>
                <w:sz w:val="20"/>
                <w:lang w:bidi="ar-SA"/>
              </w:rPr>
              <w:t>Neptune-650RED-Long-Lin 2017-10-11-0433_8-Stack28-Str0to64-wavelets3x3+4x3-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F079DA" w:rsidRPr="00F079DA" w:rsidRDefault="00F079DA" w:rsidP="009478E4">
            <w:pPr>
              <w:jc w:val="center"/>
              <w:rPr>
                <w:color w:val="FFFFFF" w:themeColor="background1"/>
                <w:sz w:val="20"/>
                <w:lang w:bidi="ar-SA"/>
              </w:rPr>
            </w:pPr>
            <w:r w:rsidRPr="00F079DA">
              <w:rPr>
                <w:color w:val="FFFFFF" w:themeColor="background1"/>
                <w:sz w:val="20"/>
                <w:lang w:bidi="ar-SA"/>
              </w:rPr>
              <w:t>Neptune-550GRN-Long-Lin 2017-10-11-0438_8-Stack56-Str0to192-Wavelets2x3+3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F079DA" w:rsidRPr="00F079DA" w:rsidRDefault="00F079DA" w:rsidP="009478E4">
            <w:pPr>
              <w:jc w:val="center"/>
              <w:rPr>
                <w:color w:val="FFFFFF" w:themeColor="background1"/>
                <w:sz w:val="20"/>
                <w:lang w:bidi="ar-SA"/>
              </w:rPr>
            </w:pPr>
            <w:r w:rsidRPr="00F079DA">
              <w:rPr>
                <w:color w:val="FFFFFF" w:themeColor="background1"/>
                <w:sz w:val="20"/>
                <w:lang w:bidi="ar-SA"/>
              </w:rPr>
              <w:t>Neptune-550GRN-Long-Lin 2017-10-11-0438_8-Stack56-Str0to192-Wavelets2x3+3x3-RotCrop-Log.jpg</w:t>
            </w:r>
          </w:p>
        </w:tc>
      </w:tr>
      <w:tr w:rsidR="0086441A" w:rsidRPr="00F079DA"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86441A" w:rsidRPr="00F079DA" w:rsidRDefault="0086441A" w:rsidP="009478E4">
            <w:pPr>
              <w:jc w:val="center"/>
              <w:rPr>
                <w:color w:val="FFFFFF" w:themeColor="background1"/>
                <w:sz w:val="20"/>
                <w:lang w:bidi="ar-SA"/>
              </w:rPr>
            </w:pPr>
            <w:r>
              <w:rPr>
                <w:noProof/>
              </w:rPr>
              <w:drawing>
                <wp:inline distT="0" distB="0" distL="0" distR="0" wp14:anchorId="3FF3130E" wp14:editId="6B2EDFC4">
                  <wp:extent cx="1463040" cy="1271016"/>
                  <wp:effectExtent l="0" t="0" r="3810" b="5715"/>
                  <wp:docPr id="268" name="Picture 268" descr="C:\Users\Steven Hill\AppData\Local\Microsoft\Windows\INetCache\Content.Word\Neptune-450BLU-Long-Lin 2017-10-11-0441_5-Stack54-Str0to192-Wavelets2x3+3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Steven Hill\AppData\Local\Microsoft\Windows\INetCache\Content.Word\Neptune-450BLU-Long-Lin 2017-10-11-0441_5-Stack54-Str0to192-Wavelets2x3+3x3-RotCrop.jpg"/>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86441A" w:rsidRPr="00F079DA" w:rsidRDefault="0086441A" w:rsidP="009478E4">
            <w:pPr>
              <w:tabs>
                <w:tab w:val="left" w:pos="954"/>
              </w:tabs>
              <w:jc w:val="center"/>
              <w:rPr>
                <w:color w:val="FFFFFF" w:themeColor="background1"/>
                <w:sz w:val="20"/>
                <w:lang w:bidi="ar-SA"/>
              </w:rPr>
            </w:pPr>
            <w:r>
              <w:rPr>
                <w:noProof/>
              </w:rPr>
              <w:drawing>
                <wp:inline distT="0" distB="0" distL="0" distR="0" wp14:anchorId="004B60B0" wp14:editId="66C8E46D">
                  <wp:extent cx="1463040" cy="1271016"/>
                  <wp:effectExtent l="0" t="0" r="3810" b="5715"/>
                  <wp:docPr id="269" name="Picture 269" descr="C:\Users\Steven Hill\AppData\Local\Microsoft\Windows\INetCache\Content.Word\Neptune-450BLU-Long-Lin 2017-10-11-0441_5-Stack54-Str0to192-Wavelets2x3+3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Steven Hill\AppData\Local\Microsoft\Windows\INetCache\Content.Word\Neptune-450BLU-Long-Lin 2017-10-11-0441_5-Stack54-Str0to192-Wavelets2x3+3x3-RotCrop-Log.jpg"/>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86441A" w:rsidRPr="00F079DA" w:rsidRDefault="0086441A" w:rsidP="009478E4">
            <w:pPr>
              <w:jc w:val="center"/>
              <w:rPr>
                <w:color w:val="FFFFFF" w:themeColor="background1"/>
                <w:sz w:val="20"/>
                <w:lang w:bidi="ar-SA"/>
              </w:rPr>
            </w:pPr>
            <w:r>
              <w:rPr>
                <w:noProof/>
              </w:rPr>
              <w:drawing>
                <wp:inline distT="0" distB="0" distL="0" distR="0" wp14:anchorId="43F0150C" wp14:editId="6C64415A">
                  <wp:extent cx="1510665" cy="1121410"/>
                  <wp:effectExtent l="0" t="0" r="0" b="2540"/>
                  <wp:docPr id="270" name="Picture 270" descr="C:\Users\Steven Hill\AppData\Local\Microsoft\Windows\INetCache\Content.Word\2017-10-11-0415_5-Neptune_550OPN-Stack300-Wavelets2x5+3x5-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ven Hill\AppData\Local\Microsoft\Windows\INetCache\Content.Word\2017-10-11-0415_5-Neptune_550OPN-Stack300-Wavelets2x5+3x5-RotCrop.jp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510665" cy="112141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86441A" w:rsidRPr="00F079DA" w:rsidRDefault="0086441A" w:rsidP="009478E4">
            <w:pPr>
              <w:jc w:val="center"/>
              <w:rPr>
                <w:noProof/>
                <w:color w:val="FFFFFF" w:themeColor="background1"/>
                <w:sz w:val="20"/>
                <w:lang w:bidi="ar-SA"/>
              </w:rPr>
            </w:pPr>
            <w:r>
              <w:rPr>
                <w:noProof/>
              </w:rPr>
              <w:drawing>
                <wp:inline distT="0" distB="0" distL="0" distR="0" wp14:anchorId="5D2C0B49" wp14:editId="7DB9D771">
                  <wp:extent cx="1510665" cy="1121410"/>
                  <wp:effectExtent l="0" t="0" r="0" b="2540"/>
                  <wp:docPr id="271" name="Picture 271" descr="C:\Users\Steven Hill\AppData\Local\Microsoft\Windows\INetCache\Content.Word\2017-10-11-0415_5-Neptune_550OPN-Stack300-Wavelets2x5+3x5-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Steven Hill\AppData\Local\Microsoft\Windows\INetCache\Content.Word\2017-10-11-0415_5-Neptune_550OPN-Stack300-Wavelets2x5+3x5-RotCrop-Log.jp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1510665" cy="1121410"/>
                          </a:xfrm>
                          <a:prstGeom prst="rect">
                            <a:avLst/>
                          </a:prstGeom>
                          <a:noFill/>
                          <a:ln>
                            <a:noFill/>
                          </a:ln>
                        </pic:spPr>
                      </pic:pic>
                    </a:graphicData>
                  </a:graphic>
                </wp:inline>
              </w:drawing>
            </w:r>
          </w:p>
        </w:tc>
      </w:tr>
      <w:tr w:rsidR="0086441A" w:rsidRPr="00F079DA"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86441A" w:rsidRPr="00F079DA" w:rsidRDefault="0086441A" w:rsidP="009478E4">
            <w:pPr>
              <w:jc w:val="center"/>
              <w:rPr>
                <w:color w:val="FFFFFF" w:themeColor="background1"/>
                <w:sz w:val="20"/>
                <w:lang w:bidi="ar-SA"/>
              </w:rPr>
            </w:pPr>
            <w:r w:rsidRPr="00F079DA">
              <w:rPr>
                <w:color w:val="FFFFFF" w:themeColor="background1"/>
                <w:sz w:val="20"/>
                <w:lang w:bidi="ar-SA"/>
              </w:rPr>
              <w:t>Neptune-450BLU-Long-Lin 2017-10-11-0441_5-Stack54-Str0to192-Wavelets2x3+3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86441A" w:rsidRPr="00F079DA" w:rsidRDefault="0086441A" w:rsidP="009478E4">
            <w:pPr>
              <w:tabs>
                <w:tab w:val="left" w:pos="954"/>
              </w:tabs>
              <w:jc w:val="center"/>
              <w:rPr>
                <w:color w:val="FFFFFF" w:themeColor="background1"/>
                <w:sz w:val="20"/>
                <w:lang w:bidi="ar-SA"/>
              </w:rPr>
            </w:pPr>
            <w:r w:rsidRPr="00F079DA">
              <w:rPr>
                <w:color w:val="FFFFFF" w:themeColor="background1"/>
                <w:sz w:val="20"/>
                <w:lang w:bidi="ar-SA"/>
              </w:rPr>
              <w:t>Neptune-450BLU-Long-Lin 2017-10-11-0441_5-Stack54-Str0to192-Wavelets2x3+3x3-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86441A" w:rsidRPr="00F079DA" w:rsidRDefault="0086441A" w:rsidP="009478E4">
            <w:pPr>
              <w:jc w:val="center"/>
              <w:rPr>
                <w:color w:val="FFFFFF" w:themeColor="background1"/>
                <w:sz w:val="20"/>
                <w:lang w:bidi="ar-SA"/>
              </w:rPr>
            </w:pPr>
            <w:r w:rsidRPr="0086441A">
              <w:rPr>
                <w:color w:val="FFFFFF" w:themeColor="background1"/>
                <w:sz w:val="20"/>
                <w:lang w:bidi="ar-SA"/>
              </w:rPr>
              <w:t>2017-10-11-0415_5-Neptune_550OPN-Stack300-Wavelets2x5+3x5-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86441A" w:rsidRPr="00F079DA" w:rsidRDefault="0086441A" w:rsidP="009478E4">
            <w:pPr>
              <w:jc w:val="center"/>
              <w:rPr>
                <w:color w:val="FFFFFF" w:themeColor="background1"/>
                <w:sz w:val="20"/>
                <w:lang w:bidi="ar-SA"/>
              </w:rPr>
            </w:pPr>
            <w:r w:rsidRPr="0086441A">
              <w:rPr>
                <w:color w:val="FFFFFF" w:themeColor="background1"/>
                <w:sz w:val="20"/>
                <w:lang w:bidi="ar-SA"/>
              </w:rPr>
              <w:t>2017-10-11-0415_5-Neptune_550OPN-Stack300-Wavelets2x5+3x5-RotCrop-Log.jpg</w:t>
            </w:r>
          </w:p>
        </w:tc>
      </w:tr>
      <w:tr w:rsidR="00F079DA" w:rsidRPr="00F079DA" w:rsidTr="0086441A">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BD4A7F">
            <w:pPr>
              <w:jc w:val="center"/>
              <w:rPr>
                <w:color w:val="FFFFFF" w:themeColor="background1"/>
                <w:sz w:val="20"/>
                <w:lang w:bidi="ar-SA"/>
              </w:rPr>
            </w:pPr>
            <w:r>
              <w:rPr>
                <w:noProof/>
              </w:rPr>
              <w:drawing>
                <wp:inline distT="0" distB="0" distL="0" distR="0">
                  <wp:extent cx="1463040" cy="1271016"/>
                  <wp:effectExtent l="0" t="0" r="3810" b="5715"/>
                  <wp:docPr id="274" name="Picture 274" descr="C:\Users\Steven Hill\AppData\Local\Microsoft\Windows\INetCache\Content.Word\Neptune-550OPN-Lomg 2017-10-11-0423_7-Stack30-Str0to64-Wavelets5x5-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Steven Hill\AppData\Local\Microsoft\Windows\INetCache\Content.Word\Neptune-550OPN-Lomg 2017-10-11-0423_7-Stack30-Str0to64-Wavelets5x5-RotCrop.jp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BD4A7F">
            <w:pPr>
              <w:tabs>
                <w:tab w:val="left" w:pos="954"/>
              </w:tabs>
              <w:jc w:val="center"/>
              <w:rPr>
                <w:color w:val="FFFFFF" w:themeColor="background1"/>
                <w:sz w:val="20"/>
                <w:lang w:bidi="ar-SA"/>
              </w:rPr>
            </w:pPr>
            <w:r>
              <w:rPr>
                <w:noProof/>
              </w:rPr>
              <w:drawing>
                <wp:inline distT="0" distB="0" distL="0" distR="0">
                  <wp:extent cx="1463040" cy="1271016"/>
                  <wp:effectExtent l="0" t="0" r="3810" b="5715"/>
                  <wp:docPr id="275" name="Picture 275" descr="C:\Users\Steven Hill\AppData\Local\Microsoft\Windows\INetCache\Content.Word\Neptune-550OPN-Lomg 2017-10-11-0423_7-Stack30-Str0to64-Wavelets5x5-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Steven Hill\AppData\Local\Microsoft\Windows\INetCache\Content.Word\Neptune-550OPN-Lomg 2017-10-11-0423_7-Stack30-Str0to64-Wavelets5x5-RotCrop-Log.jp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3E74F3" w:rsidRPr="00F079DA" w:rsidRDefault="003E74F3">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3E74F3" w:rsidRPr="00F079DA" w:rsidRDefault="003E74F3">
            <w:pPr>
              <w:jc w:val="center"/>
              <w:rPr>
                <w:noProof/>
                <w:color w:val="FFFFFF" w:themeColor="background1"/>
                <w:sz w:val="20"/>
                <w:lang w:bidi="ar-SA"/>
              </w:rPr>
            </w:pPr>
          </w:p>
        </w:tc>
      </w:tr>
      <w:tr w:rsidR="00F079DA" w:rsidRPr="00F079DA" w:rsidTr="0086441A">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86441A">
            <w:pPr>
              <w:jc w:val="center"/>
              <w:rPr>
                <w:color w:val="FFFFFF" w:themeColor="background1"/>
                <w:sz w:val="20"/>
                <w:lang w:bidi="ar-SA"/>
              </w:rPr>
            </w:pPr>
            <w:r w:rsidRPr="0086441A">
              <w:rPr>
                <w:color w:val="FFFFFF" w:themeColor="background1"/>
                <w:sz w:val="20"/>
                <w:lang w:bidi="ar-SA"/>
              </w:rPr>
              <w:t>Neptune-550OPN-Lomg 2017-10-11-0423_7-Stack30-Str0to64-Wavelets5x5-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3E74F3" w:rsidRPr="00F079DA" w:rsidRDefault="0086441A">
            <w:pPr>
              <w:tabs>
                <w:tab w:val="left" w:pos="954"/>
              </w:tabs>
              <w:jc w:val="center"/>
              <w:rPr>
                <w:color w:val="FFFFFF" w:themeColor="background1"/>
                <w:sz w:val="20"/>
                <w:lang w:bidi="ar-SA"/>
              </w:rPr>
            </w:pPr>
            <w:r w:rsidRPr="0086441A">
              <w:rPr>
                <w:color w:val="FFFFFF" w:themeColor="background1"/>
                <w:sz w:val="20"/>
                <w:lang w:bidi="ar-SA"/>
              </w:rPr>
              <w:t>Neptune-550OPN-Lomg 2017-10-11-0423_7-Stack30-Str0to64-</w:t>
            </w:r>
            <w:r w:rsidRPr="0086441A">
              <w:rPr>
                <w:color w:val="FFFFFF" w:themeColor="background1"/>
                <w:sz w:val="20"/>
                <w:lang w:bidi="ar-SA"/>
              </w:rPr>
              <w:lastRenderedPageBreak/>
              <w:t>Wavelets5x5-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3E74F3" w:rsidRPr="00F079DA" w:rsidRDefault="003E74F3">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3E74F3" w:rsidRPr="00F079DA" w:rsidRDefault="003E74F3">
            <w:pPr>
              <w:jc w:val="center"/>
              <w:rPr>
                <w:color w:val="FFFFFF" w:themeColor="background1"/>
                <w:sz w:val="20"/>
                <w:lang w:bidi="ar-SA"/>
              </w:rPr>
            </w:pPr>
          </w:p>
        </w:tc>
      </w:tr>
    </w:tbl>
    <w:p w:rsidR="00921BC5" w:rsidRDefault="00921BC5"/>
    <w:p w:rsidR="002C1078" w:rsidRDefault="002C1078">
      <w:pPr>
        <w:rPr>
          <w:rFonts w:cs="Arial"/>
          <w:b/>
          <w:bCs/>
          <w:sz w:val="26"/>
          <w:szCs w:val="26"/>
          <w:lang w:bidi="ar-SA"/>
        </w:rPr>
      </w:pPr>
      <w:r>
        <w:br w:type="page"/>
      </w:r>
    </w:p>
    <w:p w:rsidR="00C74E87" w:rsidRPr="00D4326C" w:rsidRDefault="00C74E87" w:rsidP="00C74E87">
      <w:pPr>
        <w:pStyle w:val="Heading3"/>
      </w:pPr>
      <w:bookmarkStart w:id="36" w:name="_Toc497199150"/>
      <w:r>
        <w:lastRenderedPageBreak/>
        <w:t xml:space="preserve">2017-Oct-14 (Oct-15 UT): </w:t>
      </w:r>
      <w:r w:rsidRPr="002B2B28">
        <w:t xml:space="preserve"> </w:t>
      </w:r>
      <w:r w:rsidR="00D42140">
        <w:t>Veil Nebula, M31 Wide-Field</w:t>
      </w:r>
      <w:bookmarkEnd w:id="36"/>
    </w:p>
    <w:p w:rsidR="00C74E87" w:rsidRDefault="00C74E87" w:rsidP="00C74E87">
      <w:pPr>
        <w:rPr>
          <w:color w:val="808080" w:themeColor="background1" w:themeShade="80"/>
          <w:sz w:val="20"/>
          <w:lang w:bidi="ar-SA"/>
        </w:rPr>
      </w:pPr>
      <w:r>
        <w:rPr>
          <w:color w:val="808080" w:themeColor="background1" w:themeShade="80"/>
          <w:sz w:val="20"/>
          <w:lang w:bidi="ar-SA"/>
        </w:rPr>
        <w:t>Last Updated 9/7/2017</w:t>
      </w:r>
    </w:p>
    <w:p w:rsidR="00C74E87" w:rsidRPr="009164B7" w:rsidRDefault="00F57058" w:rsidP="00C74E87">
      <w:r>
        <w:t>Very good transparency (5/5), but poor seeing (3/5). For some odd reason the laptop rebooted after just six Veil Nebula images.  It was probably a Windows update. However, I lost two hours of imaging.  I got so frustrated, that I stayed up late setting up to image M31. The next day I looked at my last M31 imaging at this focal length and found I still had a lot of missing exposure time in various filters.</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8351A" w:rsidRPr="004174E0" w:rsidTr="00710C85">
        <w:trPr>
          <w:jc w:val="center"/>
        </w:trPr>
        <w:tc>
          <w:tcPr>
            <w:tcW w:w="4680" w:type="dxa"/>
            <w:shd w:val="clear" w:color="auto" w:fill="000000"/>
            <w:vAlign w:val="center"/>
          </w:tcPr>
          <w:p w:rsidR="0058351A" w:rsidRDefault="0058351A" w:rsidP="00710C85">
            <w:pPr>
              <w:jc w:val="center"/>
              <w:rPr>
                <w:noProof/>
                <w:color w:val="808080" w:themeColor="background1" w:themeShade="80"/>
                <w:sz w:val="20"/>
                <w:lang w:bidi="ar-SA"/>
              </w:rPr>
            </w:pPr>
            <w:r>
              <w:rPr>
                <w:noProof/>
              </w:rPr>
              <w:drawing>
                <wp:inline distT="0" distB="0" distL="0" distR="0" wp14:anchorId="76B1FFC8" wp14:editId="25AE8B4D">
                  <wp:extent cx="2926080" cy="2194560"/>
                  <wp:effectExtent l="0" t="0" r="7620" b="0"/>
                  <wp:docPr id="567" name="Picture 567" descr="C:\Users\Steven Hill\AppData\Local\Microsoft\Windows\INetCache\Content.Word\Veil-20171015UT-501OIII-sum0h3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Veil-20171015UT-501OIII-sum0h30m-Log-HalfSize.jp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58351A" w:rsidRPr="004174E0" w:rsidRDefault="0058351A" w:rsidP="00710C85">
            <w:pPr>
              <w:jc w:val="center"/>
              <w:rPr>
                <w:sz w:val="20"/>
                <w:lang w:bidi="ar-SA"/>
              </w:rPr>
            </w:pPr>
          </w:p>
        </w:tc>
      </w:tr>
      <w:tr w:rsidR="0058351A" w:rsidRPr="00EE3E4F" w:rsidTr="00710C85">
        <w:trPr>
          <w:jc w:val="center"/>
        </w:trPr>
        <w:tc>
          <w:tcPr>
            <w:tcW w:w="4680" w:type="dxa"/>
            <w:shd w:val="clear" w:color="auto" w:fill="000000"/>
          </w:tcPr>
          <w:p w:rsidR="0058351A" w:rsidRPr="00EE3E4F" w:rsidRDefault="0058351A" w:rsidP="00710C85">
            <w:pPr>
              <w:jc w:val="center"/>
              <w:rPr>
                <w:sz w:val="20"/>
                <w:lang w:bidi="ar-SA"/>
              </w:rPr>
            </w:pPr>
            <w:r w:rsidRPr="0058351A">
              <w:rPr>
                <w:sz w:val="20"/>
                <w:lang w:bidi="ar-SA"/>
              </w:rPr>
              <w:t>Veil-20171015UT-501OIII-sum0h30m-Log-HalfSize.jpg</w:t>
            </w:r>
          </w:p>
        </w:tc>
        <w:tc>
          <w:tcPr>
            <w:tcW w:w="4680" w:type="dxa"/>
            <w:shd w:val="clear" w:color="auto" w:fill="000000"/>
          </w:tcPr>
          <w:p w:rsidR="0058351A" w:rsidRPr="00EE3E4F" w:rsidRDefault="0058351A" w:rsidP="00710C85">
            <w:pPr>
              <w:jc w:val="center"/>
              <w:rPr>
                <w:sz w:val="20"/>
                <w:lang w:bidi="ar-SA"/>
              </w:rPr>
            </w:pPr>
          </w:p>
        </w:tc>
      </w:tr>
      <w:tr w:rsidR="00C74E87" w:rsidRPr="004174E0" w:rsidTr="006A1C4B">
        <w:trPr>
          <w:jc w:val="center"/>
        </w:trPr>
        <w:tc>
          <w:tcPr>
            <w:tcW w:w="4680" w:type="dxa"/>
            <w:shd w:val="clear" w:color="auto" w:fill="000000"/>
            <w:vAlign w:val="center"/>
          </w:tcPr>
          <w:p w:rsidR="00C74E87" w:rsidRDefault="0058351A" w:rsidP="006A1C4B">
            <w:pPr>
              <w:jc w:val="center"/>
              <w:rPr>
                <w:noProof/>
                <w:color w:val="808080" w:themeColor="background1" w:themeShade="80"/>
                <w:sz w:val="20"/>
                <w:lang w:bidi="ar-SA"/>
              </w:rPr>
            </w:pPr>
            <w:r>
              <w:rPr>
                <w:noProof/>
              </w:rPr>
              <w:drawing>
                <wp:inline distT="0" distB="0" distL="0" distR="0">
                  <wp:extent cx="2926080" cy="2194560"/>
                  <wp:effectExtent l="0" t="0" r="7620" b="0"/>
                  <wp:docPr id="571" name="Picture 571" descr="C:\Users\Steven Hill\AppData\Local\Microsoft\Windows\INetCache\Content.Word\M31-20171015UT-486HIB-sum2h0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teven Hill\AppData\Local\Microsoft\Windows\INetCache\Content.Word\M31-20171015UT-486HIB-sum2h00m-Log-HalfSize.jp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C74E87" w:rsidRPr="004174E0" w:rsidRDefault="0058351A" w:rsidP="006A1C4B">
            <w:pPr>
              <w:jc w:val="center"/>
              <w:rPr>
                <w:sz w:val="20"/>
                <w:lang w:bidi="ar-SA"/>
              </w:rPr>
            </w:pPr>
            <w:r>
              <w:rPr>
                <w:noProof/>
              </w:rPr>
              <w:drawing>
                <wp:anchor distT="0" distB="0" distL="114300" distR="114300" simplePos="0" relativeHeight="251667968" behindDoc="0" locked="0" layoutInCell="1" allowOverlap="1">
                  <wp:simplePos x="0" y="0"/>
                  <wp:positionH relativeFrom="column">
                    <wp:posOffset>0</wp:posOffset>
                  </wp:positionH>
                  <wp:positionV relativeFrom="paragraph">
                    <wp:posOffset>0</wp:posOffset>
                  </wp:positionV>
                  <wp:extent cx="2926080" cy="2194560"/>
                  <wp:effectExtent l="0" t="0" r="7620" b="0"/>
                  <wp:wrapSquare wrapText="bothSides"/>
                  <wp:docPr id="572" name="Picture 572" descr="C:\Users\Steven Hill\AppData\Local\Microsoft\Windows\INetCache\Content.Word\M31-20171015UT-501OIII-sum2h0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teven Hill\AppData\Local\Microsoft\Windows\INetCache\Content.Word\M31-20171015UT-501OIII-sum2h00m-Log-HalfSize.jp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74E87" w:rsidRPr="00EE3E4F" w:rsidTr="006A1C4B">
        <w:trPr>
          <w:jc w:val="center"/>
        </w:trPr>
        <w:tc>
          <w:tcPr>
            <w:tcW w:w="4680" w:type="dxa"/>
            <w:shd w:val="clear" w:color="auto" w:fill="000000"/>
          </w:tcPr>
          <w:p w:rsidR="00C74E87" w:rsidRPr="00EE3E4F" w:rsidRDefault="0058351A" w:rsidP="006A1C4B">
            <w:pPr>
              <w:jc w:val="center"/>
              <w:rPr>
                <w:sz w:val="20"/>
                <w:lang w:bidi="ar-SA"/>
              </w:rPr>
            </w:pPr>
            <w:r w:rsidRPr="0058351A">
              <w:rPr>
                <w:sz w:val="20"/>
                <w:lang w:bidi="ar-SA"/>
              </w:rPr>
              <w:t>M31-20171015UT-486HIB-sum2h00m-Log-HalfSize.jpg</w:t>
            </w:r>
          </w:p>
        </w:tc>
        <w:tc>
          <w:tcPr>
            <w:tcW w:w="4680" w:type="dxa"/>
            <w:shd w:val="clear" w:color="auto" w:fill="000000"/>
          </w:tcPr>
          <w:p w:rsidR="00C74E87" w:rsidRPr="00EE3E4F" w:rsidRDefault="0058351A" w:rsidP="006A1C4B">
            <w:pPr>
              <w:jc w:val="center"/>
              <w:rPr>
                <w:sz w:val="20"/>
                <w:lang w:bidi="ar-SA"/>
              </w:rPr>
            </w:pPr>
            <w:r w:rsidRPr="0058351A">
              <w:rPr>
                <w:sz w:val="20"/>
                <w:lang w:bidi="ar-SA"/>
              </w:rPr>
              <w:t>M31-20171015UT-501OIII-sum2h00m-Log-HalfSize.jpg</w:t>
            </w:r>
          </w:p>
        </w:tc>
      </w:tr>
    </w:tbl>
    <w:p w:rsidR="00C74E87" w:rsidRDefault="00C74E87" w:rsidP="008E6711">
      <w:pPr>
        <w:rPr>
          <w:lang w:bidi="ar-SA"/>
        </w:rPr>
      </w:pPr>
    </w:p>
    <w:p w:rsidR="00C74E87" w:rsidRDefault="00C74E87">
      <w:pPr>
        <w:rPr>
          <w:rFonts w:cs="Arial"/>
          <w:b/>
          <w:bCs/>
          <w:sz w:val="26"/>
          <w:szCs w:val="26"/>
          <w:lang w:bidi="ar-SA"/>
        </w:rPr>
      </w:pPr>
      <w:r>
        <w:br w:type="page"/>
      </w:r>
    </w:p>
    <w:p w:rsidR="00C74E87" w:rsidRPr="00D4326C" w:rsidRDefault="00C74E87" w:rsidP="00C74E87">
      <w:pPr>
        <w:pStyle w:val="Heading3"/>
      </w:pPr>
      <w:bookmarkStart w:id="37" w:name="_Toc497199151"/>
      <w:r>
        <w:lastRenderedPageBreak/>
        <w:t>2017-Oct-1</w:t>
      </w:r>
      <w:r w:rsidR="00D42140">
        <w:t>5</w:t>
      </w:r>
      <w:r>
        <w:t xml:space="preserve"> (Oct-1</w:t>
      </w:r>
      <w:r w:rsidR="00D42140">
        <w:t>6</w:t>
      </w:r>
      <w:r>
        <w:t xml:space="preserve"> UT): </w:t>
      </w:r>
      <w:r w:rsidRPr="002B2B28">
        <w:t xml:space="preserve"> </w:t>
      </w:r>
      <w:r w:rsidR="00D42140">
        <w:t>Veil Nebula Wide-Field</w:t>
      </w:r>
      <w:bookmarkEnd w:id="37"/>
    </w:p>
    <w:p w:rsidR="00C74E87" w:rsidRDefault="00B27856" w:rsidP="00C74E87">
      <w:pPr>
        <w:rPr>
          <w:color w:val="808080" w:themeColor="background1" w:themeShade="80"/>
          <w:sz w:val="20"/>
          <w:lang w:bidi="ar-SA"/>
        </w:rPr>
      </w:pPr>
      <w:r>
        <w:rPr>
          <w:color w:val="808080" w:themeColor="background1" w:themeShade="80"/>
          <w:sz w:val="20"/>
          <w:lang w:bidi="ar-SA"/>
        </w:rPr>
        <w:t>Last Updated 10</w:t>
      </w:r>
      <w:r w:rsidR="00C74E87">
        <w:rPr>
          <w:color w:val="808080" w:themeColor="background1" w:themeShade="80"/>
          <w:sz w:val="20"/>
          <w:lang w:bidi="ar-SA"/>
        </w:rPr>
        <w:t>/</w:t>
      </w:r>
      <w:r>
        <w:rPr>
          <w:color w:val="808080" w:themeColor="background1" w:themeShade="80"/>
          <w:sz w:val="20"/>
          <w:lang w:bidi="ar-SA"/>
        </w:rPr>
        <w:t>16</w:t>
      </w:r>
      <w:r w:rsidR="00C74E87">
        <w:rPr>
          <w:color w:val="808080" w:themeColor="background1" w:themeShade="80"/>
          <w:sz w:val="20"/>
          <w:lang w:bidi="ar-SA"/>
        </w:rPr>
        <w:t>/2017</w:t>
      </w:r>
    </w:p>
    <w:p w:rsidR="00B27856" w:rsidRDefault="00B27856" w:rsidP="00C74E87"/>
    <w:p w:rsidR="00C74E87" w:rsidRPr="009164B7" w:rsidRDefault="00B27856" w:rsidP="00C74E87">
      <w:r>
        <w:t>Very good transparency (5/5), but poor seeing (3/5).</w:t>
      </w:r>
      <w:r w:rsidR="00F57058">
        <w:t xml:space="preserve"> I took a new set of darks and biases since the ones I took yesterday seem to be problematic, especially the 300 second dark frames.</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03539" w:rsidRPr="004174E0" w:rsidTr="00CB2ECE">
        <w:trPr>
          <w:jc w:val="center"/>
        </w:trPr>
        <w:tc>
          <w:tcPr>
            <w:tcW w:w="4680" w:type="dxa"/>
            <w:shd w:val="clear" w:color="auto" w:fill="000000"/>
            <w:vAlign w:val="center"/>
          </w:tcPr>
          <w:p w:rsidR="00903539" w:rsidRDefault="00903539" w:rsidP="00CB2ECE">
            <w:pPr>
              <w:jc w:val="center"/>
              <w:rPr>
                <w:noProof/>
                <w:color w:val="808080" w:themeColor="background1" w:themeShade="80"/>
                <w:sz w:val="20"/>
                <w:lang w:bidi="ar-SA"/>
              </w:rPr>
            </w:pPr>
            <w:r>
              <w:rPr>
                <w:noProof/>
              </w:rPr>
              <w:drawing>
                <wp:inline distT="0" distB="0" distL="0" distR="0" wp14:anchorId="6064EF04" wp14:editId="1B3265C4">
                  <wp:extent cx="2926080" cy="2194560"/>
                  <wp:effectExtent l="0" t="0" r="7620" b="0"/>
                  <wp:docPr id="237" name="Picture 237" descr="C:\Users\Steven Hill\AppData\Local\Microsoft\Windows\INetCache\Content.Word\Veil-20171016UT-501OIII-sum1h0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Veil-20171016UT-501OIII-sum1h00m-Log-HalfSize.jp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903539" w:rsidRPr="004174E0" w:rsidRDefault="00903539" w:rsidP="00CB2ECE">
            <w:pPr>
              <w:jc w:val="center"/>
              <w:rPr>
                <w:sz w:val="20"/>
                <w:lang w:bidi="ar-SA"/>
              </w:rPr>
            </w:pPr>
            <w:r>
              <w:rPr>
                <w:noProof/>
              </w:rPr>
              <w:drawing>
                <wp:inline distT="0" distB="0" distL="0" distR="0" wp14:anchorId="7776C699" wp14:editId="22ADD6D7">
                  <wp:extent cx="2926080" cy="2194560"/>
                  <wp:effectExtent l="0" t="0" r="7620" b="0"/>
                  <wp:docPr id="238" name="Picture 238" descr="C:\Users\Steven Hill\AppData\Local\Microsoft\Windows\INetCache\Content.Word\Veil-20171016UT-486HIB-sum1h05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Veil-20171016UT-486HIB-sum1h05m-Log-HalfSize.jp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03539" w:rsidRPr="00EE3E4F" w:rsidTr="00CB2ECE">
        <w:trPr>
          <w:jc w:val="center"/>
        </w:trPr>
        <w:tc>
          <w:tcPr>
            <w:tcW w:w="4680" w:type="dxa"/>
            <w:shd w:val="clear" w:color="auto" w:fill="000000"/>
          </w:tcPr>
          <w:p w:rsidR="00903539" w:rsidRPr="00EE3E4F" w:rsidRDefault="00903539" w:rsidP="00CB2ECE">
            <w:pPr>
              <w:jc w:val="center"/>
              <w:rPr>
                <w:sz w:val="20"/>
                <w:lang w:bidi="ar-SA"/>
              </w:rPr>
            </w:pPr>
            <w:r w:rsidRPr="00B27856">
              <w:rPr>
                <w:sz w:val="20"/>
                <w:lang w:bidi="ar-SA"/>
              </w:rPr>
              <w:t>Veil-20171016UT-501OIII-sum1h00m-Log-HalfSize.jpg</w:t>
            </w:r>
          </w:p>
        </w:tc>
        <w:tc>
          <w:tcPr>
            <w:tcW w:w="4680" w:type="dxa"/>
            <w:shd w:val="clear" w:color="auto" w:fill="000000"/>
          </w:tcPr>
          <w:p w:rsidR="00903539" w:rsidRPr="00EE3E4F" w:rsidRDefault="00903539" w:rsidP="00CB2ECE">
            <w:pPr>
              <w:jc w:val="center"/>
              <w:rPr>
                <w:sz w:val="20"/>
                <w:lang w:bidi="ar-SA"/>
              </w:rPr>
            </w:pPr>
            <w:r w:rsidRPr="00B27856">
              <w:rPr>
                <w:sz w:val="20"/>
                <w:lang w:bidi="ar-SA"/>
              </w:rPr>
              <w:t>Veil-20171016UT-486HIB-sum1h05m-Log-HalfSize.jpg</w:t>
            </w:r>
          </w:p>
        </w:tc>
      </w:tr>
      <w:tr w:rsidR="00C74E87" w:rsidRPr="004174E0" w:rsidTr="006A1C4B">
        <w:trPr>
          <w:jc w:val="center"/>
        </w:trPr>
        <w:tc>
          <w:tcPr>
            <w:tcW w:w="4680" w:type="dxa"/>
            <w:shd w:val="clear" w:color="auto" w:fill="000000"/>
            <w:vAlign w:val="center"/>
          </w:tcPr>
          <w:p w:rsidR="00C74E87" w:rsidRDefault="00903539" w:rsidP="006A1C4B">
            <w:pPr>
              <w:jc w:val="center"/>
              <w:rPr>
                <w:noProof/>
                <w:color w:val="808080" w:themeColor="background1" w:themeShade="80"/>
                <w:sz w:val="20"/>
                <w:lang w:bidi="ar-SA"/>
              </w:rPr>
            </w:pPr>
            <w:r>
              <w:rPr>
                <w:noProof/>
              </w:rPr>
              <w:drawing>
                <wp:inline distT="0" distB="0" distL="0" distR="0" wp14:anchorId="656C15C6" wp14:editId="7E8C4B08">
                  <wp:extent cx="2926080" cy="2194560"/>
                  <wp:effectExtent l="0" t="0" r="7620" b="0"/>
                  <wp:docPr id="236" name="Picture 236" descr="C:\Users\Steven Hill\AppData\Local\Microsoft\Windows\INetCache\Content.Word\Veil-2017101XUT-501OIII-sum1h3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teven Hill\AppData\Local\Microsoft\Windows\INetCache\Content.Word\Veil-2017101XUT-501OIII-sum1h30m-Log-HalfSize.jp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C74E87" w:rsidRPr="004174E0" w:rsidRDefault="00C74E87" w:rsidP="006A1C4B">
            <w:pPr>
              <w:jc w:val="center"/>
              <w:rPr>
                <w:sz w:val="20"/>
                <w:lang w:bidi="ar-SA"/>
              </w:rPr>
            </w:pPr>
          </w:p>
        </w:tc>
      </w:tr>
      <w:tr w:rsidR="00C74E87" w:rsidRPr="00EE3E4F" w:rsidTr="006A1C4B">
        <w:trPr>
          <w:jc w:val="center"/>
        </w:trPr>
        <w:tc>
          <w:tcPr>
            <w:tcW w:w="4680" w:type="dxa"/>
            <w:shd w:val="clear" w:color="auto" w:fill="000000"/>
          </w:tcPr>
          <w:p w:rsidR="00C74E87" w:rsidRPr="00EE3E4F" w:rsidRDefault="00903539" w:rsidP="006A1C4B">
            <w:pPr>
              <w:jc w:val="center"/>
              <w:rPr>
                <w:sz w:val="20"/>
                <w:lang w:bidi="ar-SA"/>
              </w:rPr>
            </w:pPr>
            <w:r w:rsidRPr="00903539">
              <w:rPr>
                <w:sz w:val="20"/>
                <w:lang w:bidi="ar-SA"/>
              </w:rPr>
              <w:t>Veil-2017101XUT-501OIII-sum1h30m-Log-HalfSize.jpg</w:t>
            </w:r>
          </w:p>
        </w:tc>
        <w:tc>
          <w:tcPr>
            <w:tcW w:w="4680" w:type="dxa"/>
            <w:shd w:val="clear" w:color="auto" w:fill="000000"/>
          </w:tcPr>
          <w:p w:rsidR="00C74E87" w:rsidRPr="00EE3E4F" w:rsidRDefault="00C74E87" w:rsidP="006A1C4B">
            <w:pPr>
              <w:jc w:val="center"/>
              <w:rPr>
                <w:sz w:val="20"/>
                <w:lang w:bidi="ar-SA"/>
              </w:rPr>
            </w:pPr>
          </w:p>
        </w:tc>
      </w:tr>
    </w:tbl>
    <w:p w:rsidR="00C74E87" w:rsidRDefault="00C74E87" w:rsidP="008E6711">
      <w:pPr>
        <w:rPr>
          <w:lang w:bidi="ar-SA"/>
        </w:rPr>
      </w:pPr>
    </w:p>
    <w:p w:rsidR="001A0C7A" w:rsidRDefault="001A0C7A" w:rsidP="008E6711">
      <w:pPr>
        <w:rPr>
          <w:lang w:bidi="ar-SA"/>
        </w:rPr>
      </w:pPr>
    </w:p>
    <w:p w:rsidR="00903539" w:rsidRDefault="00903539"/>
    <w:p w:rsidR="00903539" w:rsidRDefault="00903539"/>
    <w:p w:rsidR="001A0C7A" w:rsidRDefault="001A0C7A">
      <w:pPr>
        <w:rPr>
          <w:rFonts w:cs="Arial"/>
          <w:b/>
          <w:bCs/>
          <w:sz w:val="26"/>
          <w:szCs w:val="26"/>
          <w:lang w:bidi="ar-SA"/>
        </w:rPr>
      </w:pPr>
      <w:r>
        <w:br w:type="page"/>
      </w:r>
    </w:p>
    <w:p w:rsidR="001A0C7A" w:rsidRPr="00D4326C" w:rsidRDefault="001A0C7A" w:rsidP="001A0C7A">
      <w:pPr>
        <w:pStyle w:val="Heading3"/>
      </w:pPr>
      <w:bookmarkStart w:id="38" w:name="_Toc497199152"/>
      <w:r>
        <w:lastRenderedPageBreak/>
        <w:t xml:space="preserve">2017-Oct-17 (Oct-18 UT): </w:t>
      </w:r>
      <w:r w:rsidRPr="002B2B28">
        <w:t xml:space="preserve"> </w:t>
      </w:r>
      <w:r>
        <w:t>Veil Nebula - Wide-Field, 380NUV</w:t>
      </w:r>
      <w:bookmarkEnd w:id="38"/>
    </w:p>
    <w:p w:rsidR="001A0C7A" w:rsidRDefault="001A0C7A" w:rsidP="001A0C7A">
      <w:pPr>
        <w:rPr>
          <w:color w:val="808080" w:themeColor="background1" w:themeShade="80"/>
          <w:sz w:val="20"/>
          <w:lang w:bidi="ar-SA"/>
        </w:rPr>
      </w:pPr>
      <w:r>
        <w:rPr>
          <w:color w:val="808080" w:themeColor="background1" w:themeShade="80"/>
          <w:sz w:val="20"/>
          <w:lang w:bidi="ar-SA"/>
        </w:rPr>
        <w:t>Last Updated 10/</w:t>
      </w:r>
      <w:r w:rsidR="00282690">
        <w:rPr>
          <w:color w:val="808080" w:themeColor="background1" w:themeShade="80"/>
          <w:sz w:val="20"/>
          <w:lang w:bidi="ar-SA"/>
        </w:rPr>
        <w:t>18</w:t>
      </w:r>
      <w:r>
        <w:rPr>
          <w:color w:val="808080" w:themeColor="background1" w:themeShade="80"/>
          <w:sz w:val="20"/>
          <w:lang w:bidi="ar-SA"/>
        </w:rPr>
        <w:t>/2017</w:t>
      </w:r>
    </w:p>
    <w:p w:rsidR="001A0C7A" w:rsidRDefault="001A0C7A" w:rsidP="001A0C7A"/>
    <w:p w:rsidR="001A0C7A" w:rsidRDefault="001A0C7A" w:rsidP="001A0C7A">
      <w:r>
        <w:t xml:space="preserve">Moderate transparency (3.5/5) degrading to very poor transparency (1/5).  Poor seeing (3/5). </w:t>
      </w:r>
      <w:r w:rsidR="00282690">
        <w:t>The frames were unguided due to the lack of a sufficiently bright guide star.  One exposure of five minutes was included. However, it showed trailing of 2-3 pixels so the remaining images were all two-minute exposures. In addition, the flat field from 501OIII was used as of the processing date (2017-10-18UT) because no NUV flat was available. The flat used did a reasonably good job, but processing should be repeated with a proper NUV flat.</w:t>
      </w:r>
    </w:p>
    <w:p w:rsidR="00AE48B7" w:rsidRDefault="00AE48B7" w:rsidP="001A0C7A"/>
    <w:p w:rsidR="00AE48B7" w:rsidRDefault="00AE48B7" w:rsidP="001A0C7A">
      <w:r>
        <w:t>Given that the Veil nebula has essentially no reflection component, its detection in the NUV must either be out of band contamination or emission from OII 372.6</w:t>
      </w:r>
      <w:r w:rsidR="00207A51">
        <w:t xml:space="preserve"> nm and/or Ne III 386.9 nm</w:t>
      </w:r>
      <w:r w:rsidR="00AE2570">
        <w:t xml:space="preserve"> </w:t>
      </w:r>
      <w:r w:rsidR="00AE2570">
        <w:fldChar w:fldCharType="begin"/>
      </w:r>
      <w:r w:rsidR="00AE2570">
        <w:instrText xml:space="preserve"> ADDIN EN.CITE &lt;EndNote&gt;&lt;Cite&gt;&lt;Author&gt;Parker&lt;/Author&gt;&lt;Year&gt;1964&lt;/Year&gt;&lt;IDText&gt;Physical Conditions in the Cygnus Loop and Some Other Possible Supernova Remnants&lt;/IDText&gt;&lt;DisplayText&gt;(Parker, 1964)&lt;/DisplayText&gt;&lt;record&gt;&lt;dates&gt;&lt;pub-dates&gt;&lt;date&gt;February 1, 1964&lt;/date&gt;&lt;/pub-dates&gt;&lt;year&gt;1964&lt;/year&gt;&lt;/dates&gt;&lt;urls&gt;&lt;related-urls&gt;&lt;url&gt;http://adsabs.harvard.edu/abs/1964ApJ...139..493P&lt;/url&gt;&lt;/related-urls&gt;&lt;/urls&gt;&lt;isbn&gt;0004-637X&lt;/isbn&gt;&lt;titles&gt;&lt;title&gt;Physical Conditions in the Cygnus Loop and Some Other Possible Supernova Remnants&lt;/title&gt;&lt;secondary-title&gt;The Astrophysical Journal&lt;/secondary-title&gt;&lt;/titles&gt;&lt;pages&gt;493&lt;/pages&gt;&lt;contributors&gt;&lt;authors&gt;&lt;author&gt;Parker, Robert A. R.&lt;/author&gt;&lt;/authors&gt;&lt;/contributors&gt;&lt;added-date format="utc"&gt;1508331057&lt;/added-date&gt;&lt;ref-type name="Journal Article"&gt;17&lt;/ref-type&gt;&lt;rec-number&gt;154&lt;/rec-number&gt;&lt;last-updated-date format="utc"&gt;1508331081&lt;/last-updated-date&gt;&lt;volume&gt;139&lt;/volume&gt;&lt;/record&gt;&lt;/Cite&gt;&lt;/EndNote&gt;</w:instrText>
      </w:r>
      <w:r w:rsidR="00AE2570">
        <w:fldChar w:fldCharType="separate"/>
      </w:r>
      <w:r w:rsidR="00AE2570">
        <w:rPr>
          <w:noProof/>
        </w:rPr>
        <w:t>(Parker, 1964)</w:t>
      </w:r>
      <w:r w:rsidR="00AE2570">
        <w:fldChar w:fldCharType="end"/>
      </w:r>
      <w:r w:rsidR="00AE2570">
        <w:t>.</w:t>
      </w:r>
    </w:p>
    <w:p w:rsidR="001A0C7A" w:rsidRPr="009164B7" w:rsidRDefault="001A0C7A" w:rsidP="001A0C7A"/>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282690" w:rsidRPr="004174E0" w:rsidTr="00282690">
        <w:trPr>
          <w:jc w:val="center"/>
        </w:trPr>
        <w:tc>
          <w:tcPr>
            <w:tcW w:w="4680" w:type="dxa"/>
            <w:shd w:val="clear" w:color="auto" w:fill="000000"/>
            <w:vAlign w:val="center"/>
          </w:tcPr>
          <w:p w:rsidR="00282690" w:rsidRDefault="00282690" w:rsidP="00CB2ECE">
            <w:pPr>
              <w:jc w:val="center"/>
              <w:rPr>
                <w:noProof/>
                <w:color w:val="808080" w:themeColor="background1" w:themeShade="80"/>
                <w:sz w:val="20"/>
                <w:lang w:bidi="ar-SA"/>
              </w:rPr>
            </w:pPr>
            <w:r>
              <w:rPr>
                <w:noProof/>
              </w:rPr>
              <w:drawing>
                <wp:inline distT="0" distB="0" distL="0" distR="0" wp14:anchorId="5F8DAED0" wp14:editId="597850FB">
                  <wp:extent cx="2926080" cy="2194560"/>
                  <wp:effectExtent l="0" t="0" r="7620" b="0"/>
                  <wp:docPr id="235" name="Picture 235" descr="C:\Users\Steven Hill\AppData\Local\Microsoft\Windows\INetCache\Content.Word\Veil-20171018UT-380NUV-sum2h05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teven Hill\AppData\Local\Microsoft\Windows\INetCache\Content.Word\Veil-20171018UT-380NUV-sum2h05m-Flattened-Log-HalfSize.jp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82690" w:rsidRPr="00EE3E4F" w:rsidTr="00282690">
        <w:trPr>
          <w:jc w:val="center"/>
        </w:trPr>
        <w:tc>
          <w:tcPr>
            <w:tcW w:w="4680" w:type="dxa"/>
            <w:shd w:val="clear" w:color="auto" w:fill="000000"/>
          </w:tcPr>
          <w:p w:rsidR="00282690" w:rsidRPr="00EE3E4F" w:rsidRDefault="00282690" w:rsidP="00CB2ECE">
            <w:pPr>
              <w:jc w:val="center"/>
              <w:rPr>
                <w:sz w:val="20"/>
                <w:lang w:bidi="ar-SA"/>
              </w:rPr>
            </w:pPr>
            <w:r w:rsidRPr="00B27856">
              <w:rPr>
                <w:sz w:val="20"/>
                <w:lang w:bidi="ar-SA"/>
              </w:rPr>
              <w:t>Veil-20171016UT-501OIII-sum1h00m-Log-HalfSize.jpg</w:t>
            </w:r>
          </w:p>
        </w:tc>
      </w:tr>
    </w:tbl>
    <w:p w:rsidR="001A0C7A" w:rsidRPr="0022092A" w:rsidRDefault="001A0C7A" w:rsidP="001A0C7A">
      <w:pPr>
        <w:rPr>
          <w:lang w:bidi="ar-SA"/>
        </w:rPr>
      </w:pPr>
    </w:p>
    <w:p w:rsidR="00386B13" w:rsidRDefault="00386B13">
      <w:pPr>
        <w:rPr>
          <w:lang w:bidi="ar-SA"/>
        </w:rPr>
      </w:pPr>
    </w:p>
    <w:p w:rsidR="00027993" w:rsidRDefault="00027993">
      <w:pPr>
        <w:rPr>
          <w:rFonts w:cs="Arial"/>
          <w:b/>
          <w:bCs/>
          <w:sz w:val="26"/>
          <w:szCs w:val="26"/>
          <w:lang w:bidi="ar-SA"/>
        </w:rPr>
      </w:pPr>
      <w:r>
        <w:br w:type="page"/>
      </w:r>
    </w:p>
    <w:p w:rsidR="00386B13" w:rsidRPr="00D4326C" w:rsidRDefault="00F42E8A" w:rsidP="00386B13">
      <w:pPr>
        <w:pStyle w:val="Heading3"/>
      </w:pPr>
      <w:bookmarkStart w:id="39" w:name="_Toc497199153"/>
      <w:r>
        <w:lastRenderedPageBreak/>
        <w:t>2017-Oct-18 (Oct-19</w:t>
      </w:r>
      <w:r w:rsidR="00386B13">
        <w:t xml:space="preserve"> UT): </w:t>
      </w:r>
      <w:r w:rsidR="00386B13" w:rsidRPr="002B2B28">
        <w:t xml:space="preserve"> </w:t>
      </w:r>
      <w:r w:rsidR="00386B13">
        <w:t>Neptune</w:t>
      </w:r>
      <w:bookmarkEnd w:id="39"/>
    </w:p>
    <w:p w:rsidR="00386B13" w:rsidRDefault="00386B13" w:rsidP="00386B13">
      <w:pPr>
        <w:rPr>
          <w:color w:val="808080" w:themeColor="background1" w:themeShade="80"/>
          <w:sz w:val="20"/>
          <w:lang w:bidi="ar-SA"/>
        </w:rPr>
      </w:pPr>
      <w:r>
        <w:rPr>
          <w:color w:val="808080" w:themeColor="background1" w:themeShade="80"/>
          <w:sz w:val="20"/>
          <w:lang w:bidi="ar-SA"/>
        </w:rPr>
        <w:t>Last Updated 10/18/2017</w:t>
      </w:r>
    </w:p>
    <w:p w:rsidR="00386B13" w:rsidRDefault="00386B13" w:rsidP="00386B13"/>
    <w:p w:rsidR="00027993" w:rsidRDefault="00027993" w:rsidP="00386B13">
      <w:r>
        <w:t>Seeing was good (3.5/5) and transparency was very good 4/5). Two notes on challenges:</w:t>
      </w:r>
    </w:p>
    <w:p w:rsidR="00027993" w:rsidRDefault="00027993" w:rsidP="007A4F20">
      <w:pPr>
        <w:pStyle w:val="ListParagraph"/>
        <w:numPr>
          <w:ilvl w:val="0"/>
          <w:numId w:val="22"/>
        </w:numPr>
      </w:pPr>
      <w:r>
        <w:t>It took 1h15 minutes sweeping to find Neptune!!!!</w:t>
      </w:r>
    </w:p>
    <w:p w:rsidR="00027993" w:rsidRDefault="00027993" w:rsidP="007A4F20">
      <w:pPr>
        <w:pStyle w:val="ListParagraph"/>
        <w:numPr>
          <w:ilvl w:val="0"/>
          <w:numId w:val="22"/>
        </w:numPr>
      </w:pPr>
      <w:r>
        <w:t xml:space="preserve">Either seeing degraded significantly, focus shifted, or both happened. It took a post-Neptune observation of Lam </w:t>
      </w:r>
      <w:proofErr w:type="spellStart"/>
      <w:r>
        <w:t>Aqr</w:t>
      </w:r>
      <w:proofErr w:type="spellEnd"/>
      <w:r>
        <w:t xml:space="preserve"> and found it to be quite poorly focused. In addition, while the initial focus on Lam </w:t>
      </w:r>
      <w:proofErr w:type="spellStart"/>
      <w:r>
        <w:t>Aqr</w:t>
      </w:r>
      <w:proofErr w:type="spellEnd"/>
      <w:r>
        <w:t xml:space="preserve"> in the NIR was very good, showing most of two diffraction rings, it was clear that 1h15 min later the focus was poor for OPN, BLU and GRN images, clearly showing the beginnings of a defocused disk.</w:t>
      </w:r>
      <w:r w:rsidR="0071317D">
        <w:t xml:space="preserve"> Because Neptune is so dim, I couldn’t figure out if it was worth it to try to refocus.  I did try to refocus on Lam </w:t>
      </w:r>
      <w:proofErr w:type="spellStart"/>
      <w:r w:rsidR="0071317D">
        <w:t>Aqr</w:t>
      </w:r>
      <w:proofErr w:type="spellEnd"/>
      <w:r w:rsidR="0071317D">
        <w:t xml:space="preserve"> after recording the post-Neptune seeing image. I was able to make a modest improvement, but could not come close to the pre-observation seeing.</w:t>
      </w:r>
    </w:p>
    <w:p w:rsidR="00027993" w:rsidRDefault="00027993" w:rsidP="00386B13"/>
    <w:p w:rsidR="00386B13" w:rsidRDefault="00386B13" w:rsidP="00386B13">
      <w:r>
        <w:t>Plans:</w:t>
      </w:r>
    </w:p>
    <w:p w:rsidR="00386B13" w:rsidRDefault="00386B13" w:rsidP="007A4F20">
      <w:pPr>
        <w:pStyle w:val="ListParagraph"/>
        <w:numPr>
          <w:ilvl w:val="0"/>
          <w:numId w:val="18"/>
        </w:numPr>
        <w:rPr>
          <w:lang w:bidi="ar-SA"/>
        </w:rPr>
      </w:pPr>
      <w:r>
        <w:rPr>
          <w:lang w:bidi="ar-SA"/>
        </w:rPr>
        <w:t>Focus on Vega</w:t>
      </w:r>
    </w:p>
    <w:p w:rsidR="00386B13" w:rsidRDefault="00386B13" w:rsidP="007A4F20">
      <w:pPr>
        <w:pStyle w:val="ListParagraph"/>
        <w:numPr>
          <w:ilvl w:val="0"/>
          <w:numId w:val="19"/>
        </w:numPr>
        <w:rPr>
          <w:lang w:bidi="ar-SA"/>
        </w:rPr>
      </w:pPr>
      <w:r>
        <w:rPr>
          <w:lang w:bidi="ar-SA"/>
        </w:rPr>
        <w:t xml:space="preserve">Expose on Lam </w:t>
      </w:r>
      <w:proofErr w:type="spellStart"/>
      <w:r>
        <w:rPr>
          <w:lang w:bidi="ar-SA"/>
        </w:rPr>
        <w:t>Aqr</w:t>
      </w:r>
      <w:proofErr w:type="spellEnd"/>
      <w:r>
        <w:rPr>
          <w:lang w:bidi="ar-SA"/>
        </w:rPr>
        <w:t xml:space="preserve"> for seeing bright seeing reference</w:t>
      </w:r>
      <w:r w:rsidR="00027993">
        <w:rPr>
          <w:lang w:bidi="ar-SA"/>
        </w:rPr>
        <w:t xml:space="preserve"> (did before and after)</w:t>
      </w:r>
    </w:p>
    <w:p w:rsidR="00386B13" w:rsidRDefault="00386B13" w:rsidP="007A4F20">
      <w:pPr>
        <w:pStyle w:val="ListParagraph"/>
        <w:numPr>
          <w:ilvl w:val="0"/>
          <w:numId w:val="18"/>
        </w:numPr>
        <w:rPr>
          <w:lang w:bidi="ar-SA"/>
        </w:rPr>
      </w:pPr>
      <w:r>
        <w:rPr>
          <w:lang w:bidi="ar-SA"/>
        </w:rPr>
        <w:t xml:space="preserve">Drift Lam </w:t>
      </w:r>
      <w:proofErr w:type="spellStart"/>
      <w:r>
        <w:rPr>
          <w:lang w:bidi="ar-SA"/>
        </w:rPr>
        <w:t>Aqr</w:t>
      </w:r>
      <w:proofErr w:type="spellEnd"/>
      <w:r>
        <w:rPr>
          <w:lang w:bidi="ar-SA"/>
        </w:rPr>
        <w:t xml:space="preserve"> for orientation</w:t>
      </w:r>
    </w:p>
    <w:p w:rsidR="00386B13" w:rsidRDefault="00386B13" w:rsidP="007A4F20">
      <w:pPr>
        <w:pStyle w:val="ListParagraph"/>
        <w:numPr>
          <w:ilvl w:val="0"/>
          <w:numId w:val="20"/>
        </w:numPr>
        <w:rPr>
          <w:lang w:bidi="ar-SA"/>
        </w:rPr>
      </w:pPr>
      <w:r>
        <w:rPr>
          <w:lang w:bidi="ar-SA"/>
        </w:rPr>
        <w:t>Sweep for Neptune with: OPN filter, 500-1000ms exposure, gain=100, and gamma=100</w:t>
      </w:r>
    </w:p>
    <w:p w:rsidR="00386B13" w:rsidRDefault="00386B13" w:rsidP="007A4F20">
      <w:pPr>
        <w:pStyle w:val="ListParagraph"/>
        <w:numPr>
          <w:ilvl w:val="0"/>
          <w:numId w:val="21"/>
        </w:numPr>
        <w:rPr>
          <w:lang w:bidi="ar-SA"/>
        </w:rPr>
      </w:pPr>
      <w:r>
        <w:rPr>
          <w:lang w:bidi="ar-SA"/>
        </w:rPr>
        <w:t>Validate Neptune with Triton exposure: OPN filter, 4000ms exposure, gain=100, and gamma=100</w:t>
      </w:r>
      <w:r w:rsidR="0035642F">
        <w:rPr>
          <w:lang w:bidi="ar-SA"/>
        </w:rPr>
        <w:t>. Take 2 min video.</w:t>
      </w:r>
    </w:p>
    <w:p w:rsidR="00386B13" w:rsidRDefault="00386B13" w:rsidP="007A4F20">
      <w:pPr>
        <w:pStyle w:val="ListParagraph"/>
        <w:numPr>
          <w:ilvl w:val="0"/>
          <w:numId w:val="21"/>
        </w:numPr>
        <w:rPr>
          <w:lang w:bidi="ar-SA"/>
        </w:rPr>
      </w:pPr>
      <w:r>
        <w:rPr>
          <w:lang w:bidi="ar-SA"/>
        </w:rPr>
        <w:t>Expose</w:t>
      </w:r>
      <w:r w:rsidR="00A335FE">
        <w:rPr>
          <w:lang w:bidi="ar-SA"/>
        </w:rPr>
        <w:t xml:space="preserve"> NIR</w:t>
      </w:r>
      <w:r w:rsidR="0035642F">
        <w:rPr>
          <w:lang w:bidi="ar-SA"/>
        </w:rPr>
        <w:t xml:space="preserve"> for study: 685NIR filter, 4000ms exposure, gain=100, and gamma=50. Take 20 min video (10x2m or 4x5m?). Rotation period of Neptune results in 1.0 arcsec smearing in about two hours. </w:t>
      </w:r>
      <w:proofErr w:type="gramStart"/>
      <w:r w:rsidR="0035642F">
        <w:rPr>
          <w:lang w:bidi="ar-SA"/>
        </w:rPr>
        <w:t>So</w:t>
      </w:r>
      <w:proofErr w:type="gramEnd"/>
      <w:r w:rsidR="0035642F">
        <w:rPr>
          <w:lang w:bidi="ar-SA"/>
        </w:rPr>
        <w:t xml:space="preserve"> 20 minutes should not require de-rotation.</w:t>
      </w:r>
    </w:p>
    <w:p w:rsidR="00CB2ECE" w:rsidRDefault="00CB2ECE">
      <w:pPr>
        <w:rPr>
          <w:lang w:bidi="ar-SA"/>
        </w:rPr>
      </w:pPr>
    </w:p>
    <w:p w:rsidR="00CB2ECE" w:rsidRDefault="0071317D">
      <w:pPr>
        <w:rPr>
          <w:lang w:bidi="ar-SA"/>
        </w:rPr>
      </w:pPr>
      <w:r>
        <w:rPr>
          <w:lang w:bidi="ar-SA"/>
        </w:rPr>
        <w:t xml:space="preserve">From Marc Delcroix posted on Cloudy Nights: </w:t>
      </w:r>
      <w:hyperlink r:id="rId155" w:history="1">
        <w:r w:rsidRPr="00955153">
          <w:rPr>
            <w:rStyle w:val="Hyperlink"/>
            <w:lang w:bidi="ar-SA"/>
          </w:rPr>
          <w:t>https://www.cloudynights.com/topic/595225-neptune-bright-spot-ephemeris-tentative/</w:t>
        </w:r>
      </w:hyperlink>
    </w:p>
    <w:p w:rsidR="0071317D" w:rsidRDefault="0071317D">
      <w:pPr>
        <w:rPr>
          <w:lang w:bidi="ar-SA"/>
        </w:rPr>
      </w:pPr>
    </w:p>
    <w:p w:rsidR="0071317D" w:rsidRDefault="0071317D">
      <w:pPr>
        <w:rPr>
          <w:lang w:bidi="ar-SA"/>
        </w:rPr>
      </w:pPr>
      <w:r>
        <w:rPr>
          <w:lang w:bidi="ar-SA"/>
        </w:rPr>
        <w:t>There is clearly at least on IR-bright spot circling the plant.</w:t>
      </w:r>
    </w:p>
    <w:p w:rsidR="0071317D" w:rsidRDefault="0071317D">
      <w:pPr>
        <w:rPr>
          <w:lang w:bidi="ar-SA"/>
        </w:rPr>
      </w:pPr>
    </w:p>
    <w:p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Dears,</w:t>
      </w:r>
    </w:p>
    <w:p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w:t>
      </w:r>
    </w:p>
    <w:p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xml:space="preserve">I worked heavily these last two days to measure images from bright spots on Neptune since the beginning of the apparition. let me say that you guys Steve, </w:t>
      </w:r>
      <w:proofErr w:type="spellStart"/>
      <w:r w:rsidRPr="00CB2ECE">
        <w:rPr>
          <w:rFonts w:ascii="Verdana" w:hAnsi="Verdana"/>
          <w:color w:val="000000"/>
          <w:sz w:val="21"/>
          <w:szCs w:val="21"/>
          <w:lang w:bidi="ar-SA"/>
        </w:rPr>
        <w:t>Darryl+Pat</w:t>
      </w:r>
      <w:proofErr w:type="spellEnd"/>
      <w:r w:rsidRPr="00CB2ECE">
        <w:rPr>
          <w:rFonts w:ascii="Verdana" w:hAnsi="Verdana"/>
          <w:color w:val="000000"/>
          <w:sz w:val="21"/>
          <w:szCs w:val="21"/>
          <w:lang w:bidi="ar-SA"/>
        </w:rPr>
        <w:t>, Phil, Nick are doing an incredible job at watching regularly Neptune's atmosphere...</w:t>
      </w:r>
      <w:r w:rsidRPr="00CB2ECE">
        <w:rPr>
          <w:rFonts w:ascii="Verdana" w:hAnsi="Verdana"/>
          <w:color w:val="000000"/>
          <w:sz w:val="21"/>
          <w:szCs w:val="21"/>
          <w:lang w:bidi="ar-SA"/>
        </w:rPr>
        <w:br/>
        <w:t>My first analysis could identify observations since Sep. 30th from Darryl, Steve, Phil and I of an equatorial feature drifting at around +47°/earth day. I could derive the following first ephemeris, all observations fall within +/-10° of it:</w:t>
      </w:r>
      <w:r w:rsidRPr="00CB2ECE">
        <w:rPr>
          <w:rFonts w:ascii="Verdana" w:hAnsi="Verdana"/>
          <w:color w:val="000000"/>
          <w:sz w:val="21"/>
          <w:szCs w:val="21"/>
          <w:lang w:bidi="ar-SA"/>
        </w:rPr>
        <w:br/>
      </w:r>
      <w:r w:rsidRPr="00CB2ECE">
        <w:rPr>
          <w:rFonts w:ascii="Verdana" w:hAnsi="Verdana"/>
          <w:color w:val="000000"/>
          <w:sz w:val="15"/>
          <w:szCs w:val="15"/>
          <w:lang w:bidi="ar-SA"/>
        </w:rPr>
        <w:t>Time interval: 2017 Jun 01,0 ... 2017 Dec 01,0</w:t>
      </w:r>
      <w:r w:rsidRPr="00CB2ECE">
        <w:rPr>
          <w:rFonts w:ascii="Verdana" w:hAnsi="Verdana"/>
          <w:color w:val="000000"/>
          <w:sz w:val="15"/>
          <w:szCs w:val="15"/>
          <w:lang w:bidi="ar-SA"/>
        </w:rPr>
        <w:br/>
        <w:t>Output format: Date UT (C.M. of System 1)</w:t>
      </w:r>
      <w:r w:rsidRPr="00CB2ECE">
        <w:rPr>
          <w:rFonts w:ascii="Verdana" w:hAnsi="Verdana"/>
          <w:color w:val="000000"/>
          <w:sz w:val="15"/>
          <w:szCs w:val="15"/>
          <w:lang w:bidi="ar-SA"/>
        </w:rPr>
        <w:br/>
        <w:t>------------------------------------------------------------------------------</w:t>
      </w:r>
      <w:r w:rsidRPr="00CB2ECE">
        <w:rPr>
          <w:rFonts w:ascii="Verdana" w:hAnsi="Verdana"/>
          <w:color w:val="000000"/>
          <w:sz w:val="15"/>
          <w:szCs w:val="15"/>
          <w:lang w:bidi="ar-SA"/>
        </w:rPr>
        <w:br/>
        <w:t>2017 Sep 15   01:40 ( 248°)   19:20 ( 283°)</w:t>
      </w:r>
      <w:r w:rsidRPr="00CB2ECE">
        <w:rPr>
          <w:rFonts w:ascii="Verdana" w:hAnsi="Verdana"/>
          <w:color w:val="000000"/>
          <w:sz w:val="15"/>
          <w:szCs w:val="15"/>
          <w:lang w:bidi="ar-SA"/>
        </w:rPr>
        <w:br/>
        <w:t>2017 Sep 16   13:00 ( 317°)</w:t>
      </w:r>
      <w:r w:rsidRPr="00CB2ECE">
        <w:rPr>
          <w:rFonts w:ascii="Verdana" w:hAnsi="Verdana"/>
          <w:color w:val="000000"/>
          <w:sz w:val="15"/>
          <w:szCs w:val="15"/>
          <w:lang w:bidi="ar-SA"/>
        </w:rPr>
        <w:br/>
        <w:t>2017 Sep 17   06:40 ( 352°)</w:t>
      </w:r>
      <w:r w:rsidRPr="00CB2ECE">
        <w:rPr>
          <w:rFonts w:ascii="Verdana" w:hAnsi="Verdana"/>
          <w:color w:val="000000"/>
          <w:sz w:val="15"/>
          <w:szCs w:val="15"/>
          <w:lang w:bidi="ar-SA"/>
        </w:rPr>
        <w:br/>
        <w:t>2017 Sep 18   00:20 (  27°)   18:00 (  62°)</w:t>
      </w:r>
      <w:r w:rsidRPr="00CB2ECE">
        <w:rPr>
          <w:rFonts w:ascii="Verdana" w:hAnsi="Verdana"/>
          <w:color w:val="000000"/>
          <w:sz w:val="15"/>
          <w:szCs w:val="15"/>
          <w:lang w:bidi="ar-SA"/>
        </w:rPr>
        <w:br/>
        <w:t>2017 Sep 19   11:40 (  97°)</w:t>
      </w:r>
      <w:r w:rsidRPr="00CB2ECE">
        <w:rPr>
          <w:rFonts w:ascii="Verdana" w:hAnsi="Verdana"/>
          <w:color w:val="000000"/>
          <w:sz w:val="15"/>
          <w:szCs w:val="15"/>
          <w:lang w:bidi="ar-SA"/>
        </w:rPr>
        <w:br/>
        <w:t>2017 Sep 20   05:20 ( 131°)   23:00 ( 166°)</w:t>
      </w:r>
      <w:r w:rsidRPr="00CB2ECE">
        <w:rPr>
          <w:rFonts w:ascii="Verdana" w:hAnsi="Verdana"/>
          <w:color w:val="000000"/>
          <w:sz w:val="15"/>
          <w:szCs w:val="15"/>
          <w:lang w:bidi="ar-SA"/>
        </w:rPr>
        <w:br/>
        <w:t>2017 Sep 21   16:40 ( 201°)</w:t>
      </w:r>
      <w:r w:rsidRPr="00CB2ECE">
        <w:rPr>
          <w:rFonts w:ascii="Verdana" w:hAnsi="Verdana"/>
          <w:color w:val="000000"/>
          <w:sz w:val="15"/>
          <w:szCs w:val="15"/>
          <w:lang w:bidi="ar-SA"/>
        </w:rPr>
        <w:br/>
        <w:t>2017 Sep 22   10:20 ( 236°)</w:t>
      </w:r>
      <w:r w:rsidRPr="00CB2ECE">
        <w:rPr>
          <w:rFonts w:ascii="Verdana" w:hAnsi="Verdana"/>
          <w:color w:val="000000"/>
          <w:sz w:val="15"/>
          <w:szCs w:val="15"/>
          <w:lang w:bidi="ar-SA"/>
        </w:rPr>
        <w:br/>
        <w:t>2017 Sep 23   04:00 ( 271°)   21:40 ( 305°)</w:t>
      </w:r>
      <w:r w:rsidRPr="00CB2ECE">
        <w:rPr>
          <w:rFonts w:ascii="Verdana" w:hAnsi="Verdana"/>
          <w:color w:val="000000"/>
          <w:sz w:val="15"/>
          <w:szCs w:val="15"/>
          <w:lang w:bidi="ar-SA"/>
        </w:rPr>
        <w:br/>
        <w:t>2017 Sep 24   15:20 ( 340°)</w:t>
      </w:r>
      <w:r w:rsidRPr="00CB2ECE">
        <w:rPr>
          <w:rFonts w:ascii="Verdana" w:hAnsi="Verdana"/>
          <w:color w:val="000000"/>
          <w:sz w:val="15"/>
          <w:szCs w:val="15"/>
          <w:lang w:bidi="ar-SA"/>
        </w:rPr>
        <w:br/>
        <w:t>2017 Sep 25   09:00 (  15°)</w:t>
      </w:r>
      <w:r w:rsidRPr="00CB2ECE">
        <w:rPr>
          <w:rFonts w:ascii="Verdana" w:hAnsi="Verdana"/>
          <w:color w:val="000000"/>
          <w:sz w:val="15"/>
          <w:szCs w:val="15"/>
          <w:lang w:bidi="ar-SA"/>
        </w:rPr>
        <w:br/>
      </w:r>
      <w:r w:rsidRPr="00CB2ECE">
        <w:rPr>
          <w:rFonts w:ascii="Verdana" w:hAnsi="Verdana"/>
          <w:color w:val="000000"/>
          <w:sz w:val="15"/>
          <w:szCs w:val="15"/>
          <w:lang w:bidi="ar-SA"/>
        </w:rPr>
        <w:lastRenderedPageBreak/>
        <w:t>2017 Sep 26   02:40 (  50°)   20:20 (  85°)</w:t>
      </w:r>
      <w:r w:rsidRPr="00CB2ECE">
        <w:rPr>
          <w:rFonts w:ascii="Verdana" w:hAnsi="Verdana"/>
          <w:color w:val="000000"/>
          <w:sz w:val="15"/>
          <w:szCs w:val="15"/>
          <w:lang w:bidi="ar-SA"/>
        </w:rPr>
        <w:br/>
        <w:t>2017 Sep 27   14:00 ( 119°)</w:t>
      </w:r>
      <w:r w:rsidRPr="00CB2ECE">
        <w:rPr>
          <w:rFonts w:ascii="Verdana" w:hAnsi="Verdana"/>
          <w:color w:val="000000"/>
          <w:sz w:val="15"/>
          <w:szCs w:val="15"/>
          <w:lang w:bidi="ar-SA"/>
        </w:rPr>
        <w:br/>
        <w:t>2017 Sep 28   07:40 ( 154°)</w:t>
      </w:r>
      <w:r w:rsidRPr="00CB2ECE">
        <w:rPr>
          <w:rFonts w:ascii="Verdana" w:hAnsi="Verdana"/>
          <w:color w:val="000000"/>
          <w:sz w:val="15"/>
          <w:szCs w:val="15"/>
          <w:lang w:bidi="ar-SA"/>
        </w:rPr>
        <w:br/>
        <w:t>2017 Sep 29   01:20 ( 189°)   19:00 ( 224°)</w:t>
      </w:r>
      <w:r w:rsidRPr="00CB2ECE">
        <w:rPr>
          <w:rFonts w:ascii="Verdana" w:hAnsi="Verdana"/>
          <w:color w:val="000000"/>
          <w:sz w:val="15"/>
          <w:szCs w:val="15"/>
          <w:lang w:bidi="ar-SA"/>
        </w:rPr>
        <w:br/>
        <w:t>2017 Sep 30   12:40 ( 259°)</w:t>
      </w:r>
      <w:r w:rsidRPr="00CB2ECE">
        <w:rPr>
          <w:rFonts w:ascii="Verdana" w:hAnsi="Verdana"/>
          <w:color w:val="000000"/>
          <w:sz w:val="15"/>
          <w:szCs w:val="15"/>
          <w:lang w:bidi="ar-SA"/>
        </w:rPr>
        <w:br/>
        <w:t>2017 Oct 01   06:20 ( 293°)</w:t>
      </w:r>
      <w:r w:rsidRPr="00CB2ECE">
        <w:rPr>
          <w:rFonts w:ascii="Verdana" w:hAnsi="Verdana"/>
          <w:color w:val="000000"/>
          <w:sz w:val="15"/>
          <w:szCs w:val="15"/>
          <w:lang w:bidi="ar-SA"/>
        </w:rPr>
        <w:br/>
        <w:t>2017 Oct 02   00:00 ( 328°)   17:40 (   3°)   17:41 (   3°)</w:t>
      </w:r>
      <w:r w:rsidRPr="00CB2ECE">
        <w:rPr>
          <w:rFonts w:ascii="Verdana" w:hAnsi="Verdana"/>
          <w:color w:val="000000"/>
          <w:sz w:val="15"/>
          <w:szCs w:val="15"/>
          <w:lang w:bidi="ar-SA"/>
        </w:rPr>
        <w:br/>
        <w:t>2017 Oct 03   11:21 (  38°)</w:t>
      </w:r>
      <w:r w:rsidRPr="00CB2ECE">
        <w:rPr>
          <w:rFonts w:ascii="Verdana" w:hAnsi="Verdana"/>
          <w:color w:val="000000"/>
          <w:sz w:val="15"/>
          <w:szCs w:val="15"/>
          <w:lang w:bidi="ar-SA"/>
        </w:rPr>
        <w:br/>
        <w:t>2017 Oct 04   05:01 (  73°)   22:41 ( 108°)</w:t>
      </w:r>
      <w:r w:rsidRPr="00CB2ECE">
        <w:rPr>
          <w:rFonts w:ascii="Verdana" w:hAnsi="Verdana"/>
          <w:color w:val="000000"/>
          <w:sz w:val="15"/>
          <w:szCs w:val="15"/>
          <w:lang w:bidi="ar-SA"/>
        </w:rPr>
        <w:br/>
        <w:t>2017 Oct 05   16:21 ( 142°)</w:t>
      </w:r>
      <w:r w:rsidRPr="00CB2ECE">
        <w:rPr>
          <w:rFonts w:ascii="Verdana" w:hAnsi="Verdana"/>
          <w:color w:val="000000"/>
          <w:sz w:val="15"/>
          <w:szCs w:val="15"/>
          <w:lang w:bidi="ar-SA"/>
        </w:rPr>
        <w:br/>
        <w:t>2017 Oct 06   10:01 ( 177°)</w:t>
      </w:r>
      <w:r w:rsidRPr="00CB2ECE">
        <w:rPr>
          <w:rFonts w:ascii="Verdana" w:hAnsi="Verdana"/>
          <w:color w:val="000000"/>
          <w:sz w:val="15"/>
          <w:szCs w:val="15"/>
          <w:lang w:bidi="ar-SA"/>
        </w:rPr>
        <w:br/>
      </w:r>
      <w:r w:rsidRPr="002D7BC9">
        <w:rPr>
          <w:rFonts w:ascii="Verdana" w:hAnsi="Verdana"/>
          <w:color w:val="000000"/>
          <w:sz w:val="15"/>
          <w:szCs w:val="15"/>
          <w:highlight w:val="green"/>
          <w:lang w:bidi="ar-SA"/>
        </w:rPr>
        <w:t>2017 Oct 07   03:41 ( 212°)</w:t>
      </w:r>
      <w:r w:rsidRPr="00CB2ECE">
        <w:rPr>
          <w:rFonts w:ascii="Verdana" w:hAnsi="Verdana"/>
          <w:color w:val="000000"/>
          <w:sz w:val="15"/>
          <w:szCs w:val="15"/>
          <w:lang w:bidi="ar-SA"/>
        </w:rPr>
        <w:t>   21:21 ( 247°)</w:t>
      </w:r>
      <w:r w:rsidRPr="00CB2ECE">
        <w:rPr>
          <w:rFonts w:ascii="Verdana" w:hAnsi="Verdana"/>
          <w:color w:val="000000"/>
          <w:sz w:val="15"/>
          <w:szCs w:val="15"/>
          <w:lang w:bidi="ar-SA"/>
        </w:rPr>
        <w:br/>
        <w:t>2017 Oct 08   15:01 ( 282°)</w:t>
      </w:r>
      <w:r w:rsidRPr="00CB2ECE">
        <w:rPr>
          <w:rFonts w:ascii="Verdana" w:hAnsi="Verdana"/>
          <w:color w:val="000000"/>
          <w:sz w:val="15"/>
          <w:szCs w:val="15"/>
          <w:lang w:bidi="ar-SA"/>
        </w:rPr>
        <w:br/>
        <w:t>2017 Oct 09   08:41 ( 316°)</w:t>
      </w:r>
      <w:r w:rsidRPr="00CB2ECE">
        <w:rPr>
          <w:rFonts w:ascii="Verdana" w:hAnsi="Verdana"/>
          <w:color w:val="000000"/>
          <w:sz w:val="15"/>
          <w:szCs w:val="15"/>
          <w:lang w:bidi="ar-SA"/>
        </w:rPr>
        <w:br/>
      </w:r>
      <w:r w:rsidRPr="002D7BC9">
        <w:rPr>
          <w:rFonts w:ascii="Verdana" w:hAnsi="Verdana"/>
          <w:color w:val="000000"/>
          <w:sz w:val="15"/>
          <w:szCs w:val="15"/>
          <w:highlight w:val="yellow"/>
          <w:lang w:bidi="ar-SA"/>
        </w:rPr>
        <w:t>2017 Oct 10   02:21 ( 351°)</w:t>
      </w:r>
      <w:r w:rsidRPr="00CB2ECE">
        <w:rPr>
          <w:rFonts w:ascii="Verdana" w:hAnsi="Verdana"/>
          <w:color w:val="000000"/>
          <w:sz w:val="15"/>
          <w:szCs w:val="15"/>
          <w:lang w:bidi="ar-SA"/>
        </w:rPr>
        <w:t>   20:01 (  26°)</w:t>
      </w:r>
      <w:r w:rsidRPr="00CB2ECE">
        <w:rPr>
          <w:rFonts w:ascii="Verdana" w:hAnsi="Verdana"/>
          <w:color w:val="000000"/>
          <w:sz w:val="15"/>
          <w:szCs w:val="15"/>
          <w:lang w:bidi="ar-SA"/>
        </w:rPr>
        <w:br/>
      </w:r>
      <w:r w:rsidRPr="00E52FFD">
        <w:rPr>
          <w:rFonts w:ascii="Verdana" w:hAnsi="Verdana"/>
          <w:b/>
          <w:color w:val="FF0000"/>
          <w:sz w:val="15"/>
          <w:szCs w:val="15"/>
          <w:lang w:bidi="ar-SA"/>
        </w:rPr>
        <w:t>2017 Oct 11   13:41 (  61°)</w:t>
      </w:r>
      <w:r w:rsidRPr="00CB2ECE">
        <w:rPr>
          <w:rFonts w:ascii="Verdana" w:hAnsi="Verdana"/>
          <w:color w:val="000000"/>
          <w:sz w:val="15"/>
          <w:szCs w:val="15"/>
          <w:lang w:bidi="ar-SA"/>
        </w:rPr>
        <w:br/>
        <w:t>2017 Oct 12   07:21 (  95°)</w:t>
      </w:r>
      <w:r w:rsidRPr="00CB2ECE">
        <w:rPr>
          <w:rFonts w:ascii="Verdana" w:hAnsi="Verdana"/>
          <w:color w:val="000000"/>
          <w:sz w:val="15"/>
          <w:szCs w:val="15"/>
          <w:lang w:bidi="ar-SA"/>
        </w:rPr>
        <w:br/>
        <w:t>2017 Oct 13   01:01 ( 130°)   18:41 ( 165°)   18:42 ( 165°)</w:t>
      </w:r>
      <w:r w:rsidRPr="00CB2ECE">
        <w:rPr>
          <w:rFonts w:ascii="Verdana" w:hAnsi="Verdana"/>
          <w:color w:val="000000"/>
          <w:sz w:val="15"/>
          <w:szCs w:val="15"/>
          <w:lang w:bidi="ar-SA"/>
        </w:rPr>
        <w:br/>
        <w:t>2017 Oct 14   12:22 ( 200°)</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15   06:02 ( 235°)</w:t>
      </w:r>
      <w:r w:rsidRPr="00CB2ECE">
        <w:rPr>
          <w:rFonts w:ascii="Verdana" w:hAnsi="Verdana"/>
          <w:color w:val="000000"/>
          <w:sz w:val="15"/>
          <w:szCs w:val="15"/>
          <w:lang w:bidi="ar-SA"/>
        </w:rPr>
        <w:t>   23:42 ( 270°)</w:t>
      </w:r>
      <w:r w:rsidRPr="00CB2ECE">
        <w:rPr>
          <w:rFonts w:ascii="Verdana" w:hAnsi="Verdana"/>
          <w:color w:val="000000"/>
          <w:sz w:val="15"/>
          <w:szCs w:val="15"/>
          <w:lang w:bidi="ar-SA"/>
        </w:rPr>
        <w:br/>
        <w:t>2017 Oct 16   17:22 ( 304°)</w:t>
      </w:r>
      <w:r w:rsidRPr="00CB2ECE">
        <w:rPr>
          <w:rFonts w:ascii="Verdana" w:hAnsi="Verdana"/>
          <w:color w:val="000000"/>
          <w:sz w:val="15"/>
          <w:szCs w:val="15"/>
          <w:lang w:bidi="ar-SA"/>
        </w:rPr>
        <w:br/>
        <w:t>2017 Oct 17   11:02 ( 339°)</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18   04:42 (  14°)</w:t>
      </w:r>
      <w:r w:rsidRPr="00CB2ECE">
        <w:rPr>
          <w:rFonts w:ascii="Verdana" w:hAnsi="Verdana"/>
          <w:color w:val="000000"/>
          <w:sz w:val="15"/>
          <w:szCs w:val="15"/>
          <w:lang w:bidi="ar-SA"/>
        </w:rPr>
        <w:t>   22:22 (  49°)</w:t>
      </w:r>
      <w:r w:rsidRPr="00CB2ECE">
        <w:rPr>
          <w:rFonts w:ascii="Verdana" w:hAnsi="Verdana"/>
          <w:color w:val="000000"/>
          <w:sz w:val="15"/>
          <w:szCs w:val="15"/>
          <w:lang w:bidi="ar-SA"/>
        </w:rPr>
        <w:br/>
      </w:r>
      <w:r w:rsidRPr="00E52FFD">
        <w:rPr>
          <w:rFonts w:ascii="Verdana" w:hAnsi="Verdana"/>
          <w:b/>
          <w:color w:val="FF0000"/>
          <w:sz w:val="15"/>
          <w:szCs w:val="15"/>
          <w:lang w:bidi="ar-SA"/>
        </w:rPr>
        <w:t>2017 Oct 19   16:02 (  84°)</w:t>
      </w:r>
      <w:r w:rsidRPr="00CB2ECE">
        <w:rPr>
          <w:rFonts w:ascii="Verdana" w:hAnsi="Verdana"/>
          <w:color w:val="000000"/>
          <w:sz w:val="15"/>
          <w:szCs w:val="15"/>
          <w:lang w:bidi="ar-SA"/>
        </w:rPr>
        <w:br/>
        <w:t>2017 Oct 20   09:42 ( 118°)</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21   03:22 ( 153°)</w:t>
      </w:r>
      <w:r w:rsidRPr="00CB2ECE">
        <w:rPr>
          <w:rFonts w:ascii="Verdana" w:hAnsi="Verdana"/>
          <w:color w:val="000000"/>
          <w:sz w:val="15"/>
          <w:szCs w:val="15"/>
          <w:lang w:bidi="ar-SA"/>
        </w:rPr>
        <w:t>   21:03 ( 188°)</w:t>
      </w:r>
      <w:r w:rsidRPr="00CB2ECE">
        <w:rPr>
          <w:rFonts w:ascii="Verdana" w:hAnsi="Verdana"/>
          <w:color w:val="000000"/>
          <w:sz w:val="15"/>
          <w:szCs w:val="15"/>
          <w:lang w:bidi="ar-SA"/>
        </w:rPr>
        <w:br/>
      </w:r>
      <w:r w:rsidR="002D7BC9">
        <w:rPr>
          <w:rFonts w:ascii="Verdana" w:hAnsi="Verdana"/>
          <w:color w:val="000000"/>
          <w:sz w:val="15"/>
          <w:szCs w:val="15"/>
          <w:lang w:bidi="ar-SA"/>
        </w:rPr>
        <w:t>*</w:t>
      </w:r>
      <w:r w:rsidRPr="00CB2ECE">
        <w:rPr>
          <w:rFonts w:ascii="Verdana" w:hAnsi="Verdana"/>
          <w:color w:val="000000"/>
          <w:sz w:val="15"/>
          <w:szCs w:val="15"/>
          <w:lang w:bidi="ar-SA"/>
        </w:rPr>
        <w:t>2017 Oct 22   14:43 ( 223°)</w:t>
      </w:r>
      <w:r w:rsidRPr="00CB2ECE">
        <w:rPr>
          <w:rFonts w:ascii="Verdana" w:hAnsi="Verdana"/>
          <w:color w:val="000000"/>
          <w:sz w:val="15"/>
          <w:szCs w:val="15"/>
          <w:lang w:bidi="ar-SA"/>
        </w:rPr>
        <w:br/>
      </w:r>
      <w:r w:rsidR="002D7BC9">
        <w:rPr>
          <w:rFonts w:ascii="Verdana" w:hAnsi="Verdana"/>
          <w:b/>
          <w:color w:val="000000"/>
          <w:sz w:val="15"/>
          <w:szCs w:val="15"/>
          <w:lang w:bidi="ar-SA"/>
        </w:rPr>
        <w:t>*</w:t>
      </w:r>
      <w:r w:rsidRPr="002D7BC9">
        <w:rPr>
          <w:rFonts w:ascii="Verdana" w:hAnsi="Verdana"/>
          <w:b/>
          <w:color w:val="000000"/>
          <w:sz w:val="15"/>
          <w:szCs w:val="15"/>
          <w:lang w:bidi="ar-SA"/>
        </w:rPr>
        <w:t>2017 Oct 23   08:23 ( 258°)</w:t>
      </w:r>
      <w:r w:rsidRPr="002D7BC9">
        <w:rPr>
          <w:rFonts w:ascii="Verdana" w:hAnsi="Verdana"/>
          <w:b/>
          <w:color w:val="000000"/>
          <w:sz w:val="15"/>
          <w:szCs w:val="15"/>
          <w:lang w:bidi="ar-SA"/>
        </w:rPr>
        <w:br/>
      </w:r>
      <w:r w:rsidR="002D7BC9">
        <w:rPr>
          <w:rFonts w:ascii="Verdana" w:hAnsi="Verdana"/>
          <w:b/>
          <w:color w:val="000000"/>
          <w:sz w:val="15"/>
          <w:szCs w:val="15"/>
          <w:highlight w:val="yellow"/>
          <w:lang w:bidi="ar-SA"/>
        </w:rPr>
        <w:t>*</w:t>
      </w:r>
      <w:r w:rsidRPr="002D7BC9">
        <w:rPr>
          <w:rFonts w:ascii="Verdana" w:hAnsi="Verdana"/>
          <w:b/>
          <w:color w:val="000000"/>
          <w:sz w:val="15"/>
          <w:szCs w:val="15"/>
          <w:highlight w:val="yellow"/>
          <w:lang w:bidi="ar-SA"/>
        </w:rPr>
        <w:t>2017 Oct 24   02:03 ( 293°)</w:t>
      </w:r>
      <w:r w:rsidRPr="002D7BC9">
        <w:rPr>
          <w:rFonts w:ascii="Verdana" w:hAnsi="Verdana"/>
          <w:b/>
          <w:color w:val="000000"/>
          <w:sz w:val="15"/>
          <w:szCs w:val="15"/>
          <w:lang w:bidi="ar-SA"/>
        </w:rPr>
        <w:t>   19:43 ( 327°)</w:t>
      </w:r>
      <w:r w:rsidRPr="002D7BC9">
        <w:rPr>
          <w:rFonts w:ascii="Verdana" w:hAnsi="Verdana"/>
          <w:b/>
          <w:color w:val="000000"/>
          <w:sz w:val="15"/>
          <w:szCs w:val="15"/>
          <w:lang w:bidi="ar-SA"/>
        </w:rPr>
        <w:br/>
        <w:t>2017 Oct 25   13:23 (   2°)</w:t>
      </w:r>
      <w:r w:rsidRPr="002D7BC9">
        <w:rPr>
          <w:rFonts w:ascii="Verdana" w:hAnsi="Verdana"/>
          <w:b/>
          <w:color w:val="000000"/>
          <w:sz w:val="15"/>
          <w:szCs w:val="15"/>
          <w:lang w:bidi="ar-SA"/>
        </w:rPr>
        <w:br/>
      </w:r>
      <w:r w:rsidRPr="00E52FFD">
        <w:rPr>
          <w:rFonts w:ascii="Verdana" w:hAnsi="Verdana"/>
          <w:color w:val="000000"/>
          <w:sz w:val="15"/>
          <w:szCs w:val="15"/>
          <w:highlight w:val="yellow"/>
          <w:lang w:bidi="ar-SA"/>
        </w:rPr>
        <w:t>2017 Oct 26   07:03 (  37°)</w:t>
      </w:r>
      <w:r w:rsidRPr="00CB2ECE">
        <w:rPr>
          <w:rFonts w:ascii="Verdana" w:hAnsi="Verdana"/>
          <w:color w:val="000000"/>
          <w:sz w:val="15"/>
          <w:szCs w:val="15"/>
          <w:lang w:bidi="ar-SA"/>
        </w:rPr>
        <w:br/>
        <w:t>2017 Oct 27   00:43 (  72°)   18:23 ( 106°)</w:t>
      </w:r>
      <w:r w:rsidRPr="00CB2ECE">
        <w:rPr>
          <w:rFonts w:ascii="Verdana" w:hAnsi="Verdana"/>
          <w:color w:val="000000"/>
          <w:sz w:val="15"/>
          <w:szCs w:val="15"/>
          <w:lang w:bidi="ar-SA"/>
        </w:rPr>
        <w:br/>
        <w:t>2017 Oct 28   12:03 ( 141°)   12:04 ( 142°)</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29   05:44 ( 176°)</w:t>
      </w:r>
      <w:r w:rsidRPr="00CB2ECE">
        <w:rPr>
          <w:rFonts w:ascii="Verdana" w:hAnsi="Verdana"/>
          <w:color w:val="000000"/>
          <w:sz w:val="15"/>
          <w:szCs w:val="15"/>
          <w:lang w:bidi="ar-SA"/>
        </w:rPr>
        <w:t>   23:24 ( 211°)</w:t>
      </w:r>
      <w:r w:rsidRPr="00CB2ECE">
        <w:rPr>
          <w:rFonts w:ascii="Verdana" w:hAnsi="Verdana"/>
          <w:color w:val="000000"/>
          <w:sz w:val="15"/>
          <w:szCs w:val="15"/>
          <w:lang w:bidi="ar-SA"/>
        </w:rPr>
        <w:br/>
        <w:t>2017 Oct 30   17:04 ( 246°)</w:t>
      </w:r>
      <w:r w:rsidRPr="00CB2ECE">
        <w:rPr>
          <w:rFonts w:ascii="Verdana" w:hAnsi="Verdana"/>
          <w:color w:val="000000"/>
          <w:sz w:val="15"/>
          <w:szCs w:val="15"/>
          <w:lang w:bidi="ar-SA"/>
        </w:rPr>
        <w:br/>
        <w:t>2017 Oct 31   10:44 ( 281°)</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01   04:24 ( 315°)</w:t>
      </w:r>
      <w:r w:rsidRPr="00CB2ECE">
        <w:rPr>
          <w:rFonts w:ascii="Verdana" w:hAnsi="Verdana"/>
          <w:color w:val="000000"/>
          <w:sz w:val="15"/>
          <w:szCs w:val="15"/>
          <w:lang w:bidi="ar-SA"/>
        </w:rPr>
        <w:t>   22:04 ( 350°)</w:t>
      </w:r>
      <w:r w:rsidRPr="00CB2ECE">
        <w:rPr>
          <w:rFonts w:ascii="Verdana" w:hAnsi="Verdana"/>
          <w:color w:val="000000"/>
          <w:sz w:val="15"/>
          <w:szCs w:val="15"/>
          <w:lang w:bidi="ar-SA"/>
        </w:rPr>
        <w:br/>
        <w:t>2017 Nov 02   15:44 (  25°)</w:t>
      </w:r>
      <w:r w:rsidRPr="00CB2ECE">
        <w:rPr>
          <w:rFonts w:ascii="Verdana" w:hAnsi="Verdana"/>
          <w:color w:val="000000"/>
          <w:sz w:val="15"/>
          <w:szCs w:val="15"/>
          <w:lang w:bidi="ar-SA"/>
        </w:rPr>
        <w:br/>
        <w:t>2017 Nov 03   09:24 (  60°)   09:25 (  60°)</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04   03:05 (  95°)</w:t>
      </w:r>
      <w:r w:rsidRPr="00CB2ECE">
        <w:rPr>
          <w:rFonts w:ascii="Verdana" w:hAnsi="Verdana"/>
          <w:color w:val="000000"/>
          <w:sz w:val="15"/>
          <w:szCs w:val="15"/>
          <w:lang w:bidi="ar-SA"/>
        </w:rPr>
        <w:t>   20:45 ( 130°)</w:t>
      </w:r>
      <w:r w:rsidRPr="00CB2ECE">
        <w:rPr>
          <w:rFonts w:ascii="Verdana" w:hAnsi="Verdana"/>
          <w:color w:val="000000"/>
          <w:sz w:val="15"/>
          <w:szCs w:val="15"/>
          <w:lang w:bidi="ar-SA"/>
        </w:rPr>
        <w:br/>
        <w:t>2017 Nov 05   14:25 ( 164°)</w:t>
      </w:r>
      <w:r w:rsidRPr="00CB2ECE">
        <w:rPr>
          <w:rFonts w:ascii="Verdana" w:hAnsi="Verdana"/>
          <w:color w:val="000000"/>
          <w:sz w:val="15"/>
          <w:szCs w:val="15"/>
          <w:lang w:bidi="ar-SA"/>
        </w:rPr>
        <w:br/>
        <w:t>2017 Nov 06   08:05 ( 199°)</w:t>
      </w:r>
      <w:r w:rsidRPr="00CB2ECE">
        <w:rPr>
          <w:rFonts w:ascii="Verdana" w:hAnsi="Verdana"/>
          <w:color w:val="000000"/>
          <w:sz w:val="15"/>
          <w:szCs w:val="15"/>
          <w:lang w:bidi="ar-SA"/>
        </w:rPr>
        <w:br/>
      </w:r>
      <w:r w:rsidRPr="00E52FFD">
        <w:rPr>
          <w:rFonts w:ascii="Verdana" w:hAnsi="Verdana"/>
          <w:color w:val="000000"/>
          <w:sz w:val="15"/>
          <w:szCs w:val="15"/>
          <w:highlight w:val="yellow"/>
          <w:lang w:bidi="ar-SA"/>
        </w:rPr>
        <w:t>2017 Nov 07   01:45 ( 234°)</w:t>
      </w:r>
      <w:r w:rsidRPr="00CB2ECE">
        <w:rPr>
          <w:rFonts w:ascii="Verdana" w:hAnsi="Verdana"/>
          <w:color w:val="000000"/>
          <w:sz w:val="15"/>
          <w:szCs w:val="15"/>
          <w:lang w:bidi="ar-SA"/>
        </w:rPr>
        <w:t>   19:25 ( 269°)</w:t>
      </w:r>
      <w:r w:rsidRPr="00CB2ECE">
        <w:rPr>
          <w:rFonts w:ascii="Verdana" w:hAnsi="Verdana"/>
          <w:color w:val="000000"/>
          <w:sz w:val="15"/>
          <w:szCs w:val="15"/>
          <w:lang w:bidi="ar-SA"/>
        </w:rPr>
        <w:br/>
        <w:t>2017 Nov 08   13:05 ( 303°)   13:06 ( 304°)</w:t>
      </w:r>
      <w:r w:rsidRPr="00CB2ECE">
        <w:rPr>
          <w:rFonts w:ascii="Verdana" w:hAnsi="Verdana"/>
          <w:color w:val="000000"/>
          <w:sz w:val="15"/>
          <w:szCs w:val="15"/>
          <w:lang w:bidi="ar-SA"/>
        </w:rPr>
        <w:br/>
        <w:t>2017 Nov 09   06:46 ( 338°)</w:t>
      </w:r>
      <w:r w:rsidRPr="00CB2ECE">
        <w:rPr>
          <w:rFonts w:ascii="Verdana" w:hAnsi="Verdana"/>
          <w:color w:val="000000"/>
          <w:sz w:val="15"/>
          <w:szCs w:val="15"/>
          <w:lang w:bidi="ar-SA"/>
        </w:rPr>
        <w:br/>
        <w:t>2017 Nov 10   00:26 (  13°)   18:06 (  48°)</w:t>
      </w:r>
      <w:r w:rsidRPr="00CB2ECE">
        <w:rPr>
          <w:rFonts w:ascii="Verdana" w:hAnsi="Verdana"/>
          <w:color w:val="000000"/>
          <w:sz w:val="15"/>
          <w:szCs w:val="15"/>
          <w:lang w:bidi="ar-SA"/>
        </w:rPr>
        <w:br/>
        <w:t>2017 Nov 11   11:46 (  83°)</w:t>
      </w:r>
      <w:r w:rsidRPr="00CB2ECE">
        <w:rPr>
          <w:rFonts w:ascii="Verdana" w:hAnsi="Verdana"/>
          <w:color w:val="000000"/>
          <w:sz w:val="15"/>
          <w:szCs w:val="15"/>
          <w:lang w:bidi="ar-SA"/>
        </w:rPr>
        <w:br/>
      </w:r>
      <w:r w:rsidRPr="00E52FFD">
        <w:rPr>
          <w:rFonts w:ascii="Verdana" w:hAnsi="Verdana"/>
          <w:color w:val="000000"/>
          <w:sz w:val="15"/>
          <w:szCs w:val="15"/>
          <w:highlight w:val="yellow"/>
          <w:lang w:bidi="ar-SA"/>
        </w:rPr>
        <w:t>2017 Nov 12   05:26 ( 117°)</w:t>
      </w:r>
      <w:r w:rsidRPr="00CB2ECE">
        <w:rPr>
          <w:rFonts w:ascii="Verdana" w:hAnsi="Verdana"/>
          <w:color w:val="000000"/>
          <w:sz w:val="15"/>
          <w:szCs w:val="15"/>
          <w:lang w:bidi="ar-SA"/>
        </w:rPr>
        <w:t>   23:06 ( 152°)</w:t>
      </w:r>
      <w:r w:rsidRPr="00CB2ECE">
        <w:rPr>
          <w:rFonts w:ascii="Verdana" w:hAnsi="Verdana"/>
          <w:color w:val="000000"/>
          <w:sz w:val="15"/>
          <w:szCs w:val="15"/>
          <w:lang w:bidi="ar-SA"/>
        </w:rPr>
        <w:br/>
        <w:t>2017 Nov 13   16:46 ( 187°)   16:47 ( 187°)</w:t>
      </w:r>
      <w:r w:rsidRPr="00CB2ECE">
        <w:rPr>
          <w:rFonts w:ascii="Verdana" w:hAnsi="Verdana"/>
          <w:color w:val="000000"/>
          <w:sz w:val="15"/>
          <w:szCs w:val="15"/>
          <w:lang w:bidi="ar-SA"/>
        </w:rPr>
        <w:br/>
        <w:t>2017 Nov 14   10:27 ( 222°)</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15   04:07 ( 257°)</w:t>
      </w:r>
      <w:r w:rsidRPr="00CB2ECE">
        <w:rPr>
          <w:rFonts w:ascii="Verdana" w:hAnsi="Verdana"/>
          <w:color w:val="000000"/>
          <w:sz w:val="15"/>
          <w:szCs w:val="15"/>
          <w:lang w:bidi="ar-SA"/>
        </w:rPr>
        <w:t>   21:47 ( 292°)</w:t>
      </w:r>
      <w:r w:rsidRPr="00CB2ECE">
        <w:rPr>
          <w:rFonts w:ascii="Verdana" w:hAnsi="Verdana"/>
          <w:color w:val="000000"/>
          <w:sz w:val="15"/>
          <w:szCs w:val="15"/>
          <w:lang w:bidi="ar-SA"/>
        </w:rPr>
        <w:br/>
        <w:t>2017 Nov 16   15:27 ( 326°)</w:t>
      </w:r>
      <w:r w:rsidRPr="00CB2ECE">
        <w:rPr>
          <w:rFonts w:ascii="Verdana" w:hAnsi="Verdana"/>
          <w:color w:val="000000"/>
          <w:sz w:val="15"/>
          <w:szCs w:val="15"/>
          <w:lang w:bidi="ar-SA"/>
        </w:rPr>
        <w:br/>
        <w:t>2017 Nov 17   09:07 (   1°)</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18   02:47 (  36°)</w:t>
      </w:r>
      <w:r w:rsidRPr="00CB2ECE">
        <w:rPr>
          <w:rFonts w:ascii="Verdana" w:hAnsi="Verdana"/>
          <w:color w:val="000000"/>
          <w:sz w:val="15"/>
          <w:szCs w:val="15"/>
          <w:lang w:bidi="ar-SA"/>
        </w:rPr>
        <w:t>   02:48 (  36°)   20:28 (  71°)</w:t>
      </w:r>
      <w:r w:rsidR="003007C1">
        <w:rPr>
          <w:rFonts w:ascii="Verdana" w:hAnsi="Verdana"/>
          <w:color w:val="000000"/>
          <w:sz w:val="15"/>
          <w:szCs w:val="15"/>
          <w:lang w:bidi="ar-SA"/>
        </w:rPr>
        <w:t xml:space="preserve"> – Shabbat (Fri night)</w:t>
      </w:r>
      <w:r w:rsidRPr="00CB2ECE">
        <w:rPr>
          <w:rFonts w:ascii="Verdana" w:hAnsi="Verdana"/>
          <w:color w:val="000000"/>
          <w:sz w:val="15"/>
          <w:szCs w:val="15"/>
          <w:lang w:bidi="ar-SA"/>
        </w:rPr>
        <w:br/>
        <w:t>2017 Nov 19   14:08 ( 106°)</w:t>
      </w:r>
      <w:r w:rsidRPr="00CB2ECE">
        <w:rPr>
          <w:rFonts w:ascii="Verdana" w:hAnsi="Verdana"/>
          <w:color w:val="000000"/>
          <w:sz w:val="15"/>
          <w:szCs w:val="15"/>
          <w:lang w:bidi="ar-SA"/>
        </w:rPr>
        <w:br/>
        <w:t>2017 Nov 20   07:48 ( 140°)</w:t>
      </w:r>
      <w:r w:rsidRPr="00CB2ECE">
        <w:rPr>
          <w:rFonts w:ascii="Verdana" w:hAnsi="Verdana"/>
          <w:color w:val="000000"/>
          <w:sz w:val="15"/>
          <w:szCs w:val="15"/>
          <w:lang w:bidi="ar-SA"/>
        </w:rPr>
        <w:br/>
      </w:r>
      <w:r w:rsidRPr="00DF0FBB">
        <w:rPr>
          <w:rFonts w:ascii="Verdana" w:hAnsi="Verdana"/>
          <w:color w:val="000000"/>
          <w:sz w:val="15"/>
          <w:szCs w:val="15"/>
          <w:highlight w:val="green"/>
          <w:lang w:bidi="ar-SA"/>
        </w:rPr>
        <w:t xml:space="preserve">2017 Nov 21   </w:t>
      </w:r>
      <w:r w:rsidRPr="00DF0FBB">
        <w:rPr>
          <w:rFonts w:ascii="Verdana" w:hAnsi="Verdana"/>
          <w:color w:val="FF0000"/>
          <w:sz w:val="15"/>
          <w:szCs w:val="15"/>
          <w:highlight w:val="green"/>
          <w:lang w:bidi="ar-SA"/>
        </w:rPr>
        <w:t xml:space="preserve">01:28 </w:t>
      </w:r>
      <w:r w:rsidRPr="00DF0FBB">
        <w:rPr>
          <w:rFonts w:ascii="Verdana" w:hAnsi="Verdana"/>
          <w:color w:val="000000"/>
          <w:sz w:val="15"/>
          <w:szCs w:val="15"/>
          <w:highlight w:val="green"/>
          <w:lang w:bidi="ar-SA"/>
        </w:rPr>
        <w:t>( 175</w:t>
      </w:r>
      <w:r w:rsidRPr="00DF0FBB">
        <w:rPr>
          <w:rFonts w:ascii="Verdana" w:hAnsi="Verdana"/>
          <w:sz w:val="15"/>
          <w:szCs w:val="15"/>
          <w:highlight w:val="green"/>
          <w:lang w:bidi="ar-SA"/>
        </w:rPr>
        <w:t>°)</w:t>
      </w:r>
      <w:r w:rsidRPr="00DF0FBB">
        <w:rPr>
          <w:rFonts w:ascii="Verdana" w:hAnsi="Verdana"/>
          <w:sz w:val="15"/>
          <w:szCs w:val="15"/>
          <w:lang w:bidi="ar-SA"/>
        </w:rPr>
        <w:t xml:space="preserve">   19:08 </w:t>
      </w:r>
      <w:r w:rsidRPr="00CB2ECE">
        <w:rPr>
          <w:rFonts w:ascii="Verdana" w:hAnsi="Verdana"/>
          <w:color w:val="000000"/>
          <w:sz w:val="15"/>
          <w:szCs w:val="15"/>
          <w:lang w:bidi="ar-SA"/>
        </w:rPr>
        <w:t>( 210°)</w:t>
      </w:r>
      <w:r w:rsidR="00DF0FBB">
        <w:rPr>
          <w:rFonts w:ascii="Verdana" w:hAnsi="Verdana"/>
          <w:color w:val="000000"/>
          <w:sz w:val="15"/>
          <w:szCs w:val="15"/>
          <w:lang w:bidi="ar-SA"/>
        </w:rPr>
        <w:t xml:space="preserve"> </w:t>
      </w:r>
      <w:r w:rsidR="00DF0FBB" w:rsidRPr="00DF0FBB">
        <w:rPr>
          <w:rFonts w:ascii="Verdana" w:hAnsi="Verdana"/>
          <w:color w:val="FF0000"/>
          <w:sz w:val="15"/>
          <w:szCs w:val="15"/>
          <w:lang w:bidi="ar-SA"/>
        </w:rPr>
        <w:t xml:space="preserve">****Maybe some </w:t>
      </w:r>
      <w:r w:rsidR="00DF0FBB">
        <w:rPr>
          <w:rFonts w:ascii="Verdana" w:hAnsi="Verdana"/>
          <w:color w:val="FF0000"/>
          <w:sz w:val="15"/>
          <w:szCs w:val="15"/>
          <w:lang w:bidi="ar-SA"/>
        </w:rPr>
        <w:t xml:space="preserve">fair to </w:t>
      </w:r>
      <w:r w:rsidR="00DF0FBB" w:rsidRPr="00DF0FBB">
        <w:rPr>
          <w:rFonts w:ascii="Verdana" w:hAnsi="Verdana"/>
          <w:color w:val="FF0000"/>
          <w:sz w:val="15"/>
          <w:szCs w:val="15"/>
          <w:lang w:bidi="ar-SA"/>
        </w:rPr>
        <w:t>good potential seeing</w:t>
      </w:r>
      <w:r w:rsidR="00DF0FBB">
        <w:rPr>
          <w:rFonts w:ascii="Verdana" w:hAnsi="Verdana"/>
          <w:color w:val="FF0000"/>
          <w:sz w:val="15"/>
          <w:szCs w:val="15"/>
          <w:lang w:bidi="ar-SA"/>
        </w:rPr>
        <w:t xml:space="preserve"> (Mon 11/20 night)</w:t>
      </w:r>
      <w:r w:rsidRPr="00CB2ECE">
        <w:rPr>
          <w:rFonts w:ascii="Verdana" w:hAnsi="Verdana"/>
          <w:color w:val="000000"/>
          <w:sz w:val="15"/>
          <w:szCs w:val="15"/>
          <w:lang w:bidi="ar-SA"/>
        </w:rPr>
        <w:br/>
        <w:t>2017 Nov 22   12:48 ( 245°)   12:49 ( 245°)</w:t>
      </w:r>
      <w:r w:rsidRPr="00CB2ECE">
        <w:rPr>
          <w:rFonts w:ascii="Verdana" w:hAnsi="Verdana"/>
          <w:color w:val="000000"/>
          <w:sz w:val="15"/>
          <w:szCs w:val="15"/>
          <w:lang w:bidi="ar-SA"/>
        </w:rPr>
        <w:br/>
        <w:t>2017 Nov 23   06:29 ( 280°)</w:t>
      </w:r>
      <w:r w:rsidRPr="00CB2ECE">
        <w:rPr>
          <w:rFonts w:ascii="Verdana" w:hAnsi="Verdana"/>
          <w:color w:val="000000"/>
          <w:sz w:val="15"/>
          <w:szCs w:val="15"/>
          <w:lang w:bidi="ar-SA"/>
        </w:rPr>
        <w:br/>
      </w:r>
      <w:r w:rsidRPr="003007C1">
        <w:rPr>
          <w:rFonts w:ascii="Verdana" w:hAnsi="Verdana"/>
          <w:color w:val="000000"/>
          <w:sz w:val="15"/>
          <w:szCs w:val="15"/>
          <w:highlight w:val="yellow"/>
          <w:lang w:bidi="ar-SA"/>
        </w:rPr>
        <w:t>2017 Nov 24   00:09 ( 315°)</w:t>
      </w:r>
      <w:r w:rsidRPr="00CB2ECE">
        <w:rPr>
          <w:rFonts w:ascii="Verdana" w:hAnsi="Verdana"/>
          <w:color w:val="000000"/>
          <w:sz w:val="15"/>
          <w:szCs w:val="15"/>
          <w:lang w:bidi="ar-SA"/>
        </w:rPr>
        <w:t>   17:49 ( 349°)</w:t>
      </w:r>
      <w:r w:rsidRPr="00CB2ECE">
        <w:rPr>
          <w:rFonts w:ascii="Verdana" w:hAnsi="Verdana"/>
          <w:color w:val="000000"/>
          <w:sz w:val="15"/>
          <w:szCs w:val="15"/>
          <w:lang w:bidi="ar-SA"/>
        </w:rPr>
        <w:br/>
        <w:t>2017 Nov 25   11:29 (  24°)</w:t>
      </w:r>
      <w:r w:rsidRPr="00CB2ECE">
        <w:rPr>
          <w:rFonts w:ascii="Verdana" w:hAnsi="Verdana"/>
          <w:color w:val="000000"/>
          <w:sz w:val="15"/>
          <w:szCs w:val="15"/>
          <w:lang w:bidi="ar-SA"/>
        </w:rPr>
        <w:br/>
      </w:r>
      <w:r w:rsidRPr="00E52FFD">
        <w:rPr>
          <w:rFonts w:ascii="Verdana" w:hAnsi="Verdana"/>
          <w:color w:val="000000"/>
          <w:sz w:val="15"/>
          <w:szCs w:val="15"/>
          <w:highlight w:val="yellow"/>
          <w:lang w:bidi="ar-SA"/>
        </w:rPr>
        <w:t>2017 Nov 26   05:09 (  59°)</w:t>
      </w:r>
      <w:r w:rsidRPr="00CB2ECE">
        <w:rPr>
          <w:rFonts w:ascii="Verdana" w:hAnsi="Verdana"/>
          <w:color w:val="000000"/>
          <w:sz w:val="15"/>
          <w:szCs w:val="15"/>
          <w:lang w:bidi="ar-SA"/>
        </w:rPr>
        <w:t>   22:49 (  94°)   22:50 (  94°)</w:t>
      </w:r>
      <w:r w:rsidRPr="00CB2ECE">
        <w:rPr>
          <w:rFonts w:ascii="Verdana" w:hAnsi="Verdana"/>
          <w:color w:val="000000"/>
          <w:sz w:val="15"/>
          <w:szCs w:val="15"/>
          <w:lang w:bidi="ar-SA"/>
        </w:rPr>
        <w:br/>
        <w:t>2017 Nov 27   16:30 ( 129°)</w:t>
      </w:r>
      <w:r w:rsidRPr="00CB2ECE">
        <w:rPr>
          <w:rFonts w:ascii="Verdana" w:hAnsi="Verdana"/>
          <w:color w:val="000000"/>
          <w:sz w:val="15"/>
          <w:szCs w:val="15"/>
          <w:lang w:bidi="ar-SA"/>
        </w:rPr>
        <w:br/>
        <w:t>2017 Nov 28   10:10 ( 163°)</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29   03:50 ( 198°)</w:t>
      </w:r>
      <w:r w:rsidRPr="00CB2ECE">
        <w:rPr>
          <w:rFonts w:ascii="Verdana" w:hAnsi="Verdana"/>
          <w:color w:val="000000"/>
          <w:sz w:val="15"/>
          <w:szCs w:val="15"/>
          <w:lang w:bidi="ar-SA"/>
        </w:rPr>
        <w:t>   21:30 ( 233°)</w:t>
      </w:r>
      <w:r w:rsidRPr="00CB2ECE">
        <w:rPr>
          <w:rFonts w:ascii="Verdana" w:hAnsi="Verdana"/>
          <w:color w:val="000000"/>
          <w:sz w:val="15"/>
          <w:szCs w:val="15"/>
          <w:lang w:bidi="ar-SA"/>
        </w:rPr>
        <w:br/>
        <w:t>2017 Nov 30   15:10 ( 268°)</w:t>
      </w:r>
      <w:r w:rsidRPr="00CB2ECE">
        <w:rPr>
          <w:rFonts w:ascii="Verdana" w:hAnsi="Verdana"/>
          <w:color w:val="000000"/>
          <w:sz w:val="15"/>
          <w:szCs w:val="15"/>
          <w:lang w:bidi="ar-SA"/>
        </w:rPr>
        <w:br/>
        <w:t>------------------------------------------------------------------------------</w:t>
      </w:r>
    </w:p>
    <w:p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w:t>
      </w:r>
    </w:p>
    <w:p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lastRenderedPageBreak/>
        <w:t>It's good to be able to track bright persistent feature(s) on Neptune, please continue to share your observations,</w:t>
      </w:r>
    </w:p>
    <w:p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w:t>
      </w:r>
    </w:p>
    <w:p w:rsidR="00C40FE4" w:rsidRDefault="00C40FE4">
      <w:pPr>
        <w:rPr>
          <w:lang w:bidi="ar-SA"/>
        </w:rPr>
      </w:pPr>
    </w:p>
    <w:p w:rsidR="00C40FE4" w:rsidRDefault="00C40FE4">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5253D0" w:rsidRPr="00F079DA" w:rsidTr="0068145B">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5253D0" w:rsidRPr="00F079DA" w:rsidRDefault="005253D0" w:rsidP="0068145B">
            <w:pPr>
              <w:jc w:val="center"/>
              <w:rPr>
                <w:noProof/>
                <w:color w:val="FFFFFF" w:themeColor="background1"/>
                <w:sz w:val="20"/>
                <w:lang w:bidi="ar-SA"/>
              </w:rPr>
            </w:pPr>
            <w:r>
              <w:rPr>
                <w:noProof/>
              </w:rPr>
              <w:drawing>
                <wp:inline distT="0" distB="0" distL="0" distR="0" wp14:anchorId="380AB012" wp14:editId="0D117C88">
                  <wp:extent cx="1371600" cy="1353312"/>
                  <wp:effectExtent l="0" t="0" r="0" b="0"/>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5253D0" w:rsidRPr="00F079DA" w:rsidRDefault="005253D0" w:rsidP="0068145B">
            <w:pPr>
              <w:jc w:val="center"/>
              <w:rPr>
                <w:color w:val="FFFFFF" w:themeColor="background1"/>
                <w:sz w:val="20"/>
                <w:lang w:bidi="ar-SA"/>
              </w:rPr>
            </w:pPr>
            <w:r>
              <w:rPr>
                <w:noProof/>
              </w:rPr>
              <w:drawing>
                <wp:inline distT="0" distB="0" distL="0" distR="0" wp14:anchorId="72E326A6" wp14:editId="0F4EA5D2">
                  <wp:extent cx="1371600" cy="1353312"/>
                  <wp:effectExtent l="0" t="0" r="0" b="0"/>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5253D0" w:rsidRPr="00F079DA" w:rsidRDefault="005253D0" w:rsidP="0068145B">
            <w:pPr>
              <w:jc w:val="center"/>
              <w:rPr>
                <w:color w:val="FFFFFF" w:themeColor="background1"/>
                <w:sz w:val="20"/>
                <w:lang w:bidi="ar-SA"/>
              </w:rPr>
            </w:pPr>
            <w:r>
              <w:rPr>
                <w:noProof/>
              </w:rPr>
              <w:drawing>
                <wp:inline distT="0" distB="0" distL="0" distR="0" wp14:anchorId="573C11F9" wp14:editId="368A6F80">
                  <wp:extent cx="667512" cy="694944"/>
                  <wp:effectExtent l="0" t="0" r="0" b="0"/>
                  <wp:docPr id="569" name="Picture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667512" cy="694944"/>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rsidR="005253D0" w:rsidRPr="00F079DA" w:rsidRDefault="005253D0" w:rsidP="0068145B">
            <w:pPr>
              <w:jc w:val="center"/>
              <w:rPr>
                <w:color w:val="FFFFFF" w:themeColor="background1"/>
                <w:sz w:val="20"/>
                <w:lang w:bidi="ar-SA"/>
              </w:rPr>
            </w:pPr>
            <w:r>
              <w:rPr>
                <w:noProof/>
              </w:rPr>
              <w:drawing>
                <wp:inline distT="0" distB="0" distL="0" distR="0" wp14:anchorId="77E44682" wp14:editId="0B71CE3C">
                  <wp:extent cx="667512" cy="694944"/>
                  <wp:effectExtent l="0" t="0" r="0" b="0"/>
                  <wp:docPr id="570" name="Picture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667512" cy="694944"/>
                          </a:xfrm>
                          <a:prstGeom prst="rect">
                            <a:avLst/>
                          </a:prstGeom>
                          <a:noFill/>
                          <a:ln>
                            <a:noFill/>
                          </a:ln>
                        </pic:spPr>
                      </pic:pic>
                    </a:graphicData>
                  </a:graphic>
                </wp:inline>
              </w:drawing>
            </w:r>
          </w:p>
        </w:tc>
      </w:tr>
      <w:tr w:rsidR="005253D0" w:rsidRPr="005253D0" w:rsidTr="0068145B">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rsidR="005253D0" w:rsidRPr="005253D0" w:rsidRDefault="005253D0" w:rsidP="0068145B">
            <w:pPr>
              <w:jc w:val="center"/>
              <w:rPr>
                <w:color w:val="FFFFFF" w:themeColor="background1"/>
                <w:sz w:val="20"/>
                <w:lang w:bidi="ar-SA"/>
              </w:rPr>
            </w:pPr>
            <w:r w:rsidRPr="005253D0">
              <w:rPr>
                <w:color w:val="FFFFFF" w:themeColor="background1"/>
                <w:sz w:val="20"/>
                <w:lang w:bidi="ar-SA"/>
              </w:rPr>
              <w:t>2017-10-19-0459_5-Neptune-550CLR-Gam100-Stack27-Str0to64-Wavelets6x5-Crop.pn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5253D0" w:rsidRPr="005253D0" w:rsidRDefault="005253D0" w:rsidP="0068145B">
            <w:pPr>
              <w:jc w:val="center"/>
              <w:rPr>
                <w:color w:val="FFFFFF" w:themeColor="background1"/>
                <w:sz w:val="20"/>
                <w:lang w:bidi="ar-SA"/>
              </w:rPr>
            </w:pPr>
            <w:r w:rsidRPr="005253D0">
              <w:rPr>
                <w:color w:val="FFFFFF" w:themeColor="background1"/>
                <w:sz w:val="20"/>
                <w:lang w:bidi="ar-SA"/>
              </w:rPr>
              <w:t>2017-10-19-0519_7-Neptune-685NIR-Gam100-Stack88-Str0to64-Crop.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5253D0" w:rsidRPr="005253D0" w:rsidRDefault="005253D0" w:rsidP="0068145B">
            <w:pPr>
              <w:jc w:val="center"/>
              <w:rPr>
                <w:color w:val="FFFFFF" w:themeColor="background1"/>
                <w:sz w:val="20"/>
                <w:lang w:bidi="ar-SA"/>
              </w:rPr>
            </w:pPr>
            <w:r w:rsidRPr="005253D0">
              <w:rPr>
                <w:color w:val="FFFFFF" w:themeColor="background1"/>
                <w:sz w:val="20"/>
                <w:lang w:bidi="ar-SA"/>
              </w:rPr>
              <w:t>2017-10-19-0356_5-LamAqr_685NIR-Stack200--Str0to64-Wavelets1x10+2x10-Crop.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5253D0" w:rsidRPr="005253D0" w:rsidRDefault="005253D0" w:rsidP="0068145B">
            <w:pPr>
              <w:jc w:val="center"/>
              <w:rPr>
                <w:color w:val="FFFFFF" w:themeColor="background1"/>
                <w:sz w:val="20"/>
                <w:lang w:bidi="ar-SA"/>
              </w:rPr>
            </w:pPr>
            <w:r w:rsidRPr="005253D0">
              <w:rPr>
                <w:color w:val="FFFFFF" w:themeColor="background1"/>
                <w:sz w:val="20"/>
                <w:lang w:bidi="ar-SA"/>
              </w:rPr>
              <w:t>2017-10-19-0555_0-LamAqr-685NIR-Stack200-Crop.png</w:t>
            </w:r>
          </w:p>
        </w:tc>
      </w:tr>
      <w:tr w:rsidR="009C73D2" w:rsidRPr="00F079DA" w:rsidTr="0068145B">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9C73D2" w:rsidRPr="00F079DA" w:rsidRDefault="009C73D2" w:rsidP="0068145B">
            <w:pPr>
              <w:jc w:val="center"/>
              <w:rPr>
                <w:noProof/>
                <w:color w:val="FFFFFF" w:themeColor="background1"/>
                <w:sz w:val="20"/>
                <w:lang w:bidi="ar-SA"/>
              </w:rPr>
            </w:pPr>
            <w:r>
              <w:rPr>
                <w:noProof/>
              </w:rPr>
              <w:drawing>
                <wp:inline distT="0" distB="0" distL="0" distR="0" wp14:anchorId="4BEC4DFD" wp14:editId="4378B64E">
                  <wp:extent cx="1371600" cy="1353312"/>
                  <wp:effectExtent l="0" t="0" r="0" b="0"/>
                  <wp:docPr id="583" name="Picture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9C73D2" w:rsidRPr="00F079DA" w:rsidRDefault="009C73D2" w:rsidP="0068145B">
            <w:pPr>
              <w:jc w:val="center"/>
              <w:rPr>
                <w:color w:val="FFFFFF" w:themeColor="background1"/>
                <w:sz w:val="20"/>
                <w:lang w:bidi="ar-SA"/>
              </w:rPr>
            </w:pPr>
            <w:r>
              <w:rPr>
                <w:noProof/>
              </w:rPr>
              <w:drawing>
                <wp:inline distT="0" distB="0" distL="0" distR="0" wp14:anchorId="08F6AE8C" wp14:editId="7A92ED06">
                  <wp:extent cx="1371600" cy="1353312"/>
                  <wp:effectExtent l="0" t="0" r="0" b="0"/>
                  <wp:docPr id="584" name="Picture 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9C73D2" w:rsidRPr="00F079DA" w:rsidRDefault="009C73D2" w:rsidP="0068145B">
            <w:pPr>
              <w:jc w:val="center"/>
              <w:rPr>
                <w:color w:val="FFFFFF" w:themeColor="background1"/>
                <w:sz w:val="20"/>
                <w:lang w:bidi="ar-SA"/>
              </w:rPr>
            </w:pPr>
            <w:r>
              <w:rPr>
                <w:noProof/>
              </w:rPr>
              <w:drawing>
                <wp:inline distT="0" distB="0" distL="0" distR="0" wp14:anchorId="719BF9E9" wp14:editId="07CF4DDE">
                  <wp:extent cx="1371600" cy="1353312"/>
                  <wp:effectExtent l="0" t="0" r="0" b="0"/>
                  <wp:docPr id="585" name="Pictur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rsidR="009C73D2" w:rsidRPr="00F079DA" w:rsidRDefault="009C73D2" w:rsidP="0068145B">
            <w:pPr>
              <w:jc w:val="center"/>
              <w:rPr>
                <w:color w:val="FFFFFF" w:themeColor="background1"/>
                <w:sz w:val="20"/>
                <w:lang w:bidi="ar-SA"/>
              </w:rPr>
            </w:pPr>
            <w:r>
              <w:rPr>
                <w:noProof/>
              </w:rPr>
              <w:drawing>
                <wp:inline distT="0" distB="0" distL="0" distR="0" wp14:anchorId="36EAF89E" wp14:editId="6F509D5D">
                  <wp:extent cx="1371600" cy="1353312"/>
                  <wp:effectExtent l="0" t="0" r="0" b="0"/>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r>
      <w:tr w:rsidR="009C73D2" w:rsidRPr="005253D0" w:rsidTr="0068145B">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rsidR="009C73D2" w:rsidRPr="005253D0" w:rsidRDefault="009C73D2" w:rsidP="0068145B">
            <w:pPr>
              <w:jc w:val="center"/>
              <w:rPr>
                <w:color w:val="FFFFFF" w:themeColor="background1"/>
                <w:sz w:val="20"/>
                <w:lang w:bidi="ar-SA"/>
              </w:rPr>
            </w:pPr>
            <w:r w:rsidRPr="005253D0">
              <w:rPr>
                <w:color w:val="FFFFFF" w:themeColor="background1"/>
                <w:sz w:val="20"/>
                <w:lang w:bidi="ar-SA"/>
              </w:rPr>
              <w:t>2017-10-19-0538_9-Neptune-685NIR-Gam50-Stack50-Str0to32-Wavelets3x3+4x3-Crop.pn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9C73D2" w:rsidRPr="005253D0" w:rsidRDefault="009C73D2" w:rsidP="0068145B">
            <w:pPr>
              <w:jc w:val="center"/>
              <w:rPr>
                <w:color w:val="FFFFFF" w:themeColor="background1"/>
                <w:sz w:val="20"/>
                <w:lang w:bidi="ar-SA"/>
              </w:rPr>
            </w:pPr>
            <w:r w:rsidRPr="005253D0">
              <w:rPr>
                <w:color w:val="FFFFFF" w:themeColor="background1"/>
                <w:sz w:val="20"/>
                <w:lang w:bidi="ar-SA"/>
              </w:rPr>
              <w:t>2017-10-19-0541_3-Neptune-650RED-Gam50-Stack29-Str0to64-Crop.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9C73D2" w:rsidRPr="005253D0" w:rsidRDefault="009C73D2" w:rsidP="0068145B">
            <w:pPr>
              <w:jc w:val="center"/>
              <w:rPr>
                <w:color w:val="FFFFFF" w:themeColor="background1"/>
                <w:sz w:val="20"/>
                <w:lang w:bidi="ar-SA"/>
              </w:rPr>
            </w:pPr>
            <w:r w:rsidRPr="005253D0">
              <w:rPr>
                <w:color w:val="FFFFFF" w:themeColor="background1"/>
                <w:sz w:val="20"/>
                <w:lang w:bidi="ar-SA"/>
              </w:rPr>
              <w:t>2017-10-19-0546_2-Neptune-550GRN-Gam50-Stack56-Str0to128-Crop.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9C73D2" w:rsidRPr="005253D0" w:rsidRDefault="009C73D2" w:rsidP="0068145B">
            <w:pPr>
              <w:jc w:val="center"/>
              <w:rPr>
                <w:color w:val="FFFFFF" w:themeColor="background1"/>
                <w:sz w:val="20"/>
                <w:lang w:bidi="ar-SA"/>
              </w:rPr>
            </w:pPr>
            <w:r w:rsidRPr="005253D0">
              <w:rPr>
                <w:color w:val="FFFFFF" w:themeColor="background1"/>
                <w:sz w:val="20"/>
                <w:lang w:bidi="ar-SA"/>
              </w:rPr>
              <w:t>2017-10-19-0548_6-Neptune-450BLU-Gam50-Stack56-Str0to64-Crop.png</w:t>
            </w:r>
          </w:p>
        </w:tc>
      </w:tr>
      <w:tr w:rsidR="00723038" w:rsidRPr="00F079DA" w:rsidTr="009C73D2">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723038" w:rsidRPr="00F079DA" w:rsidRDefault="009C73D2" w:rsidP="0068145B">
            <w:pPr>
              <w:jc w:val="center"/>
              <w:rPr>
                <w:noProof/>
                <w:color w:val="FFFFFF" w:themeColor="background1"/>
                <w:sz w:val="20"/>
                <w:lang w:bidi="ar-SA"/>
              </w:rPr>
            </w:pPr>
            <w:r>
              <w:rPr>
                <w:noProof/>
              </w:rPr>
              <w:drawing>
                <wp:inline distT="0" distB="0" distL="0" distR="0" wp14:anchorId="7C544593" wp14:editId="47FE0A98">
                  <wp:extent cx="1371600" cy="1353312"/>
                  <wp:effectExtent l="0" t="0" r="0" b="0"/>
                  <wp:docPr id="582" name="Picture 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rsidR="00723038" w:rsidRPr="00F079DA" w:rsidRDefault="00723038" w:rsidP="0068145B">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rsidR="00723038" w:rsidRPr="00F079DA" w:rsidRDefault="00723038" w:rsidP="0068145B">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rsidR="00723038" w:rsidRPr="00F079DA" w:rsidRDefault="00723038" w:rsidP="005253D0">
            <w:pPr>
              <w:jc w:val="center"/>
              <w:rPr>
                <w:color w:val="FFFFFF" w:themeColor="background1"/>
                <w:sz w:val="20"/>
                <w:lang w:bidi="ar-SA"/>
              </w:rPr>
            </w:pPr>
          </w:p>
        </w:tc>
      </w:tr>
      <w:tr w:rsidR="005253D0" w:rsidRPr="005253D0" w:rsidTr="009C73D2">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rsidR="00B14B98" w:rsidRPr="005253D0" w:rsidRDefault="009C73D2" w:rsidP="00B14B98">
            <w:pPr>
              <w:jc w:val="center"/>
              <w:rPr>
                <w:color w:val="FFFFFF" w:themeColor="background1"/>
                <w:sz w:val="20"/>
                <w:lang w:bidi="ar-SA"/>
              </w:rPr>
            </w:pPr>
            <w:r w:rsidRPr="009C73D2">
              <w:rPr>
                <w:color w:val="FFFFFF" w:themeColor="background1"/>
                <w:sz w:val="20"/>
                <w:lang w:bidi="ar-SA"/>
              </w:rPr>
              <w:t>2017-10-19-054X_X-Neptune-RGB.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B14B98" w:rsidRPr="005253D0" w:rsidRDefault="00B14B98" w:rsidP="00B14B98">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B14B98" w:rsidRPr="005253D0" w:rsidRDefault="00B14B98" w:rsidP="00B14B98">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B14B98" w:rsidRPr="005253D0" w:rsidRDefault="00B14B98" w:rsidP="00B14B98">
            <w:pPr>
              <w:jc w:val="center"/>
              <w:rPr>
                <w:color w:val="FFFFFF" w:themeColor="background1"/>
                <w:sz w:val="20"/>
                <w:lang w:bidi="ar-SA"/>
              </w:rPr>
            </w:pPr>
          </w:p>
        </w:tc>
      </w:tr>
    </w:tbl>
    <w:p w:rsidR="00723038" w:rsidRDefault="00723038"/>
    <w:p w:rsidR="0068361D" w:rsidRDefault="0068361D"/>
    <w:p w:rsidR="0068361D" w:rsidRDefault="0068361D"/>
    <w:p w:rsidR="00723038" w:rsidRPr="00C758E9" w:rsidRDefault="00C758E9">
      <w:pPr>
        <w:rPr>
          <w:b/>
        </w:rPr>
      </w:pPr>
      <w:r w:rsidRPr="00C758E9">
        <w:rPr>
          <w:b/>
        </w:rPr>
        <w:t>GSC2.3</w:t>
      </w:r>
      <w:r w:rsidRPr="00C758E9">
        <w:rPr>
          <w:b/>
        </w:rPr>
        <w:tab/>
        <w:t>SBS5000090</w:t>
      </w:r>
      <w:r w:rsidRPr="00C758E9">
        <w:rPr>
          <w:b/>
        </w:rPr>
        <w:tab/>
      </w:r>
      <w:r>
        <w:rPr>
          <w:b/>
        </w:rPr>
        <w:t>is the nearby star…</w:t>
      </w:r>
      <w:hyperlink r:id="rId165" w:history="1">
        <w:r w:rsidRPr="00C758E9">
          <w:rPr>
            <w:rStyle w:val="Hyperlink"/>
          </w:rPr>
          <w:t>Vizier link</w:t>
        </w:r>
      </w:hyperlink>
      <w:r>
        <w:rPr>
          <w:b/>
        </w:rPr>
        <w:t>.</w:t>
      </w:r>
    </w:p>
    <w:p w:rsidR="00C40FE4" w:rsidRDefault="00C40FE4">
      <w:pPr>
        <w:rPr>
          <w:rFonts w:cs="Arial"/>
          <w:b/>
          <w:bCs/>
          <w:sz w:val="26"/>
          <w:szCs w:val="26"/>
          <w:lang w:bidi="ar-SA"/>
        </w:rPr>
      </w:pPr>
      <w:r>
        <w:br w:type="page"/>
      </w:r>
    </w:p>
    <w:p w:rsidR="009478E4" w:rsidRPr="00D4326C" w:rsidRDefault="009478E4" w:rsidP="009478E4">
      <w:pPr>
        <w:pStyle w:val="Heading3"/>
      </w:pPr>
      <w:bookmarkStart w:id="40" w:name="_Toc497199154"/>
      <w:r>
        <w:lastRenderedPageBreak/>
        <w:t xml:space="preserve">2017-Oct-21 (Oct-22 UT): </w:t>
      </w:r>
      <w:r w:rsidRPr="002B2B28">
        <w:t xml:space="preserve"> </w:t>
      </w:r>
      <w:r>
        <w:t>IC1396 – Elephant Trunk Nebula</w:t>
      </w:r>
      <w:bookmarkEnd w:id="40"/>
    </w:p>
    <w:p w:rsidR="009478E4" w:rsidRDefault="009478E4" w:rsidP="009478E4">
      <w:pPr>
        <w:rPr>
          <w:color w:val="808080" w:themeColor="background1" w:themeShade="80"/>
          <w:sz w:val="20"/>
          <w:lang w:bidi="ar-SA"/>
        </w:rPr>
      </w:pPr>
      <w:r>
        <w:rPr>
          <w:color w:val="808080" w:themeColor="background1" w:themeShade="80"/>
          <w:sz w:val="20"/>
          <w:lang w:bidi="ar-SA"/>
        </w:rPr>
        <w:t>Last Updated 10/18/2017</w:t>
      </w:r>
    </w:p>
    <w:p w:rsidR="009478E4" w:rsidRDefault="009478E4" w:rsidP="009478E4"/>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8A5792" w:rsidRPr="004174E0" w:rsidTr="00A36039">
        <w:trPr>
          <w:jc w:val="center"/>
        </w:trPr>
        <w:tc>
          <w:tcPr>
            <w:tcW w:w="4680" w:type="dxa"/>
            <w:shd w:val="clear" w:color="auto" w:fill="000000"/>
            <w:vAlign w:val="center"/>
          </w:tcPr>
          <w:p w:rsidR="008A5792" w:rsidRDefault="00E97103" w:rsidP="00A36039">
            <w:pPr>
              <w:jc w:val="center"/>
              <w:rPr>
                <w:noProof/>
                <w:color w:val="808080" w:themeColor="background1" w:themeShade="80"/>
                <w:sz w:val="20"/>
                <w:lang w:bidi="ar-SA"/>
              </w:rPr>
            </w:pPr>
            <w:r>
              <w:rPr>
                <w:noProof/>
              </w:rPr>
              <w:drawing>
                <wp:inline distT="0" distB="0" distL="0" distR="0">
                  <wp:extent cx="2926080" cy="2194560"/>
                  <wp:effectExtent l="0" t="0" r="762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8A5792" w:rsidRPr="004174E0" w:rsidRDefault="00E97103" w:rsidP="00A36039">
            <w:pPr>
              <w:jc w:val="center"/>
              <w:rPr>
                <w:sz w:val="20"/>
                <w:lang w:bidi="ar-SA"/>
              </w:rPr>
            </w:pPr>
            <w:r>
              <w:rPr>
                <w:noProof/>
              </w:rPr>
              <w:drawing>
                <wp:inline distT="0" distB="0" distL="0" distR="0">
                  <wp:extent cx="2926080" cy="2194560"/>
                  <wp:effectExtent l="0" t="0" r="762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8A5792" w:rsidRPr="00EE3E4F" w:rsidTr="00A36039">
        <w:trPr>
          <w:jc w:val="center"/>
        </w:trPr>
        <w:tc>
          <w:tcPr>
            <w:tcW w:w="4680" w:type="dxa"/>
            <w:shd w:val="clear" w:color="auto" w:fill="000000"/>
          </w:tcPr>
          <w:p w:rsidR="008A5792" w:rsidRPr="00EE3E4F" w:rsidRDefault="00E97103" w:rsidP="00A36039">
            <w:pPr>
              <w:jc w:val="center"/>
              <w:rPr>
                <w:sz w:val="20"/>
                <w:lang w:bidi="ar-SA"/>
              </w:rPr>
            </w:pPr>
            <w:r w:rsidRPr="00E97103">
              <w:rPr>
                <w:sz w:val="20"/>
                <w:lang w:bidi="ar-SA"/>
              </w:rPr>
              <w:t>IC1396-20171022UT-656HIA-sum1h05m-Log-HalfSize.jpg</w:t>
            </w:r>
          </w:p>
        </w:tc>
        <w:tc>
          <w:tcPr>
            <w:tcW w:w="4680" w:type="dxa"/>
            <w:shd w:val="clear" w:color="auto" w:fill="000000"/>
          </w:tcPr>
          <w:p w:rsidR="008A5792" w:rsidRPr="00EE3E4F" w:rsidRDefault="00E97103" w:rsidP="00A36039">
            <w:pPr>
              <w:jc w:val="center"/>
              <w:rPr>
                <w:sz w:val="20"/>
                <w:lang w:bidi="ar-SA"/>
              </w:rPr>
            </w:pPr>
            <w:r w:rsidRPr="00E97103">
              <w:rPr>
                <w:sz w:val="20"/>
                <w:lang w:bidi="ar-SA"/>
              </w:rPr>
              <w:t>IC1396-20171022UT-672SII-sum2h10m-Log-HalfSize.jpg</w:t>
            </w:r>
          </w:p>
        </w:tc>
      </w:tr>
    </w:tbl>
    <w:p w:rsidR="008A5792" w:rsidRDefault="008A5792" w:rsidP="009478E4"/>
    <w:p w:rsidR="00FC7A37" w:rsidRDefault="00FC7A37" w:rsidP="00FC7A37">
      <w:pPr>
        <w:rPr>
          <w:lang w:bidi="ar-SA"/>
        </w:rPr>
      </w:pPr>
      <w:r w:rsidRPr="004750F3">
        <w:rPr>
          <w:b/>
          <w:lang w:bidi="ar-SA"/>
        </w:rPr>
        <w:t>Data Disposition:</w:t>
      </w:r>
      <w:r>
        <w:rPr>
          <w:lang w:bidi="ar-SA"/>
        </w:rPr>
        <w:t xml:space="preserve"> Raw data is zipped on </w:t>
      </w:r>
      <w:r w:rsidR="00806AAE">
        <w:rPr>
          <w:lang w:bidi="ar-SA"/>
        </w:rPr>
        <w:t>the</w:t>
      </w:r>
      <w:r>
        <w:rPr>
          <w:lang w:bidi="ar-SA"/>
        </w:rPr>
        <w:t xml:space="preserve"> 2TB archive drive. Processed data is on Astronomy3 thumb drive.</w:t>
      </w:r>
    </w:p>
    <w:p w:rsidR="009478E4" w:rsidRDefault="009478E4" w:rsidP="009478E4">
      <w:pPr>
        <w:rPr>
          <w:lang w:bidi="ar-SA"/>
        </w:rPr>
      </w:pPr>
    </w:p>
    <w:p w:rsidR="009478E4" w:rsidRDefault="009478E4">
      <w:pPr>
        <w:rPr>
          <w:rFonts w:cs="Arial"/>
          <w:b/>
          <w:bCs/>
          <w:sz w:val="26"/>
          <w:szCs w:val="26"/>
          <w:lang w:bidi="ar-SA"/>
        </w:rPr>
      </w:pPr>
      <w:r>
        <w:br w:type="page"/>
      </w:r>
    </w:p>
    <w:p w:rsidR="009478E4" w:rsidRPr="00D4326C" w:rsidRDefault="009478E4" w:rsidP="009478E4">
      <w:pPr>
        <w:pStyle w:val="Heading3"/>
      </w:pPr>
      <w:bookmarkStart w:id="41" w:name="_Toc497199155"/>
      <w:r>
        <w:lastRenderedPageBreak/>
        <w:t xml:space="preserve">2017-Oct-23 (Oct-24 UT): </w:t>
      </w:r>
      <w:r w:rsidRPr="002B2B28">
        <w:t xml:space="preserve"> </w:t>
      </w:r>
      <w:r>
        <w:t>Veil Nebula</w:t>
      </w:r>
      <w:bookmarkEnd w:id="41"/>
    </w:p>
    <w:p w:rsidR="009478E4" w:rsidRDefault="009478E4" w:rsidP="009478E4">
      <w:pPr>
        <w:rPr>
          <w:color w:val="808080" w:themeColor="background1" w:themeShade="80"/>
          <w:sz w:val="20"/>
          <w:lang w:bidi="ar-SA"/>
        </w:rPr>
      </w:pPr>
      <w:r>
        <w:rPr>
          <w:color w:val="808080" w:themeColor="background1" w:themeShade="80"/>
          <w:sz w:val="20"/>
          <w:lang w:bidi="ar-SA"/>
        </w:rPr>
        <w:t>Last Updated 10/18/2017</w:t>
      </w:r>
    </w:p>
    <w:p w:rsidR="009478E4" w:rsidRDefault="009478E4" w:rsidP="009478E4"/>
    <w:p w:rsidR="009478E4" w:rsidRDefault="00550461" w:rsidP="009478E4">
      <w:r>
        <w:t xml:space="preserve">SII image is slightly out of focus.  Flats for OIII were used. </w:t>
      </w:r>
      <w:proofErr w:type="gramStart"/>
      <w:r>
        <w:t>As long as</w:t>
      </w:r>
      <w:proofErr w:type="gramEnd"/>
      <w:r>
        <w:t xml:space="preserve"> the images are not for scientific use, that is probably fine.</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C0B07" w:rsidRPr="004174E0" w:rsidTr="008A7253">
        <w:trPr>
          <w:jc w:val="center"/>
        </w:trPr>
        <w:tc>
          <w:tcPr>
            <w:tcW w:w="4680" w:type="dxa"/>
            <w:shd w:val="clear" w:color="auto" w:fill="000000"/>
            <w:vAlign w:val="center"/>
          </w:tcPr>
          <w:p w:rsidR="000C0B07" w:rsidRDefault="00EE1B82" w:rsidP="008A7253">
            <w:pPr>
              <w:jc w:val="center"/>
              <w:rPr>
                <w:noProof/>
                <w:color w:val="808080" w:themeColor="background1" w:themeShade="80"/>
                <w:sz w:val="20"/>
                <w:lang w:bidi="ar-SA"/>
              </w:rPr>
            </w:pPr>
            <w:r>
              <w:rPr>
                <w:noProof/>
              </w:rPr>
              <w:drawing>
                <wp:inline distT="0" distB="0" distL="0" distR="0">
                  <wp:extent cx="2926080" cy="2194560"/>
                  <wp:effectExtent l="0" t="0" r="7620" b="0"/>
                  <wp:docPr id="251" name="Picture 251" descr="C:\Users\Steven Hill\AppData\Local\Microsoft\Windows\INetCache\Content.Word\Veil-20171024UT-672SII-sum1h45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Veil-20171024UT-672SII-sum1h45m-Flattened-Log-HalfSize.jp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0C0B07" w:rsidRPr="004174E0" w:rsidRDefault="00EE1B82" w:rsidP="008A7253">
            <w:pPr>
              <w:jc w:val="center"/>
              <w:rPr>
                <w:sz w:val="20"/>
                <w:lang w:bidi="ar-SA"/>
              </w:rPr>
            </w:pPr>
            <w:r>
              <w:rPr>
                <w:noProof/>
              </w:rPr>
              <w:drawing>
                <wp:inline distT="0" distB="0" distL="0" distR="0">
                  <wp:extent cx="2926080" cy="2194560"/>
                  <wp:effectExtent l="0" t="0" r="7620" b="0"/>
                  <wp:docPr id="252" name="Picture 252" descr="C:\Users\Steven Hill\AppData\Local\Microsoft\Windows\INetCache\Content.Word\Veil-20171024UT-656HIA-sum0h3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teven Hill\AppData\Local\Microsoft\Windows\INetCache\Content.Word\Veil-20171024UT-656HIA-sum0h30m-Flattened-Log-HalfSize.jp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0C0B07" w:rsidRPr="00EE3E4F" w:rsidTr="008A7253">
        <w:trPr>
          <w:jc w:val="center"/>
        </w:trPr>
        <w:tc>
          <w:tcPr>
            <w:tcW w:w="4680" w:type="dxa"/>
            <w:shd w:val="clear" w:color="auto" w:fill="000000"/>
          </w:tcPr>
          <w:p w:rsidR="000C0B07" w:rsidRPr="00EE3E4F" w:rsidRDefault="00EE1B82" w:rsidP="008A7253">
            <w:pPr>
              <w:jc w:val="center"/>
              <w:rPr>
                <w:sz w:val="20"/>
                <w:lang w:bidi="ar-SA"/>
              </w:rPr>
            </w:pPr>
            <w:r w:rsidRPr="00EE1B82">
              <w:rPr>
                <w:sz w:val="20"/>
                <w:lang w:bidi="ar-SA"/>
              </w:rPr>
              <w:t>Veil-20171024UT-672SII-sum1h45m-Flattened-Log-HalfSize.jpg</w:t>
            </w:r>
          </w:p>
        </w:tc>
        <w:tc>
          <w:tcPr>
            <w:tcW w:w="4680" w:type="dxa"/>
            <w:shd w:val="clear" w:color="auto" w:fill="000000"/>
          </w:tcPr>
          <w:p w:rsidR="000C0B07" w:rsidRPr="00EE3E4F" w:rsidRDefault="00EE1B82" w:rsidP="008A7253">
            <w:pPr>
              <w:jc w:val="center"/>
              <w:rPr>
                <w:sz w:val="20"/>
                <w:lang w:bidi="ar-SA"/>
              </w:rPr>
            </w:pPr>
            <w:r w:rsidRPr="00EE1B82">
              <w:rPr>
                <w:sz w:val="20"/>
                <w:lang w:bidi="ar-SA"/>
              </w:rPr>
              <w:t>Veil-20171024UT-656HIA-sum0h30m-Flattened-Log-HalfSize.jpg</w:t>
            </w:r>
          </w:p>
        </w:tc>
      </w:tr>
      <w:tr w:rsidR="002568EA" w:rsidRPr="004174E0" w:rsidTr="008A7253">
        <w:trPr>
          <w:jc w:val="center"/>
        </w:trPr>
        <w:tc>
          <w:tcPr>
            <w:tcW w:w="4680" w:type="dxa"/>
            <w:shd w:val="clear" w:color="auto" w:fill="000000"/>
            <w:vAlign w:val="center"/>
          </w:tcPr>
          <w:p w:rsidR="002568EA" w:rsidRDefault="000C0B07" w:rsidP="008A7253">
            <w:pPr>
              <w:jc w:val="center"/>
              <w:rPr>
                <w:noProof/>
                <w:color w:val="808080" w:themeColor="background1" w:themeShade="80"/>
                <w:sz w:val="20"/>
                <w:lang w:bidi="ar-SA"/>
              </w:rPr>
            </w:pPr>
            <w:r>
              <w:rPr>
                <w:noProof/>
              </w:rPr>
              <w:drawing>
                <wp:inline distT="0" distB="0" distL="0" distR="0" wp14:anchorId="00EB472F" wp14:editId="5D168EF1">
                  <wp:extent cx="2926080" cy="2194560"/>
                  <wp:effectExtent l="0" t="0" r="7620" b="0"/>
                  <wp:docPr id="243" name="Picture 243" descr="C:\Users\Steven Hill\AppData\Local\Microsoft\Windows\INetCache\Content.Word\Veil-201710XXUT-XXX-RGB-SHO-WhtBal-ColBal-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Veil-201710XXUT-XXX-RGB-SHO-WhtBal-ColBal-HalfSize.jpg"/>
                          <pic:cNvPicPr>
                            <a:picLocks noChangeAspect="1" noChangeArrowheads="1"/>
                          </pic:cNvPicPr>
                        </pic:nvPicPr>
                        <pic:blipFill>
                          <a:blip r:embed="rId170" cstate="print">
                            <a:extLst>
                              <a:ext uri="{BEBA8EAE-BF5A-486C-A8C5-ECC9F3942E4B}">
                                <a14:imgProps xmlns:a14="http://schemas.microsoft.com/office/drawing/2010/main">
                                  <a14:imgLayer r:embed="rId171">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2568EA" w:rsidRPr="004174E0" w:rsidRDefault="000C0B07" w:rsidP="008A7253">
            <w:pPr>
              <w:jc w:val="center"/>
              <w:rPr>
                <w:sz w:val="20"/>
                <w:lang w:bidi="ar-SA"/>
              </w:rPr>
            </w:pPr>
            <w:r>
              <w:rPr>
                <w:noProof/>
              </w:rPr>
              <w:drawing>
                <wp:inline distT="0" distB="0" distL="0" distR="0">
                  <wp:extent cx="2926080" cy="2194560"/>
                  <wp:effectExtent l="0" t="0" r="7620" b="0"/>
                  <wp:docPr id="246" name="Picture 246" descr="C:\Users\Steven Hill\AppData\Local\Microsoft\Windows\INetCache\Content.Word\Veil-201710XXUT-XXX-RGB-SHO-WhtBal-ColBal-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Veil-201710XXUT-XXX-RGB-SHO-WhtBal-ColBal-Wavelets-HalfSize.jpg"/>
                          <pic:cNvPicPr>
                            <a:picLocks noChangeAspect="1" noChangeArrowheads="1"/>
                          </pic:cNvPicPr>
                        </pic:nvPicPr>
                        <pic:blipFill>
                          <a:blip r:embed="rId172" cstate="print">
                            <a:extLst>
                              <a:ext uri="{BEBA8EAE-BF5A-486C-A8C5-ECC9F3942E4B}">
                                <a14:imgProps xmlns:a14="http://schemas.microsoft.com/office/drawing/2010/main">
                                  <a14:imgLayer r:embed="rId17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0C0B07" w:rsidRPr="00EE3E4F" w:rsidTr="008A7253">
        <w:trPr>
          <w:jc w:val="center"/>
        </w:trPr>
        <w:tc>
          <w:tcPr>
            <w:tcW w:w="4680" w:type="dxa"/>
            <w:shd w:val="clear" w:color="auto" w:fill="000000"/>
          </w:tcPr>
          <w:p w:rsidR="000C0B07" w:rsidRPr="00EE3E4F" w:rsidRDefault="000C0B07" w:rsidP="000C0B07">
            <w:pPr>
              <w:jc w:val="center"/>
              <w:rPr>
                <w:sz w:val="20"/>
                <w:lang w:bidi="ar-SA"/>
              </w:rPr>
            </w:pPr>
            <w:r w:rsidRPr="002568EA">
              <w:rPr>
                <w:sz w:val="20"/>
                <w:lang w:bidi="ar-SA"/>
              </w:rPr>
              <w:t>IC1396-2017102XUT-XXX-RGB-SHO-WhtBal-ColBal-Flattened-HalfSize.jpg</w:t>
            </w:r>
          </w:p>
        </w:tc>
        <w:tc>
          <w:tcPr>
            <w:tcW w:w="4680" w:type="dxa"/>
            <w:shd w:val="clear" w:color="auto" w:fill="000000"/>
          </w:tcPr>
          <w:p w:rsidR="000C0B07" w:rsidRPr="00EE3E4F" w:rsidRDefault="00605018" w:rsidP="000C0B07">
            <w:pPr>
              <w:jc w:val="center"/>
              <w:rPr>
                <w:sz w:val="20"/>
                <w:lang w:bidi="ar-SA"/>
              </w:rPr>
            </w:pPr>
            <w:r w:rsidRPr="00605018">
              <w:rPr>
                <w:sz w:val="20"/>
                <w:lang w:bidi="ar-SA"/>
              </w:rPr>
              <w:t>Veil-201710XXUT-XXX-RGB-SHO-WhtBal-ColBal-Wavelets-HalfSize.jpg</w:t>
            </w:r>
          </w:p>
        </w:tc>
      </w:tr>
    </w:tbl>
    <w:p w:rsidR="009478E4" w:rsidRDefault="009478E4" w:rsidP="009478E4">
      <w:pPr>
        <w:rPr>
          <w:lang w:bidi="ar-SA"/>
        </w:rPr>
      </w:pPr>
    </w:p>
    <w:p w:rsidR="00C0575A" w:rsidRDefault="00C0575A" w:rsidP="00C0575A">
      <w:r>
        <w:t xml:space="preserve">Note that there are good references regarding some of the techniques I’ve tried to establish ionization levels in nebulae </w:t>
      </w:r>
      <w:r>
        <w:fldChar w:fldCharType="begin"/>
      </w:r>
      <w:r>
        <w:instrText xml:space="preserve"> ADDIN EN.CITE &lt;EndNote&gt;&lt;Cite&gt;&lt;Author&gt;Danehkar&lt;/Author&gt;&lt;Year&gt;2017&lt;/Year&gt;&lt;IDText&gt;Mapping Excitation in the Inner Regions of the Planetary Nebula NGC 5189 using HST WFC3 Imaging&lt;/IDText&gt;&lt;DisplayText&gt;(Danehkar, Karovska, Maksym, &amp;amp; Montez, 2017)&lt;/DisplayText&gt;&lt;record&gt;&lt;dates&gt;&lt;pub-dates&gt;&lt;date&gt;November 1, 2017&lt;/date&gt;&lt;/pub-dates&gt;&lt;year&gt;2017&lt;/year&gt;&lt;/dates&gt;&lt;keywords&gt;&lt;keyword&gt;Astrophysics - Solar and Stellar Astrophysics&lt;/keyword&gt;&lt;keyword&gt;Astrophysics - Astrophysics of Galaxies&lt;/keyword&gt;&lt;/keywords&gt;&lt;urls&gt;&lt;related-urls&gt;&lt;url&gt;http://adsabs.harvard.edu/abs/2017arXiv171111111D&lt;/url&gt;&lt;/related-urls&gt;&lt;/urls&gt;&lt;titles&gt;&lt;title&gt;Mapping Excitation in the Inner Regions of the Planetary Nebula NGC 5189 using HST WFC3 Imaging&lt;/title&gt;&lt;secondary-title&gt;ArXiv e-prints&lt;/secondary-title&gt;&lt;/titles&gt;&lt;contributors&gt;&lt;authors&gt;&lt;author&gt;Danehkar, Ashkbiz&lt;/author&gt;&lt;author&gt;Karovska, Margarita&lt;/author&gt;&lt;author&gt;Maksym, W. Peter&lt;/author&gt;&lt;author&gt;Montez, Rodolfo, Jr&lt;/author&gt;&lt;/authors&gt;&lt;/contributors&gt;&lt;added-date format="utc"&gt;1512415859&lt;/added-date&gt;&lt;ref-type name="Electronic Article"&gt;43&lt;/ref-type&gt;&lt;rec-number&gt;167&lt;/rec-number&gt;&lt;last-updated-date format="utc"&gt;1512415891&lt;/last-updated-date&gt;&lt;volume&gt;1711&lt;/volume&gt;&lt;/record&gt;&lt;/Cite&gt;&lt;/EndNote&gt;</w:instrText>
      </w:r>
      <w:r>
        <w:fldChar w:fldCharType="separate"/>
      </w:r>
      <w:r>
        <w:rPr>
          <w:noProof/>
        </w:rPr>
        <w:t>(Danehkar, Karovska, Maksym, &amp; Montez, 2017)</w:t>
      </w:r>
      <w:r>
        <w:fldChar w:fldCharType="end"/>
      </w:r>
      <w:r>
        <w:t>.</w:t>
      </w:r>
    </w:p>
    <w:p w:rsidR="0020568F" w:rsidRDefault="0020568F" w:rsidP="009478E4">
      <w:pPr>
        <w:rPr>
          <w:lang w:bidi="ar-SA"/>
        </w:rPr>
      </w:pPr>
    </w:p>
    <w:p w:rsidR="00FC7A37" w:rsidRDefault="00FC7A37" w:rsidP="00FC7A37">
      <w:pPr>
        <w:rPr>
          <w:lang w:bidi="ar-SA"/>
        </w:rPr>
      </w:pPr>
      <w:r w:rsidRPr="004750F3">
        <w:rPr>
          <w:b/>
          <w:lang w:bidi="ar-SA"/>
        </w:rPr>
        <w:t>Data Disposition:</w:t>
      </w:r>
      <w:r>
        <w:rPr>
          <w:lang w:bidi="ar-SA"/>
        </w:rPr>
        <w:t xml:space="preserve"> Raw </w:t>
      </w:r>
      <w:r w:rsidR="00806AAE">
        <w:rPr>
          <w:lang w:bidi="ar-SA"/>
        </w:rPr>
        <w:t>data</w:t>
      </w:r>
      <w:r>
        <w:rPr>
          <w:lang w:bidi="ar-SA"/>
        </w:rPr>
        <w:t xml:space="preserve"> is zipped on </w:t>
      </w:r>
      <w:r w:rsidR="00806AAE">
        <w:rPr>
          <w:lang w:bidi="ar-SA"/>
        </w:rPr>
        <w:t>the</w:t>
      </w:r>
      <w:r>
        <w:rPr>
          <w:lang w:bidi="ar-SA"/>
        </w:rPr>
        <w:t xml:space="preserve"> 2TB archive drive. Processed data is on Astronomy3 thumb drive.</w:t>
      </w:r>
    </w:p>
    <w:p w:rsidR="00FC7A37" w:rsidRDefault="00FC7A37"/>
    <w:p w:rsidR="009478E4" w:rsidRDefault="009478E4">
      <w:pPr>
        <w:rPr>
          <w:rFonts w:cs="Arial"/>
          <w:b/>
          <w:bCs/>
          <w:sz w:val="26"/>
          <w:szCs w:val="26"/>
          <w:lang w:bidi="ar-SA"/>
        </w:rPr>
      </w:pPr>
      <w:r>
        <w:br w:type="page"/>
      </w:r>
    </w:p>
    <w:p w:rsidR="009478E4" w:rsidRPr="00D4326C" w:rsidRDefault="009478E4" w:rsidP="009478E4">
      <w:pPr>
        <w:pStyle w:val="Heading3"/>
      </w:pPr>
      <w:bookmarkStart w:id="42" w:name="_Toc497199156"/>
      <w:r>
        <w:lastRenderedPageBreak/>
        <w:t xml:space="preserve">2017-Oct-25 (Oct-26 UT): </w:t>
      </w:r>
      <w:r w:rsidRPr="002B2B28">
        <w:t xml:space="preserve"> </w:t>
      </w:r>
      <w:r>
        <w:t>IC1396 – Elephant Trunk Nebula</w:t>
      </w:r>
      <w:bookmarkEnd w:id="42"/>
    </w:p>
    <w:p w:rsidR="009478E4" w:rsidRDefault="009478E4" w:rsidP="009478E4">
      <w:pPr>
        <w:rPr>
          <w:color w:val="808080" w:themeColor="background1" w:themeShade="80"/>
          <w:sz w:val="20"/>
          <w:lang w:bidi="ar-SA"/>
        </w:rPr>
      </w:pPr>
      <w:r>
        <w:rPr>
          <w:color w:val="808080" w:themeColor="background1" w:themeShade="80"/>
          <w:sz w:val="20"/>
          <w:lang w:bidi="ar-SA"/>
        </w:rPr>
        <w:t>Last Updated 10/18/2017</w:t>
      </w:r>
    </w:p>
    <w:p w:rsidR="009478E4" w:rsidRDefault="009478E4" w:rsidP="009478E4"/>
    <w:p w:rsidR="009478E4" w:rsidRDefault="009478E4" w:rsidP="009478E4">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B6F34" w:rsidRPr="004174E0" w:rsidTr="008A7253">
        <w:trPr>
          <w:jc w:val="center"/>
        </w:trPr>
        <w:tc>
          <w:tcPr>
            <w:tcW w:w="4680" w:type="dxa"/>
            <w:shd w:val="clear" w:color="auto" w:fill="000000"/>
            <w:vAlign w:val="center"/>
          </w:tcPr>
          <w:p w:rsidR="000B6F34" w:rsidRDefault="000B6F34" w:rsidP="008A7253">
            <w:pPr>
              <w:jc w:val="center"/>
              <w:rPr>
                <w:noProof/>
                <w:color w:val="808080" w:themeColor="background1" w:themeShade="80"/>
                <w:sz w:val="20"/>
                <w:lang w:bidi="ar-SA"/>
              </w:rPr>
            </w:pPr>
            <w:r>
              <w:rPr>
                <w:noProof/>
              </w:rPr>
              <w:drawing>
                <wp:inline distT="0" distB="0" distL="0" distR="0" wp14:anchorId="7005BDB0" wp14:editId="274AFBBB">
                  <wp:extent cx="2926080" cy="2194560"/>
                  <wp:effectExtent l="0" t="0" r="7620" b="0"/>
                  <wp:docPr id="254" name="Picture 254" descr="C:\Users\Steven Hill\AppData\Local\Microsoft\Windows\INetCache\Content.Word\IC1396-20171026UT-501OIII-sum1h2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IC1396-20171026UT-501OIII-sum1h20m-Flattened-Log-HalfSize.jpg"/>
                          <pic:cNvPicPr>
                            <a:picLocks noChangeAspect="1" noChangeArrowheads="1"/>
                          </pic:cNvPicPr>
                        </pic:nvPicPr>
                        <pic:blipFill>
                          <a:blip r:embed="rId174" cstate="print">
                            <a:extLst>
                              <a:ext uri="{BEBA8EAE-BF5A-486C-A8C5-ECC9F3942E4B}">
                                <a14:imgProps xmlns:a14="http://schemas.microsoft.com/office/drawing/2010/main">
                                  <a14:imgLayer r:embed="rId175">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0B6F34" w:rsidRPr="004174E0" w:rsidRDefault="000B6F34" w:rsidP="008A7253">
            <w:pPr>
              <w:jc w:val="center"/>
              <w:rPr>
                <w:sz w:val="20"/>
                <w:lang w:bidi="ar-SA"/>
              </w:rPr>
            </w:pPr>
            <w:r>
              <w:rPr>
                <w:noProof/>
              </w:rPr>
              <w:drawing>
                <wp:inline distT="0" distB="0" distL="0" distR="0" wp14:anchorId="02A809FB" wp14:editId="03939BE2">
                  <wp:extent cx="2926080" cy="2194560"/>
                  <wp:effectExtent l="0" t="0" r="7620" b="0"/>
                  <wp:docPr id="257" name="Picture 257" descr="C:\Users\Steven Hill\AppData\Local\Microsoft\Windows\INetCache\Content.Word\IC1396-2017102XUT-XXX-RGB-SHO-WhtBal-ColBal-Flattened-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even Hill\AppData\Local\Microsoft\Windows\INetCache\Content.Word\IC1396-2017102XUT-XXX-RGB-SHO-WhtBal-ColBal-Flattened-HalfSize.jp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0B6F34" w:rsidRPr="00EE3E4F" w:rsidTr="008A7253">
        <w:trPr>
          <w:jc w:val="center"/>
        </w:trPr>
        <w:tc>
          <w:tcPr>
            <w:tcW w:w="4680" w:type="dxa"/>
            <w:shd w:val="clear" w:color="auto" w:fill="000000"/>
          </w:tcPr>
          <w:p w:rsidR="000B6F34" w:rsidRPr="00EE3E4F" w:rsidRDefault="000B6F34" w:rsidP="008A7253">
            <w:pPr>
              <w:jc w:val="center"/>
              <w:rPr>
                <w:sz w:val="20"/>
                <w:lang w:bidi="ar-SA"/>
              </w:rPr>
            </w:pPr>
            <w:r w:rsidRPr="002568EA">
              <w:rPr>
                <w:sz w:val="20"/>
                <w:lang w:bidi="ar-SA"/>
              </w:rPr>
              <w:t>IC1396-20171026UT-501OIII-sum1h20m-Flattened-Log-HalfSize.jpg</w:t>
            </w:r>
          </w:p>
        </w:tc>
        <w:tc>
          <w:tcPr>
            <w:tcW w:w="4680" w:type="dxa"/>
            <w:shd w:val="clear" w:color="auto" w:fill="000000"/>
          </w:tcPr>
          <w:p w:rsidR="000B6F34" w:rsidRPr="00EE3E4F" w:rsidRDefault="000B6F34" w:rsidP="008A7253">
            <w:pPr>
              <w:jc w:val="center"/>
              <w:rPr>
                <w:sz w:val="20"/>
                <w:lang w:bidi="ar-SA"/>
              </w:rPr>
            </w:pPr>
            <w:r w:rsidRPr="002568EA">
              <w:rPr>
                <w:sz w:val="20"/>
                <w:lang w:bidi="ar-SA"/>
              </w:rPr>
              <w:t>IC1396-2017102XUT-XXX-RGB-SHO-WhtBal-ColBal-Flattened-HalfSize.jpg</w:t>
            </w:r>
          </w:p>
        </w:tc>
      </w:tr>
      <w:tr w:rsidR="009478E4" w:rsidRPr="004174E0" w:rsidTr="009478E4">
        <w:trPr>
          <w:jc w:val="center"/>
        </w:trPr>
        <w:tc>
          <w:tcPr>
            <w:tcW w:w="4680" w:type="dxa"/>
            <w:shd w:val="clear" w:color="auto" w:fill="000000"/>
            <w:vAlign w:val="center"/>
          </w:tcPr>
          <w:p w:rsidR="009478E4" w:rsidRDefault="009478E4" w:rsidP="009478E4">
            <w:pPr>
              <w:jc w:val="center"/>
              <w:rPr>
                <w:noProof/>
                <w:color w:val="808080" w:themeColor="background1" w:themeShade="80"/>
                <w:sz w:val="20"/>
                <w:lang w:bidi="ar-SA"/>
              </w:rPr>
            </w:pPr>
          </w:p>
        </w:tc>
        <w:tc>
          <w:tcPr>
            <w:tcW w:w="4680" w:type="dxa"/>
            <w:shd w:val="clear" w:color="auto" w:fill="000000"/>
          </w:tcPr>
          <w:p w:rsidR="009478E4" w:rsidRPr="004174E0" w:rsidRDefault="000B6F34" w:rsidP="009478E4">
            <w:pPr>
              <w:jc w:val="center"/>
              <w:rPr>
                <w:sz w:val="20"/>
                <w:lang w:bidi="ar-SA"/>
              </w:rPr>
            </w:pPr>
            <w:r>
              <w:rPr>
                <w:noProof/>
              </w:rPr>
              <w:drawing>
                <wp:inline distT="0" distB="0" distL="0" distR="0" wp14:anchorId="511E3F7C" wp14:editId="10764D05">
                  <wp:extent cx="2926080" cy="2194560"/>
                  <wp:effectExtent l="0" t="0" r="7620" b="0"/>
                  <wp:docPr id="253" name="Picture 253" descr="C:\Users\Steven Hill\AppData\Local\Microsoft\Windows\INetCache\Content.Word\IC1396-2017102XUT-XXX-RGB-SHO-WhtBal-ColBal-Flattened-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IC1396-2017102XUT-XXX-RGB-SHO-WhtBal-ColBal-Flattened-Wavelets-HalfSize.jpg"/>
                          <pic:cNvPicPr>
                            <a:picLocks noChangeAspect="1" noChangeArrowheads="1"/>
                          </pic:cNvPicPr>
                        </pic:nvPicPr>
                        <pic:blipFill>
                          <a:blip r:embed="rId177" cstate="print">
                            <a:extLst>
                              <a:ext uri="{BEBA8EAE-BF5A-486C-A8C5-ECC9F3942E4B}">
                                <a14:imgProps xmlns:a14="http://schemas.microsoft.com/office/drawing/2010/main">
                                  <a14:imgLayer r:embed="rId178">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478E4" w:rsidRPr="00EE3E4F" w:rsidTr="009478E4">
        <w:trPr>
          <w:jc w:val="center"/>
        </w:trPr>
        <w:tc>
          <w:tcPr>
            <w:tcW w:w="4680" w:type="dxa"/>
            <w:shd w:val="clear" w:color="auto" w:fill="000000"/>
          </w:tcPr>
          <w:p w:rsidR="009478E4" w:rsidRPr="00EE3E4F" w:rsidRDefault="009478E4" w:rsidP="009478E4">
            <w:pPr>
              <w:jc w:val="center"/>
              <w:rPr>
                <w:sz w:val="20"/>
                <w:lang w:bidi="ar-SA"/>
              </w:rPr>
            </w:pPr>
          </w:p>
        </w:tc>
        <w:tc>
          <w:tcPr>
            <w:tcW w:w="4680" w:type="dxa"/>
            <w:shd w:val="clear" w:color="auto" w:fill="000000"/>
          </w:tcPr>
          <w:p w:rsidR="009478E4" w:rsidRPr="00EE3E4F" w:rsidRDefault="000B6F34" w:rsidP="009478E4">
            <w:pPr>
              <w:jc w:val="center"/>
              <w:rPr>
                <w:sz w:val="20"/>
                <w:lang w:bidi="ar-SA"/>
              </w:rPr>
            </w:pPr>
            <w:r w:rsidRPr="000B6F34">
              <w:rPr>
                <w:sz w:val="20"/>
                <w:lang w:bidi="ar-SA"/>
              </w:rPr>
              <w:t>IC1396-2017102XUT-XXX-RGB-SHO-WhtBal-ColBal-Flattened-Wavelets-HalfSize.jpg</w:t>
            </w:r>
          </w:p>
        </w:tc>
      </w:tr>
    </w:tbl>
    <w:p w:rsidR="009478E4" w:rsidRDefault="009478E4" w:rsidP="009478E4">
      <w:pPr>
        <w:rPr>
          <w:lang w:bidi="ar-SA"/>
        </w:rPr>
      </w:pPr>
    </w:p>
    <w:p w:rsidR="00253260" w:rsidRDefault="00253260" w:rsidP="00253260">
      <w:pPr>
        <w:rPr>
          <w:lang w:bidi="ar-SA"/>
        </w:rPr>
      </w:pPr>
      <w:r w:rsidRPr="004750F3">
        <w:rPr>
          <w:b/>
          <w:lang w:bidi="ar-SA"/>
        </w:rPr>
        <w:t>Data Disposition:</w:t>
      </w:r>
      <w:r>
        <w:rPr>
          <w:lang w:bidi="ar-SA"/>
        </w:rPr>
        <w:t xml:space="preserve"> Raw data is zipped on </w:t>
      </w:r>
      <w:r w:rsidR="00806AAE">
        <w:rPr>
          <w:lang w:bidi="ar-SA"/>
        </w:rPr>
        <w:t>the</w:t>
      </w:r>
      <w:r>
        <w:rPr>
          <w:lang w:bidi="ar-SA"/>
        </w:rPr>
        <w:t xml:space="preserve"> 2TB archive drive. Processed data is on Astronomy3 thumb drive.</w:t>
      </w:r>
    </w:p>
    <w:p w:rsidR="009478E4" w:rsidRDefault="009478E4">
      <w:pPr>
        <w:rPr>
          <w:lang w:bidi="ar-SA"/>
        </w:rPr>
      </w:pPr>
    </w:p>
    <w:p w:rsidR="009478E4" w:rsidRDefault="009478E4">
      <w:pPr>
        <w:rPr>
          <w:lang w:bidi="ar-SA"/>
        </w:rPr>
      </w:pPr>
    </w:p>
    <w:p w:rsidR="00A90CE0" w:rsidRDefault="00A90CE0">
      <w:pPr>
        <w:rPr>
          <w:rFonts w:cs="Arial"/>
          <w:b/>
          <w:bCs/>
          <w:sz w:val="26"/>
          <w:szCs w:val="26"/>
          <w:lang w:bidi="ar-SA"/>
        </w:rPr>
      </w:pPr>
      <w:r>
        <w:br w:type="page"/>
      </w:r>
    </w:p>
    <w:p w:rsidR="00A90CE0" w:rsidRPr="00D4326C" w:rsidRDefault="00A90CE0" w:rsidP="00A90CE0">
      <w:pPr>
        <w:pStyle w:val="Heading3"/>
      </w:pPr>
      <w:bookmarkStart w:id="43" w:name="_Toc497199157"/>
      <w:r>
        <w:lastRenderedPageBreak/>
        <w:t xml:space="preserve">2017-Oct-28 (Oct-29 UT): </w:t>
      </w:r>
      <w:r w:rsidRPr="002B2B28">
        <w:t xml:space="preserve"> </w:t>
      </w:r>
      <w:r>
        <w:t>NGC7822</w:t>
      </w:r>
      <w:bookmarkEnd w:id="43"/>
    </w:p>
    <w:p w:rsidR="00A90CE0" w:rsidRDefault="00A90CE0" w:rsidP="00A90CE0">
      <w:pPr>
        <w:rPr>
          <w:color w:val="808080" w:themeColor="background1" w:themeShade="80"/>
          <w:sz w:val="20"/>
          <w:lang w:bidi="ar-SA"/>
        </w:rPr>
      </w:pPr>
      <w:r>
        <w:rPr>
          <w:color w:val="808080" w:themeColor="background1" w:themeShade="80"/>
          <w:sz w:val="20"/>
          <w:lang w:bidi="ar-SA"/>
        </w:rPr>
        <w:t>Last Updated 10/30/2017</w:t>
      </w:r>
    </w:p>
    <w:p w:rsidR="00A90CE0" w:rsidRDefault="00A90CE0" w:rsidP="00A90CE0"/>
    <w:p w:rsidR="00A90CE0" w:rsidRDefault="00A90CE0" w:rsidP="00A90CE0">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B91D90" w:rsidRPr="004174E0" w:rsidTr="003B08AE">
        <w:trPr>
          <w:jc w:val="center"/>
        </w:trPr>
        <w:tc>
          <w:tcPr>
            <w:tcW w:w="4680" w:type="dxa"/>
            <w:shd w:val="clear" w:color="auto" w:fill="000000"/>
            <w:vAlign w:val="center"/>
          </w:tcPr>
          <w:p w:rsidR="00B91D90" w:rsidRDefault="00904511" w:rsidP="003B08AE">
            <w:pPr>
              <w:jc w:val="center"/>
              <w:rPr>
                <w:noProof/>
                <w:color w:val="808080" w:themeColor="background1" w:themeShade="80"/>
                <w:sz w:val="20"/>
                <w:lang w:bidi="ar-SA"/>
              </w:rPr>
            </w:pPr>
            <w:r>
              <w:rPr>
                <w:noProof/>
              </w:rPr>
              <w:drawing>
                <wp:inline distT="0" distB="0" distL="0" distR="0">
                  <wp:extent cx="2926080" cy="2194560"/>
                  <wp:effectExtent l="0" t="0" r="7620" b="0"/>
                  <wp:docPr id="241" name="Picture 241" descr="C:\Users\Steven Hill\AppData\Local\Microsoft\Windows\INetCache\Content.Word\NGC7822-20171029UT-672SII-sum2h4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NGC7822-20171029UT-672SII-sum2h40m-Flattened-Log-HalfSize.jp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B91D90" w:rsidRPr="004174E0" w:rsidRDefault="00904511" w:rsidP="003B08AE">
            <w:pPr>
              <w:jc w:val="center"/>
              <w:rPr>
                <w:sz w:val="20"/>
                <w:lang w:bidi="ar-SA"/>
              </w:rPr>
            </w:pPr>
            <w:r>
              <w:rPr>
                <w:noProof/>
              </w:rPr>
              <w:drawing>
                <wp:inline distT="0" distB="0" distL="0" distR="0">
                  <wp:extent cx="2926080" cy="2194560"/>
                  <wp:effectExtent l="0" t="0" r="7620" b="0"/>
                  <wp:docPr id="240" name="Picture 240" descr="C:\Users\Steven Hill\AppData\Local\Microsoft\Windows\INetCache\Content.Word\NGC7822-20171029UT-656HIA-sum1h2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even Hill\AppData\Local\Microsoft\Windows\INetCache\Content.Word\NGC7822-20171029UT-656HIA-sum1h20m-Flattened-Log-HalfSize.jp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B91D90" w:rsidRPr="00EE3E4F" w:rsidTr="003B08AE">
        <w:trPr>
          <w:jc w:val="center"/>
        </w:trPr>
        <w:tc>
          <w:tcPr>
            <w:tcW w:w="4680" w:type="dxa"/>
            <w:shd w:val="clear" w:color="auto" w:fill="000000"/>
          </w:tcPr>
          <w:p w:rsidR="00B91D90" w:rsidRPr="00EE3E4F" w:rsidRDefault="00904511" w:rsidP="003B08AE">
            <w:pPr>
              <w:jc w:val="center"/>
              <w:rPr>
                <w:sz w:val="20"/>
                <w:lang w:bidi="ar-SA"/>
              </w:rPr>
            </w:pPr>
            <w:r w:rsidRPr="00904511">
              <w:rPr>
                <w:sz w:val="20"/>
                <w:lang w:bidi="ar-SA"/>
              </w:rPr>
              <w:t>NGC7822-20171029UT-672SII-sum2h40m-Flattened-Log-HalfSize.jpg</w:t>
            </w:r>
          </w:p>
        </w:tc>
        <w:tc>
          <w:tcPr>
            <w:tcW w:w="4680" w:type="dxa"/>
            <w:shd w:val="clear" w:color="auto" w:fill="000000"/>
          </w:tcPr>
          <w:p w:rsidR="00B91D90" w:rsidRPr="00EE3E4F" w:rsidRDefault="00904511" w:rsidP="003B08AE">
            <w:pPr>
              <w:jc w:val="center"/>
              <w:rPr>
                <w:sz w:val="20"/>
                <w:lang w:bidi="ar-SA"/>
              </w:rPr>
            </w:pPr>
            <w:r w:rsidRPr="00904511">
              <w:rPr>
                <w:sz w:val="20"/>
                <w:lang w:bidi="ar-SA"/>
              </w:rPr>
              <w:t>NGC7822-20171029UT-656HIA-sum1h20m-Flattened-Log-HalfSize.jpg</w:t>
            </w:r>
          </w:p>
        </w:tc>
      </w:tr>
      <w:tr w:rsidR="00A90CE0" w:rsidRPr="004174E0" w:rsidTr="00A90CE0">
        <w:trPr>
          <w:jc w:val="center"/>
        </w:trPr>
        <w:tc>
          <w:tcPr>
            <w:tcW w:w="4680" w:type="dxa"/>
            <w:shd w:val="clear" w:color="auto" w:fill="000000"/>
            <w:vAlign w:val="center"/>
          </w:tcPr>
          <w:p w:rsidR="00A90CE0" w:rsidRDefault="001A1CCA" w:rsidP="00A90CE0">
            <w:pPr>
              <w:jc w:val="center"/>
              <w:rPr>
                <w:noProof/>
                <w:color w:val="808080" w:themeColor="background1" w:themeShade="80"/>
                <w:sz w:val="20"/>
                <w:lang w:bidi="ar-SA"/>
              </w:rPr>
            </w:pPr>
            <w:r>
              <w:rPr>
                <w:noProof/>
              </w:rPr>
              <w:drawing>
                <wp:inline distT="0" distB="0" distL="0" distR="0" wp14:anchorId="57B9FF9A" wp14:editId="158FA9AA">
                  <wp:extent cx="2926080" cy="2194560"/>
                  <wp:effectExtent l="0" t="0" r="7620" b="0"/>
                  <wp:docPr id="242" name="Picture 242" descr="C:\Users\Steven Hill\AppData\Local\Microsoft\Windows\INetCache\Content.Word\NGC7822-201XXXXXUT-672SII-sum3h4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NGC7822-201XXXXXUT-672SII-sum3h40m-Flattened-Log-HalfSize.jp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A90CE0" w:rsidRPr="004174E0" w:rsidRDefault="001A1CCA" w:rsidP="00A90CE0">
            <w:pPr>
              <w:jc w:val="center"/>
              <w:rPr>
                <w:sz w:val="20"/>
                <w:lang w:bidi="ar-SA"/>
              </w:rPr>
            </w:pPr>
            <w:r>
              <w:rPr>
                <w:noProof/>
              </w:rPr>
              <w:drawing>
                <wp:inline distT="0" distB="0" distL="0" distR="0">
                  <wp:extent cx="2926080" cy="2194560"/>
                  <wp:effectExtent l="0" t="0" r="7620" b="0"/>
                  <wp:docPr id="245" name="Picture 245" descr="C:\Users\Steven Hill\AppData\Local\Microsoft\Windows\INetCache\Content.Word\NGC7822-201XXXXXUT-656HIA-sum2h2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NGC7822-201XXXXXUT-656HIA-sum2h20m-Flattened-Log-HalfSize.jp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A1CCA" w:rsidRPr="00EE3E4F" w:rsidTr="00A90CE0">
        <w:trPr>
          <w:jc w:val="center"/>
        </w:trPr>
        <w:tc>
          <w:tcPr>
            <w:tcW w:w="4680" w:type="dxa"/>
            <w:shd w:val="clear" w:color="auto" w:fill="000000"/>
          </w:tcPr>
          <w:p w:rsidR="001A1CCA" w:rsidRPr="00EE3E4F" w:rsidRDefault="001A1CCA" w:rsidP="001A1CCA">
            <w:pPr>
              <w:jc w:val="center"/>
              <w:rPr>
                <w:sz w:val="20"/>
                <w:lang w:bidi="ar-SA"/>
              </w:rPr>
            </w:pPr>
            <w:r w:rsidRPr="00904511">
              <w:rPr>
                <w:sz w:val="20"/>
                <w:lang w:bidi="ar-SA"/>
              </w:rPr>
              <w:t>NGC7822-201XXXXXUT-672SII-sum3h40m-Flattened-Log-HalfSize.jpg</w:t>
            </w:r>
          </w:p>
        </w:tc>
        <w:tc>
          <w:tcPr>
            <w:tcW w:w="4680" w:type="dxa"/>
            <w:shd w:val="clear" w:color="auto" w:fill="000000"/>
          </w:tcPr>
          <w:p w:rsidR="001A1CCA" w:rsidRPr="00EE3E4F" w:rsidRDefault="001A1CCA" w:rsidP="001A1CCA">
            <w:pPr>
              <w:jc w:val="center"/>
              <w:rPr>
                <w:sz w:val="20"/>
                <w:lang w:bidi="ar-SA"/>
              </w:rPr>
            </w:pPr>
            <w:r w:rsidRPr="001A1CCA">
              <w:rPr>
                <w:sz w:val="20"/>
                <w:lang w:bidi="ar-SA"/>
              </w:rPr>
              <w:t>NGC7822-201XXXXXUT-656HIA-sum2h20m-Flattened-Log-HalfSize.jpg</w:t>
            </w:r>
          </w:p>
        </w:tc>
      </w:tr>
    </w:tbl>
    <w:p w:rsidR="00A90CE0" w:rsidRDefault="00A90CE0">
      <w:pPr>
        <w:rPr>
          <w:lang w:bidi="ar-SA"/>
        </w:rPr>
      </w:pPr>
    </w:p>
    <w:p w:rsidR="009F3472" w:rsidRDefault="009F3472">
      <w:pPr>
        <w:rPr>
          <w:lang w:bidi="ar-SA"/>
        </w:rPr>
      </w:pPr>
    </w:p>
    <w:p w:rsidR="009F3472" w:rsidRDefault="009F3472">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A1CCA" w:rsidRPr="004174E0" w:rsidTr="003B08AE">
        <w:trPr>
          <w:jc w:val="center"/>
        </w:trPr>
        <w:tc>
          <w:tcPr>
            <w:tcW w:w="4680" w:type="dxa"/>
            <w:shd w:val="clear" w:color="auto" w:fill="000000"/>
            <w:vAlign w:val="center"/>
          </w:tcPr>
          <w:p w:rsidR="001A1CCA" w:rsidRDefault="001A1CCA" w:rsidP="003B08AE">
            <w:pPr>
              <w:jc w:val="center"/>
              <w:rPr>
                <w:noProof/>
                <w:color w:val="808080" w:themeColor="background1" w:themeShade="80"/>
                <w:sz w:val="20"/>
                <w:lang w:bidi="ar-SA"/>
              </w:rPr>
            </w:pPr>
            <w:r>
              <w:rPr>
                <w:noProof/>
              </w:rPr>
              <w:lastRenderedPageBreak/>
              <w:drawing>
                <wp:inline distT="0" distB="0" distL="0" distR="0">
                  <wp:extent cx="2926080" cy="2286000"/>
                  <wp:effectExtent l="0" t="0" r="7620" b="0"/>
                  <wp:docPr id="263" name="Picture 263" descr="C:\Users\Steven Hill\AppData\Local\Microsoft\Windows\INetCache\Content.Word\NGC7822-20151204UT-Log-SHO-SOGam50pct-Cropped-Gam75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NGC7822-20151204UT-Log-SHO-SOGam50pct-Cropped-Gam75pct.jpg"/>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2926080" cy="2286000"/>
                          </a:xfrm>
                          <a:prstGeom prst="rect">
                            <a:avLst/>
                          </a:prstGeom>
                          <a:noFill/>
                          <a:ln>
                            <a:noFill/>
                          </a:ln>
                        </pic:spPr>
                      </pic:pic>
                    </a:graphicData>
                  </a:graphic>
                </wp:inline>
              </w:drawing>
            </w:r>
          </w:p>
        </w:tc>
        <w:tc>
          <w:tcPr>
            <w:tcW w:w="4680" w:type="dxa"/>
            <w:shd w:val="clear" w:color="auto" w:fill="000000"/>
          </w:tcPr>
          <w:p w:rsidR="001A1CCA" w:rsidRPr="004174E0" w:rsidRDefault="009F3472" w:rsidP="003B08AE">
            <w:pPr>
              <w:jc w:val="center"/>
              <w:rPr>
                <w:sz w:val="20"/>
                <w:lang w:bidi="ar-SA"/>
              </w:rPr>
            </w:pPr>
            <w:r>
              <w:rPr>
                <w:noProof/>
              </w:rPr>
              <w:drawing>
                <wp:inline distT="0" distB="0" distL="0" distR="0">
                  <wp:extent cx="2926080" cy="2286000"/>
                  <wp:effectExtent l="0" t="0" r="7620" b="0"/>
                  <wp:docPr id="265" name="Picture 265" descr="C:\Users\Steven Hill\AppData\Local\Microsoft\Windows\INetCache\Content.Word\NGC7822-201XXXXX-RGB-SHO-Flattened-HalfSize-Gam75pc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teven Hill\AppData\Local\Microsoft\Windows\INetCache\Content.Word\NGC7822-201XXXXX-RGB-SHO-Flattened-HalfSize-Gam75pct-Crop.jpg"/>
                          <pic:cNvPicPr>
                            <a:picLocks noChangeAspect="1" noChangeArrowheads="1"/>
                          </pic:cNvPicPr>
                        </pic:nvPicPr>
                        <pic:blipFill rotWithShape="1">
                          <a:blip r:embed="rId184">
                            <a:extLst>
                              <a:ext uri="{28A0092B-C50C-407E-A947-70E740481C1C}">
                                <a14:useLocalDpi xmlns:a14="http://schemas.microsoft.com/office/drawing/2010/main" val="0"/>
                              </a:ext>
                            </a:extLst>
                          </a:blip>
                          <a:srcRect l="7453" t="1982" r="4321" b="3541"/>
                          <a:stretch/>
                        </pic:blipFill>
                        <pic:spPr bwMode="auto">
                          <a:xfrm>
                            <a:off x="0" y="0"/>
                            <a:ext cx="2926080" cy="228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1CCA" w:rsidRPr="00EE3E4F" w:rsidTr="003B08AE">
        <w:trPr>
          <w:jc w:val="center"/>
        </w:trPr>
        <w:tc>
          <w:tcPr>
            <w:tcW w:w="4680" w:type="dxa"/>
            <w:shd w:val="clear" w:color="auto" w:fill="000000"/>
          </w:tcPr>
          <w:p w:rsidR="001A1CCA" w:rsidRPr="00EE3E4F" w:rsidRDefault="001A1CCA" w:rsidP="003B08AE">
            <w:pPr>
              <w:jc w:val="center"/>
              <w:rPr>
                <w:sz w:val="20"/>
                <w:lang w:bidi="ar-SA"/>
              </w:rPr>
            </w:pPr>
            <w:r w:rsidRPr="001A1CCA">
              <w:rPr>
                <w:sz w:val="20"/>
                <w:lang w:bidi="ar-SA"/>
              </w:rPr>
              <w:t>NGC7822-20151204UT-Log-SHO-SOGam50pct-Cropped-Gam75pct.jpg</w:t>
            </w:r>
          </w:p>
        </w:tc>
        <w:tc>
          <w:tcPr>
            <w:tcW w:w="4680" w:type="dxa"/>
            <w:shd w:val="clear" w:color="auto" w:fill="000000"/>
          </w:tcPr>
          <w:p w:rsidR="001A1CCA" w:rsidRPr="00EE3E4F" w:rsidRDefault="009F3472" w:rsidP="003B08AE">
            <w:pPr>
              <w:jc w:val="center"/>
              <w:rPr>
                <w:sz w:val="20"/>
                <w:lang w:bidi="ar-SA"/>
              </w:rPr>
            </w:pPr>
            <w:r w:rsidRPr="009F3472">
              <w:rPr>
                <w:sz w:val="20"/>
                <w:lang w:bidi="ar-SA"/>
              </w:rPr>
              <w:t>NGC7822-201XXXXX-RGB-SHO-Flattened-HalfSize-Gam75pct-Crop.jpg</w:t>
            </w:r>
          </w:p>
        </w:tc>
      </w:tr>
    </w:tbl>
    <w:p w:rsidR="003B406D" w:rsidRDefault="003B406D">
      <w:pPr>
        <w:rPr>
          <w:lang w:bidi="ar-SA"/>
        </w:rPr>
      </w:pPr>
    </w:p>
    <w:p w:rsidR="00253260" w:rsidRDefault="00253260" w:rsidP="00253260">
      <w:pPr>
        <w:rPr>
          <w:lang w:bidi="ar-SA"/>
        </w:rPr>
      </w:pPr>
      <w:r w:rsidRPr="004750F3">
        <w:rPr>
          <w:b/>
          <w:lang w:bidi="ar-SA"/>
        </w:rPr>
        <w:t>Data Disposition:</w:t>
      </w:r>
      <w:r>
        <w:rPr>
          <w:lang w:bidi="ar-SA"/>
        </w:rPr>
        <w:t xml:space="preserve"> Raw data is zipped on </w:t>
      </w:r>
      <w:r w:rsidR="00806AAE">
        <w:rPr>
          <w:lang w:bidi="ar-SA"/>
        </w:rPr>
        <w:t>the</w:t>
      </w:r>
      <w:r>
        <w:rPr>
          <w:lang w:bidi="ar-SA"/>
        </w:rPr>
        <w:t xml:space="preserve"> 2TB archive drive. Processed data is on Astronomy3 thumb drive.</w:t>
      </w:r>
    </w:p>
    <w:p w:rsidR="00253260" w:rsidRDefault="00253260"/>
    <w:p w:rsidR="00253260" w:rsidRDefault="00253260"/>
    <w:p w:rsidR="00EF35D7" w:rsidRDefault="00EF35D7">
      <w:pPr>
        <w:rPr>
          <w:rFonts w:ascii="Arial" w:hAnsi="Arial" w:cs="Arial"/>
          <w:b/>
          <w:bCs/>
          <w:i/>
          <w:iCs/>
          <w:sz w:val="28"/>
          <w:szCs w:val="28"/>
        </w:rPr>
      </w:pPr>
      <w:r>
        <w:br w:type="page"/>
      </w:r>
    </w:p>
    <w:p w:rsidR="003B406D" w:rsidRDefault="003B406D" w:rsidP="003B406D">
      <w:pPr>
        <w:pStyle w:val="Heading2"/>
      </w:pPr>
      <w:r>
        <w:lastRenderedPageBreak/>
        <w:t>November</w:t>
      </w:r>
    </w:p>
    <w:p w:rsidR="003B406D" w:rsidRPr="00D4326C" w:rsidRDefault="003B406D" w:rsidP="003B406D">
      <w:pPr>
        <w:pStyle w:val="Heading3"/>
      </w:pPr>
      <w:r>
        <w:t xml:space="preserve">2017-Nov-11 (Nov-12 UT): </w:t>
      </w:r>
      <w:r w:rsidRPr="002B2B28">
        <w:t xml:space="preserve"> </w:t>
      </w:r>
      <w:r>
        <w:t>IC1396 and IC1805 (</w:t>
      </w:r>
      <w:proofErr w:type="spellStart"/>
      <w:r>
        <w:t>Eleph</w:t>
      </w:r>
      <w:proofErr w:type="spellEnd"/>
      <w:r>
        <w:t>. Trunk; Heart &amp; Soul)</w:t>
      </w:r>
    </w:p>
    <w:p w:rsidR="003B406D" w:rsidRDefault="003B406D" w:rsidP="003B406D">
      <w:pPr>
        <w:rPr>
          <w:color w:val="808080" w:themeColor="background1" w:themeShade="80"/>
          <w:sz w:val="20"/>
          <w:lang w:bidi="ar-SA"/>
        </w:rPr>
      </w:pPr>
      <w:r>
        <w:rPr>
          <w:color w:val="808080" w:themeColor="background1" w:themeShade="80"/>
          <w:sz w:val="20"/>
          <w:lang w:bidi="ar-SA"/>
        </w:rPr>
        <w:t>Last Updated 11/13/2017</w:t>
      </w:r>
    </w:p>
    <w:p w:rsidR="003B406D" w:rsidRDefault="00C60CBD" w:rsidP="003B406D">
      <w:pPr>
        <w:rPr>
          <w:lang w:bidi="ar-SA"/>
        </w:rPr>
      </w:pPr>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F60DD" w:rsidRPr="004174E0" w:rsidTr="00EF60DD">
        <w:trPr>
          <w:jc w:val="center"/>
        </w:trPr>
        <w:tc>
          <w:tcPr>
            <w:tcW w:w="4680" w:type="dxa"/>
            <w:shd w:val="clear" w:color="auto" w:fill="000000"/>
            <w:vAlign w:val="center"/>
          </w:tcPr>
          <w:p w:rsidR="00EF60DD" w:rsidRDefault="00EF35D7" w:rsidP="00EF60DD">
            <w:pPr>
              <w:jc w:val="center"/>
              <w:rPr>
                <w:noProof/>
                <w:color w:val="808080" w:themeColor="background1" w:themeShade="80"/>
                <w:sz w:val="20"/>
                <w:lang w:bidi="ar-SA"/>
              </w:rPr>
            </w:pPr>
            <w:r>
              <w:rPr>
                <w:noProof/>
              </w:rPr>
              <w:drawing>
                <wp:inline distT="0" distB="0" distL="0" distR="0">
                  <wp:extent cx="2926080" cy="2194560"/>
                  <wp:effectExtent l="0" t="0" r="762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EF60DD" w:rsidRPr="004174E0" w:rsidRDefault="00EF35D7" w:rsidP="00EF60DD">
            <w:pPr>
              <w:jc w:val="center"/>
              <w:rPr>
                <w:sz w:val="20"/>
                <w:lang w:bidi="ar-SA"/>
              </w:rPr>
            </w:pPr>
            <w:r>
              <w:rPr>
                <w:noProof/>
              </w:rPr>
              <w:drawing>
                <wp:inline distT="0" distB="0" distL="0" distR="0">
                  <wp:extent cx="2926080" cy="2194560"/>
                  <wp:effectExtent l="0" t="0" r="762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F60DD" w:rsidRPr="00EE3E4F" w:rsidTr="00EF60DD">
        <w:trPr>
          <w:jc w:val="center"/>
        </w:trPr>
        <w:tc>
          <w:tcPr>
            <w:tcW w:w="4680" w:type="dxa"/>
            <w:shd w:val="clear" w:color="auto" w:fill="000000"/>
          </w:tcPr>
          <w:p w:rsidR="00EF60DD" w:rsidRPr="00EE3E4F" w:rsidRDefault="00EF35D7" w:rsidP="00EF60DD">
            <w:pPr>
              <w:jc w:val="center"/>
              <w:rPr>
                <w:sz w:val="20"/>
                <w:lang w:bidi="ar-SA"/>
              </w:rPr>
            </w:pPr>
            <w:r w:rsidRPr="00EF35D7">
              <w:rPr>
                <w:sz w:val="20"/>
                <w:lang w:bidi="ar-SA"/>
              </w:rPr>
              <w:t>IC1396-20171112UT-486HIB-sum3h00m-Flattened-Log-Flattened.jpg</w:t>
            </w:r>
          </w:p>
        </w:tc>
        <w:tc>
          <w:tcPr>
            <w:tcW w:w="4680" w:type="dxa"/>
            <w:shd w:val="clear" w:color="auto" w:fill="000000"/>
          </w:tcPr>
          <w:p w:rsidR="00EF60DD" w:rsidRPr="00EE3E4F" w:rsidRDefault="00EF35D7" w:rsidP="00EF60DD">
            <w:pPr>
              <w:jc w:val="center"/>
              <w:rPr>
                <w:sz w:val="20"/>
                <w:lang w:bidi="ar-SA"/>
              </w:rPr>
            </w:pPr>
            <w:r w:rsidRPr="00EF35D7">
              <w:rPr>
                <w:sz w:val="20"/>
                <w:lang w:bidi="ar-SA"/>
              </w:rPr>
              <w:t>IC1805-20171112UT-501OIII-sum2h50m-Flattened-Log-HalfSize.jpg</w:t>
            </w:r>
          </w:p>
        </w:tc>
      </w:tr>
    </w:tbl>
    <w:p w:rsidR="00EF60DD" w:rsidRDefault="00EF60DD">
      <w:pPr>
        <w:rPr>
          <w:lang w:bidi="ar-SA"/>
        </w:rPr>
      </w:pPr>
    </w:p>
    <w:p w:rsidR="00EF60DD" w:rsidRDefault="004750F3">
      <w:pPr>
        <w:rPr>
          <w:lang w:bidi="ar-SA"/>
        </w:rPr>
      </w:pPr>
      <w:r w:rsidRPr="004750F3">
        <w:rPr>
          <w:b/>
          <w:lang w:bidi="ar-SA"/>
        </w:rPr>
        <w:t>Data Disposition:</w:t>
      </w:r>
      <w:r>
        <w:rPr>
          <w:lang w:bidi="ar-SA"/>
        </w:rPr>
        <w:t xml:space="preserve"> Raw data is zipped on </w:t>
      </w:r>
      <w:r w:rsidR="00806AAE">
        <w:rPr>
          <w:lang w:bidi="ar-SA"/>
        </w:rPr>
        <w:t>the</w:t>
      </w:r>
      <w:r>
        <w:rPr>
          <w:lang w:bidi="ar-SA"/>
        </w:rPr>
        <w:t xml:space="preserve"> 2TB archive drive. Processed data is on Astronomy3 thumb drive.</w:t>
      </w:r>
    </w:p>
    <w:p w:rsidR="00C60CBD" w:rsidRDefault="00C60CBD">
      <w:pPr>
        <w:rPr>
          <w:lang w:bidi="ar-SA"/>
        </w:rPr>
      </w:pPr>
    </w:p>
    <w:p w:rsidR="00C60CBD" w:rsidRDefault="00C60CBD">
      <w:pPr>
        <w:rPr>
          <w:rFonts w:cs="Arial"/>
          <w:b/>
          <w:bCs/>
          <w:sz w:val="26"/>
          <w:szCs w:val="26"/>
          <w:lang w:bidi="ar-SA"/>
        </w:rPr>
      </w:pPr>
      <w:r>
        <w:br w:type="page"/>
      </w:r>
    </w:p>
    <w:p w:rsidR="00C60CBD" w:rsidRPr="00D4326C" w:rsidRDefault="00C60CBD" w:rsidP="00C60CBD">
      <w:pPr>
        <w:pStyle w:val="Heading3"/>
      </w:pPr>
      <w:r>
        <w:lastRenderedPageBreak/>
        <w:t xml:space="preserve">2017-Nov-13 (Nov-14 UT): </w:t>
      </w:r>
      <w:r w:rsidRPr="002B2B28">
        <w:t xml:space="preserve"> </w:t>
      </w:r>
      <w:r>
        <w:t xml:space="preserve">IC1396 and </w:t>
      </w:r>
      <w:r w:rsidR="00C66388">
        <w:t>NGC7822</w:t>
      </w:r>
      <w:r w:rsidR="00F731E8">
        <w:t xml:space="preserve"> NUV</w:t>
      </w:r>
    </w:p>
    <w:p w:rsidR="00C60CBD" w:rsidRDefault="00C60CBD" w:rsidP="00C60CBD">
      <w:pPr>
        <w:rPr>
          <w:color w:val="808080" w:themeColor="background1" w:themeShade="80"/>
          <w:sz w:val="20"/>
          <w:lang w:bidi="ar-SA"/>
        </w:rPr>
      </w:pPr>
      <w:r>
        <w:rPr>
          <w:color w:val="808080" w:themeColor="background1" w:themeShade="80"/>
          <w:sz w:val="20"/>
          <w:lang w:bidi="ar-SA"/>
        </w:rPr>
        <w:t>Last Updated 11/13/2017</w:t>
      </w:r>
    </w:p>
    <w:p w:rsidR="00C60CBD" w:rsidRDefault="00C60CBD" w:rsidP="00C60CBD">
      <w:pPr>
        <w:rPr>
          <w:lang w:bidi="ar-SA"/>
        </w:rPr>
      </w:pPr>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C60CBD" w:rsidRPr="004174E0" w:rsidTr="002E539D">
        <w:trPr>
          <w:jc w:val="center"/>
        </w:trPr>
        <w:tc>
          <w:tcPr>
            <w:tcW w:w="4680" w:type="dxa"/>
            <w:shd w:val="clear" w:color="auto" w:fill="000000"/>
            <w:vAlign w:val="center"/>
          </w:tcPr>
          <w:p w:rsidR="00C60CBD" w:rsidRDefault="00C66388" w:rsidP="002E539D">
            <w:pPr>
              <w:jc w:val="center"/>
              <w:rPr>
                <w:noProof/>
                <w:color w:val="808080" w:themeColor="background1" w:themeShade="80"/>
                <w:sz w:val="20"/>
                <w:lang w:bidi="ar-SA"/>
              </w:rPr>
            </w:pPr>
            <w:r>
              <w:rPr>
                <w:noProof/>
              </w:rPr>
              <w:drawing>
                <wp:inline distT="0" distB="0" distL="0" distR="0">
                  <wp:extent cx="2926080" cy="2194560"/>
                  <wp:effectExtent l="0" t="0" r="762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C60CBD" w:rsidRPr="004174E0" w:rsidRDefault="00C66388" w:rsidP="002E539D">
            <w:pPr>
              <w:jc w:val="center"/>
              <w:rPr>
                <w:sz w:val="20"/>
                <w:lang w:bidi="ar-SA"/>
              </w:rPr>
            </w:pPr>
            <w:r>
              <w:rPr>
                <w:noProof/>
              </w:rPr>
              <w:drawing>
                <wp:inline distT="0" distB="0" distL="0" distR="0">
                  <wp:extent cx="2926080" cy="2194560"/>
                  <wp:effectExtent l="0" t="0" r="762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C60CBD" w:rsidRPr="00EE3E4F" w:rsidTr="002E539D">
        <w:trPr>
          <w:jc w:val="center"/>
        </w:trPr>
        <w:tc>
          <w:tcPr>
            <w:tcW w:w="4680" w:type="dxa"/>
            <w:shd w:val="clear" w:color="auto" w:fill="000000"/>
          </w:tcPr>
          <w:p w:rsidR="00C60CBD" w:rsidRPr="00EE3E4F" w:rsidRDefault="00C66388" w:rsidP="002E539D">
            <w:pPr>
              <w:jc w:val="center"/>
              <w:rPr>
                <w:sz w:val="20"/>
                <w:lang w:bidi="ar-SA"/>
              </w:rPr>
            </w:pPr>
            <w:r w:rsidRPr="00C66388">
              <w:rPr>
                <w:sz w:val="20"/>
                <w:lang w:bidi="ar-SA"/>
              </w:rPr>
              <w:t>IC1396-20171114UT-380NUV-sum1h58m-Flattened-Log-HalfSize.jpg</w:t>
            </w:r>
          </w:p>
        </w:tc>
        <w:tc>
          <w:tcPr>
            <w:tcW w:w="4680" w:type="dxa"/>
            <w:shd w:val="clear" w:color="auto" w:fill="000000"/>
          </w:tcPr>
          <w:p w:rsidR="00C60CBD" w:rsidRPr="00EE3E4F" w:rsidRDefault="00C66388" w:rsidP="002E539D">
            <w:pPr>
              <w:jc w:val="center"/>
              <w:rPr>
                <w:sz w:val="20"/>
                <w:lang w:bidi="ar-SA"/>
              </w:rPr>
            </w:pPr>
            <w:r w:rsidRPr="00C66388">
              <w:rPr>
                <w:sz w:val="20"/>
                <w:lang w:bidi="ar-SA"/>
              </w:rPr>
              <w:t>NGC7822-20171114UT-380NUV-sum4h00m-Log-HalfSize.jpg</w:t>
            </w:r>
          </w:p>
        </w:tc>
      </w:tr>
    </w:tbl>
    <w:p w:rsidR="00C60CBD" w:rsidRDefault="00C60CBD" w:rsidP="00C60CBD">
      <w:pPr>
        <w:rPr>
          <w:lang w:bidi="ar-SA"/>
        </w:rPr>
      </w:pPr>
    </w:p>
    <w:p w:rsidR="003F4779" w:rsidRDefault="003F4779" w:rsidP="00C60CBD">
      <w:pPr>
        <w:rPr>
          <w:lang w:bidi="ar-SA"/>
        </w:rPr>
      </w:pPr>
      <w:r>
        <w:rPr>
          <w:lang w:bidi="ar-SA"/>
        </w:rPr>
        <w:t>Now would be a good time to switch filter configuration on the ST2000 from:</w:t>
      </w:r>
    </w:p>
    <w:p w:rsidR="003F4779" w:rsidRDefault="00DA021E" w:rsidP="007A4F20">
      <w:pPr>
        <w:pStyle w:val="ListParagraph"/>
        <w:numPr>
          <w:ilvl w:val="0"/>
          <w:numId w:val="18"/>
        </w:numPr>
        <w:rPr>
          <w:lang w:bidi="ar-SA"/>
        </w:rPr>
      </w:pPr>
      <w:r>
        <w:rPr>
          <w:lang w:bidi="ar-SA"/>
        </w:rPr>
        <w:t>380NUV, 486HIB, 501OIII, 656HIA, 672SII to</w:t>
      </w:r>
    </w:p>
    <w:p w:rsidR="00DA021E" w:rsidRDefault="00DA021E" w:rsidP="007A4F20">
      <w:pPr>
        <w:pStyle w:val="ListParagraph"/>
        <w:numPr>
          <w:ilvl w:val="0"/>
          <w:numId w:val="18"/>
        </w:numPr>
        <w:rPr>
          <w:lang w:bidi="ar-SA"/>
        </w:rPr>
      </w:pPr>
      <w:r>
        <w:rPr>
          <w:lang w:bidi="ar-SA"/>
        </w:rPr>
        <w:t xml:space="preserve">807NIR, 486HIB, 742NIR, </w:t>
      </w:r>
      <w:r w:rsidR="0071392B">
        <w:rPr>
          <w:lang w:bidi="ar-SA"/>
        </w:rPr>
        <w:t>656HIA</w:t>
      </w:r>
      <w:r>
        <w:rPr>
          <w:lang w:bidi="ar-SA"/>
        </w:rPr>
        <w:t>, 672SII</w:t>
      </w:r>
    </w:p>
    <w:p w:rsidR="003F4779" w:rsidRDefault="003F4779" w:rsidP="00C60CBD">
      <w:pPr>
        <w:rPr>
          <w:lang w:bidi="ar-SA"/>
        </w:rPr>
      </w:pPr>
    </w:p>
    <w:p w:rsidR="00C60CBD" w:rsidRDefault="00C60CBD" w:rsidP="00C60CBD">
      <w:pPr>
        <w:rPr>
          <w:lang w:bidi="ar-SA"/>
        </w:rPr>
      </w:pPr>
      <w:r w:rsidRPr="004750F3">
        <w:rPr>
          <w:b/>
          <w:lang w:bidi="ar-SA"/>
        </w:rPr>
        <w:t>Data Disposition:</w:t>
      </w:r>
    </w:p>
    <w:p w:rsidR="00F731E8" w:rsidRDefault="00F731E8">
      <w:pPr>
        <w:rPr>
          <w:lang w:bidi="ar-SA"/>
        </w:rPr>
      </w:pPr>
    </w:p>
    <w:p w:rsidR="00F731E8" w:rsidRDefault="00F731E8">
      <w:pPr>
        <w:rPr>
          <w:lang w:bidi="ar-SA"/>
        </w:rPr>
      </w:pPr>
    </w:p>
    <w:p w:rsidR="00F731E8" w:rsidRDefault="00F731E8">
      <w:pPr>
        <w:rPr>
          <w:rFonts w:cs="Arial"/>
          <w:b/>
          <w:bCs/>
          <w:sz w:val="26"/>
          <w:szCs w:val="26"/>
          <w:lang w:bidi="ar-SA"/>
        </w:rPr>
      </w:pPr>
      <w:r>
        <w:br w:type="page"/>
      </w:r>
    </w:p>
    <w:p w:rsidR="00F731E8" w:rsidRPr="00D4326C" w:rsidRDefault="00F731E8" w:rsidP="00F731E8">
      <w:pPr>
        <w:pStyle w:val="Heading3"/>
      </w:pPr>
      <w:r>
        <w:lastRenderedPageBreak/>
        <w:t xml:space="preserve">2017-Nov-14 (Nov-15 UT): </w:t>
      </w:r>
      <w:r w:rsidRPr="002B2B28">
        <w:t xml:space="preserve"> </w:t>
      </w:r>
      <w:r>
        <w:t>IC1396 and NGC7822 NIR</w:t>
      </w:r>
    </w:p>
    <w:p w:rsidR="00F731E8" w:rsidRDefault="00F731E8" w:rsidP="00F731E8">
      <w:pPr>
        <w:rPr>
          <w:color w:val="808080" w:themeColor="background1" w:themeShade="80"/>
          <w:sz w:val="20"/>
          <w:lang w:bidi="ar-SA"/>
        </w:rPr>
      </w:pPr>
      <w:r>
        <w:rPr>
          <w:color w:val="808080" w:themeColor="background1" w:themeShade="80"/>
          <w:sz w:val="20"/>
          <w:lang w:bidi="ar-SA"/>
        </w:rPr>
        <w:t>Last Updated 11/13/2017</w:t>
      </w:r>
    </w:p>
    <w:p w:rsidR="00F731E8" w:rsidRDefault="00F731E8" w:rsidP="00F731E8">
      <w:pPr>
        <w:rPr>
          <w:lang w:bidi="ar-SA"/>
        </w:rPr>
      </w:pPr>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731E8" w:rsidRPr="004174E0" w:rsidTr="004C28C2">
        <w:trPr>
          <w:jc w:val="center"/>
        </w:trPr>
        <w:tc>
          <w:tcPr>
            <w:tcW w:w="4680" w:type="dxa"/>
            <w:shd w:val="clear" w:color="auto" w:fill="000000"/>
            <w:vAlign w:val="center"/>
          </w:tcPr>
          <w:p w:rsidR="00F731E8" w:rsidRDefault="00F731E8" w:rsidP="004C28C2">
            <w:pPr>
              <w:jc w:val="center"/>
              <w:rPr>
                <w:noProof/>
                <w:color w:val="808080" w:themeColor="background1" w:themeShade="80"/>
                <w:sz w:val="20"/>
                <w:lang w:bidi="ar-SA"/>
              </w:rPr>
            </w:pPr>
            <w:r>
              <w:rPr>
                <w:noProof/>
              </w:rPr>
              <w:drawing>
                <wp:inline distT="0" distB="0" distL="0" distR="0" wp14:anchorId="64D1EE89" wp14:editId="64B8E671">
                  <wp:extent cx="2926080" cy="2194560"/>
                  <wp:effectExtent l="0" t="0" r="762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F731E8" w:rsidRPr="004174E0" w:rsidRDefault="00F731E8" w:rsidP="004C28C2">
            <w:pPr>
              <w:jc w:val="center"/>
              <w:rPr>
                <w:sz w:val="20"/>
                <w:lang w:bidi="ar-SA"/>
              </w:rPr>
            </w:pPr>
            <w:r>
              <w:rPr>
                <w:noProof/>
              </w:rPr>
              <w:drawing>
                <wp:inline distT="0" distB="0" distL="0" distR="0" wp14:anchorId="246D73BD" wp14:editId="15FDE8B6">
                  <wp:extent cx="2926080" cy="2194560"/>
                  <wp:effectExtent l="0" t="0" r="762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F731E8" w:rsidRPr="00EE3E4F" w:rsidTr="004C28C2">
        <w:trPr>
          <w:jc w:val="center"/>
        </w:trPr>
        <w:tc>
          <w:tcPr>
            <w:tcW w:w="4680" w:type="dxa"/>
            <w:shd w:val="clear" w:color="auto" w:fill="000000"/>
          </w:tcPr>
          <w:p w:rsidR="00F731E8" w:rsidRPr="00EE3E4F" w:rsidRDefault="00F731E8" w:rsidP="004C28C2">
            <w:pPr>
              <w:jc w:val="center"/>
              <w:rPr>
                <w:sz w:val="20"/>
                <w:lang w:bidi="ar-SA"/>
              </w:rPr>
            </w:pPr>
            <w:r w:rsidRPr="00F731E8">
              <w:rPr>
                <w:sz w:val="20"/>
                <w:lang w:bidi="ar-SA"/>
              </w:rPr>
              <w:t>IC1396-20171115UT-807NIR-sum1h55m-Flattened-Log-HalfSize.jpg</w:t>
            </w:r>
          </w:p>
        </w:tc>
        <w:tc>
          <w:tcPr>
            <w:tcW w:w="4680" w:type="dxa"/>
            <w:shd w:val="clear" w:color="auto" w:fill="000000"/>
          </w:tcPr>
          <w:p w:rsidR="00F731E8" w:rsidRPr="00EE3E4F" w:rsidRDefault="00F731E8" w:rsidP="004C28C2">
            <w:pPr>
              <w:jc w:val="center"/>
              <w:rPr>
                <w:sz w:val="20"/>
                <w:lang w:bidi="ar-SA"/>
              </w:rPr>
            </w:pPr>
            <w:r w:rsidRPr="00F731E8">
              <w:rPr>
                <w:sz w:val="20"/>
                <w:lang w:bidi="ar-SA"/>
              </w:rPr>
              <w:t>IC1396-20171115UT-742NIR-sum1h10m-Flattened-Log-HalfSize.jpg</w:t>
            </w:r>
          </w:p>
        </w:tc>
      </w:tr>
      <w:tr w:rsidR="00F731E8" w:rsidRPr="004174E0" w:rsidTr="004C28C2">
        <w:trPr>
          <w:jc w:val="center"/>
        </w:trPr>
        <w:tc>
          <w:tcPr>
            <w:tcW w:w="4680" w:type="dxa"/>
            <w:shd w:val="clear" w:color="auto" w:fill="000000"/>
            <w:vAlign w:val="center"/>
          </w:tcPr>
          <w:p w:rsidR="00F731E8" w:rsidRDefault="00F731E8" w:rsidP="004C28C2">
            <w:pPr>
              <w:jc w:val="center"/>
              <w:rPr>
                <w:noProof/>
                <w:color w:val="808080" w:themeColor="background1" w:themeShade="80"/>
                <w:sz w:val="20"/>
                <w:lang w:bidi="ar-SA"/>
              </w:rPr>
            </w:pPr>
            <w:r>
              <w:rPr>
                <w:noProof/>
              </w:rPr>
              <w:drawing>
                <wp:inline distT="0" distB="0" distL="0" distR="0">
                  <wp:extent cx="2926080" cy="2194560"/>
                  <wp:effectExtent l="0" t="0" r="762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F731E8" w:rsidRPr="004174E0" w:rsidRDefault="00F731E8" w:rsidP="004C28C2">
            <w:pPr>
              <w:jc w:val="center"/>
              <w:rPr>
                <w:sz w:val="20"/>
                <w:lang w:bidi="ar-SA"/>
              </w:rPr>
            </w:pPr>
          </w:p>
        </w:tc>
      </w:tr>
      <w:tr w:rsidR="00F731E8" w:rsidRPr="00EE3E4F" w:rsidTr="004C28C2">
        <w:trPr>
          <w:jc w:val="center"/>
        </w:trPr>
        <w:tc>
          <w:tcPr>
            <w:tcW w:w="4680" w:type="dxa"/>
            <w:shd w:val="clear" w:color="auto" w:fill="000000"/>
          </w:tcPr>
          <w:p w:rsidR="00F731E8" w:rsidRPr="00EE3E4F" w:rsidRDefault="00F731E8" w:rsidP="004C28C2">
            <w:pPr>
              <w:jc w:val="center"/>
              <w:rPr>
                <w:sz w:val="20"/>
                <w:lang w:bidi="ar-SA"/>
              </w:rPr>
            </w:pPr>
            <w:r w:rsidRPr="00F731E8">
              <w:rPr>
                <w:sz w:val="20"/>
                <w:lang w:bidi="ar-SA"/>
              </w:rPr>
              <w:t>NGC7822-20171115UT-807NIR-sum1h25-Flattened-Log-HalfSize.jpg</w:t>
            </w:r>
          </w:p>
        </w:tc>
        <w:tc>
          <w:tcPr>
            <w:tcW w:w="4680" w:type="dxa"/>
            <w:shd w:val="clear" w:color="auto" w:fill="000000"/>
          </w:tcPr>
          <w:p w:rsidR="00F731E8" w:rsidRPr="00EE3E4F" w:rsidRDefault="00F731E8" w:rsidP="004C28C2">
            <w:pPr>
              <w:jc w:val="center"/>
              <w:rPr>
                <w:sz w:val="20"/>
                <w:lang w:bidi="ar-SA"/>
              </w:rPr>
            </w:pPr>
          </w:p>
        </w:tc>
      </w:tr>
    </w:tbl>
    <w:p w:rsidR="00F731E8" w:rsidRDefault="00F731E8" w:rsidP="00F731E8">
      <w:pPr>
        <w:rPr>
          <w:lang w:bidi="ar-SA"/>
        </w:rPr>
      </w:pPr>
    </w:p>
    <w:p w:rsidR="00F731E8" w:rsidRDefault="00CE2B8D" w:rsidP="00F731E8">
      <w:pPr>
        <w:rPr>
          <w:lang w:bidi="ar-SA"/>
        </w:rPr>
      </w:pPr>
      <w:r>
        <w:rPr>
          <w:lang w:bidi="ar-SA"/>
        </w:rPr>
        <w:t xml:space="preserve">NOTE: I really need to create a dedicated nebular analysis report.  It is clear from the images of IC1396 above that the emission seen in &gt;807nm and &gt;742nm has some substantial differences. </w:t>
      </w:r>
      <w:r w:rsidR="009B7E31">
        <w:rPr>
          <w:lang w:bidi="ar-SA"/>
        </w:rPr>
        <w:t>The &gt;807nm image more closely resembles the 672SII image and the &gt;742nm image has some semblance to the 501OIII image.  Good resources to borrow from are the 2016 Observing Notes report, especially the M42 section; the M42 Report itself; and the Flux Calibration report.</w:t>
      </w:r>
    </w:p>
    <w:p w:rsidR="00CE2B8D" w:rsidRDefault="00CE2B8D" w:rsidP="00F731E8">
      <w:pPr>
        <w:rPr>
          <w:lang w:bidi="ar-SA"/>
        </w:rPr>
      </w:pPr>
    </w:p>
    <w:p w:rsidR="00CE2B8D" w:rsidRDefault="00CE2B8D" w:rsidP="00F731E8">
      <w:pPr>
        <w:rPr>
          <w:lang w:bidi="ar-SA"/>
        </w:rPr>
      </w:pPr>
    </w:p>
    <w:p w:rsidR="00F731E8" w:rsidRDefault="00F731E8" w:rsidP="00F731E8">
      <w:pPr>
        <w:rPr>
          <w:lang w:bidi="ar-SA"/>
        </w:rPr>
      </w:pPr>
      <w:r w:rsidRPr="004750F3">
        <w:rPr>
          <w:b/>
          <w:lang w:bidi="ar-SA"/>
        </w:rPr>
        <w:t>Data Disposition:</w:t>
      </w:r>
    </w:p>
    <w:p w:rsidR="00EF15AE" w:rsidRDefault="00EF15AE">
      <w:pPr>
        <w:rPr>
          <w:lang w:bidi="ar-SA"/>
        </w:rPr>
      </w:pPr>
    </w:p>
    <w:p w:rsidR="00EF15AE" w:rsidRDefault="00EF15AE">
      <w:pPr>
        <w:rPr>
          <w:rFonts w:cs="Arial"/>
          <w:b/>
          <w:bCs/>
          <w:sz w:val="26"/>
          <w:szCs w:val="26"/>
          <w:lang w:bidi="ar-SA"/>
        </w:rPr>
      </w:pPr>
      <w:r>
        <w:br w:type="page"/>
      </w:r>
    </w:p>
    <w:p w:rsidR="00EF15AE" w:rsidRPr="00D4326C" w:rsidRDefault="00EF15AE" w:rsidP="00EF15AE">
      <w:pPr>
        <w:pStyle w:val="Heading3"/>
      </w:pPr>
      <w:r>
        <w:lastRenderedPageBreak/>
        <w:t xml:space="preserve">2017-Nov-15 (Nov-16 UT): </w:t>
      </w:r>
      <w:r w:rsidRPr="002B2B28">
        <w:t xml:space="preserve"> </w:t>
      </w:r>
      <w:r>
        <w:t>NGC7822 and IC1805</w:t>
      </w:r>
    </w:p>
    <w:p w:rsidR="00EF15AE" w:rsidRDefault="00EF15AE" w:rsidP="00EF15AE">
      <w:pPr>
        <w:rPr>
          <w:color w:val="808080" w:themeColor="background1" w:themeShade="80"/>
          <w:sz w:val="20"/>
          <w:lang w:bidi="ar-SA"/>
        </w:rPr>
      </w:pPr>
      <w:r>
        <w:rPr>
          <w:color w:val="808080" w:themeColor="background1" w:themeShade="80"/>
          <w:sz w:val="20"/>
          <w:lang w:bidi="ar-SA"/>
        </w:rPr>
        <w:t>Last Updated 11/16/2017</w:t>
      </w:r>
    </w:p>
    <w:p w:rsidR="00EF15AE" w:rsidRDefault="00EF15AE" w:rsidP="00EF15AE">
      <w:pPr>
        <w:rPr>
          <w:lang w:bidi="ar-SA"/>
        </w:rPr>
      </w:pPr>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F15AE" w:rsidRPr="004174E0" w:rsidTr="007C77EE">
        <w:trPr>
          <w:jc w:val="center"/>
        </w:trPr>
        <w:tc>
          <w:tcPr>
            <w:tcW w:w="4680" w:type="dxa"/>
            <w:shd w:val="clear" w:color="auto" w:fill="000000"/>
            <w:vAlign w:val="center"/>
          </w:tcPr>
          <w:p w:rsidR="00EF15AE" w:rsidRDefault="00DD2477" w:rsidP="007C77EE">
            <w:pPr>
              <w:jc w:val="center"/>
              <w:rPr>
                <w:noProof/>
                <w:color w:val="808080" w:themeColor="background1" w:themeShade="80"/>
                <w:sz w:val="20"/>
                <w:lang w:bidi="ar-SA"/>
              </w:rPr>
            </w:pPr>
            <w:r>
              <w:rPr>
                <w:noProof/>
              </w:rPr>
              <w:drawing>
                <wp:inline distT="0" distB="0" distL="0" distR="0">
                  <wp:extent cx="2926080" cy="2194560"/>
                  <wp:effectExtent l="0" t="0" r="762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EF15AE" w:rsidRPr="004174E0" w:rsidRDefault="00DD2477" w:rsidP="007C77EE">
            <w:pPr>
              <w:jc w:val="center"/>
              <w:rPr>
                <w:sz w:val="20"/>
                <w:lang w:bidi="ar-SA"/>
              </w:rPr>
            </w:pPr>
            <w:r>
              <w:rPr>
                <w:noProof/>
              </w:rPr>
              <w:drawing>
                <wp:inline distT="0" distB="0" distL="0" distR="0">
                  <wp:extent cx="2926080" cy="2194560"/>
                  <wp:effectExtent l="0" t="0" r="762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F15AE" w:rsidRPr="00EE3E4F" w:rsidTr="007C77EE">
        <w:trPr>
          <w:jc w:val="center"/>
        </w:trPr>
        <w:tc>
          <w:tcPr>
            <w:tcW w:w="4680" w:type="dxa"/>
            <w:shd w:val="clear" w:color="auto" w:fill="000000"/>
          </w:tcPr>
          <w:p w:rsidR="00EF15AE" w:rsidRPr="00EE3E4F" w:rsidRDefault="00DD2477" w:rsidP="007C77EE">
            <w:pPr>
              <w:jc w:val="center"/>
              <w:rPr>
                <w:sz w:val="20"/>
                <w:lang w:bidi="ar-SA"/>
              </w:rPr>
            </w:pPr>
            <w:r w:rsidRPr="00DD2477">
              <w:rPr>
                <w:sz w:val="20"/>
                <w:lang w:bidi="ar-SA"/>
              </w:rPr>
              <w:t>NGC7822-20171116UT-486HIB-sum1h00m-Flattened-Log-HalfSize.jpg</w:t>
            </w:r>
          </w:p>
        </w:tc>
        <w:tc>
          <w:tcPr>
            <w:tcW w:w="4680" w:type="dxa"/>
            <w:shd w:val="clear" w:color="auto" w:fill="000000"/>
          </w:tcPr>
          <w:p w:rsidR="00EF15AE" w:rsidRPr="00EE3E4F" w:rsidRDefault="00DD2477" w:rsidP="007C77EE">
            <w:pPr>
              <w:jc w:val="center"/>
              <w:rPr>
                <w:sz w:val="20"/>
                <w:lang w:bidi="ar-SA"/>
              </w:rPr>
            </w:pPr>
            <w:r w:rsidRPr="00DD2477">
              <w:rPr>
                <w:sz w:val="20"/>
                <w:lang w:bidi="ar-SA"/>
              </w:rPr>
              <w:t>NGC7822-20171116UT-742NIR-sum1h05m-Flattened-Log-HalfSize.jpg</w:t>
            </w:r>
          </w:p>
        </w:tc>
      </w:tr>
      <w:tr w:rsidR="00EF15AE" w:rsidRPr="004174E0" w:rsidTr="007C77EE">
        <w:trPr>
          <w:jc w:val="center"/>
        </w:trPr>
        <w:tc>
          <w:tcPr>
            <w:tcW w:w="4680" w:type="dxa"/>
            <w:shd w:val="clear" w:color="auto" w:fill="000000"/>
            <w:vAlign w:val="center"/>
          </w:tcPr>
          <w:p w:rsidR="00EF15AE" w:rsidRDefault="00AD6135" w:rsidP="007C77EE">
            <w:pPr>
              <w:jc w:val="center"/>
              <w:rPr>
                <w:noProof/>
                <w:color w:val="808080" w:themeColor="background1" w:themeShade="80"/>
                <w:sz w:val="20"/>
                <w:lang w:bidi="ar-SA"/>
              </w:rPr>
            </w:pPr>
            <w:r>
              <w:rPr>
                <w:noProof/>
              </w:rPr>
              <w:drawing>
                <wp:inline distT="0" distB="0" distL="0" distR="0">
                  <wp:extent cx="2926080" cy="2194560"/>
                  <wp:effectExtent l="0" t="0" r="762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EF15AE" w:rsidRPr="004174E0" w:rsidRDefault="00AD6135" w:rsidP="007C77EE">
            <w:pPr>
              <w:jc w:val="center"/>
              <w:rPr>
                <w:sz w:val="20"/>
                <w:lang w:bidi="ar-SA"/>
              </w:rPr>
            </w:pPr>
            <w:r>
              <w:rPr>
                <w:noProof/>
              </w:rPr>
              <w:drawing>
                <wp:inline distT="0" distB="0" distL="0" distR="0">
                  <wp:extent cx="2926080" cy="2194560"/>
                  <wp:effectExtent l="0" t="0" r="7620"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F15AE" w:rsidRPr="00EE3E4F" w:rsidTr="007C77EE">
        <w:trPr>
          <w:jc w:val="center"/>
        </w:trPr>
        <w:tc>
          <w:tcPr>
            <w:tcW w:w="4680" w:type="dxa"/>
            <w:shd w:val="clear" w:color="auto" w:fill="000000"/>
          </w:tcPr>
          <w:p w:rsidR="00EF15AE" w:rsidRPr="00EE3E4F" w:rsidRDefault="00AD6135" w:rsidP="007C77EE">
            <w:pPr>
              <w:jc w:val="center"/>
              <w:rPr>
                <w:sz w:val="20"/>
                <w:lang w:bidi="ar-SA"/>
              </w:rPr>
            </w:pPr>
            <w:r w:rsidRPr="00AD6135">
              <w:rPr>
                <w:sz w:val="20"/>
                <w:lang w:bidi="ar-SA"/>
              </w:rPr>
              <w:t>IC1805-20171116UT-672SII-sum3h00m-Flattened-Log-HalfSize.jpg</w:t>
            </w:r>
          </w:p>
        </w:tc>
        <w:tc>
          <w:tcPr>
            <w:tcW w:w="4680" w:type="dxa"/>
            <w:shd w:val="clear" w:color="auto" w:fill="000000"/>
          </w:tcPr>
          <w:p w:rsidR="00EF15AE" w:rsidRPr="00EE3E4F" w:rsidRDefault="00AD6135" w:rsidP="007C77EE">
            <w:pPr>
              <w:jc w:val="center"/>
              <w:rPr>
                <w:sz w:val="20"/>
                <w:lang w:bidi="ar-SA"/>
              </w:rPr>
            </w:pPr>
            <w:r w:rsidRPr="00AD6135">
              <w:rPr>
                <w:sz w:val="20"/>
                <w:lang w:bidi="ar-SA"/>
              </w:rPr>
              <w:t>IC1805-20171116UT-742NIR-sum1h25m-Flattened-Log-HalfSize.jpg</w:t>
            </w:r>
          </w:p>
        </w:tc>
      </w:tr>
    </w:tbl>
    <w:p w:rsidR="00EF15AE" w:rsidRDefault="00EF15AE" w:rsidP="00EF15AE">
      <w:pPr>
        <w:rPr>
          <w:lang w:bidi="ar-SA"/>
        </w:rPr>
      </w:pPr>
    </w:p>
    <w:p w:rsidR="007C77EE" w:rsidRDefault="007C77EE">
      <w:pPr>
        <w:rPr>
          <w:lang w:bidi="ar-SA"/>
        </w:rPr>
      </w:pPr>
      <w:r>
        <w:rPr>
          <w:noProof/>
        </w:rPr>
        <w:drawing>
          <wp:inline distT="0" distB="0" distL="0" distR="0">
            <wp:extent cx="2926080" cy="21945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p w:rsidR="0096190D" w:rsidRPr="00681C4C" w:rsidRDefault="007C77EE">
      <w:pPr>
        <w:rPr>
          <w:lang w:bidi="ar-SA"/>
        </w:rPr>
      </w:pPr>
      <w:r w:rsidRPr="007C77EE">
        <w:rPr>
          <w:lang w:bidi="ar-SA"/>
        </w:rPr>
        <w:t>IC1805-2X1X-RGB-SHO-Sat130pct-ColBal-HalfSize.jpg</w:t>
      </w:r>
    </w:p>
    <w:p w:rsidR="0096190D" w:rsidRPr="00D4326C" w:rsidRDefault="0096190D" w:rsidP="0096190D">
      <w:pPr>
        <w:pStyle w:val="Heading3"/>
      </w:pPr>
      <w:r>
        <w:lastRenderedPageBreak/>
        <w:t>2017-Nov-28 (Nov-29 UT): Neptune, Uranus, Satellites and the Moon</w:t>
      </w:r>
    </w:p>
    <w:p w:rsidR="0096190D" w:rsidRDefault="0096190D" w:rsidP="0096190D">
      <w:pPr>
        <w:rPr>
          <w:color w:val="808080" w:themeColor="background1" w:themeShade="80"/>
          <w:sz w:val="20"/>
          <w:lang w:bidi="ar-SA"/>
        </w:rPr>
      </w:pPr>
      <w:r>
        <w:rPr>
          <w:color w:val="808080" w:themeColor="background1" w:themeShade="80"/>
          <w:sz w:val="20"/>
          <w:lang w:bidi="ar-SA"/>
        </w:rPr>
        <w:t>Last Updated 1</w:t>
      </w:r>
      <w:r w:rsidR="001C21C7">
        <w:rPr>
          <w:color w:val="808080" w:themeColor="background1" w:themeShade="80"/>
          <w:sz w:val="20"/>
          <w:lang w:bidi="ar-SA"/>
        </w:rPr>
        <w:t>2</w:t>
      </w:r>
      <w:r>
        <w:rPr>
          <w:color w:val="808080" w:themeColor="background1" w:themeShade="80"/>
          <w:sz w:val="20"/>
          <w:lang w:bidi="ar-SA"/>
        </w:rPr>
        <w:t>/3/2017</w:t>
      </w:r>
    </w:p>
    <w:p w:rsidR="001C21C7" w:rsidRDefault="001C21C7"/>
    <w:p w:rsidR="0096190D" w:rsidRDefault="005348A7">
      <w:pPr>
        <w:rPr>
          <w:b/>
          <w:u w:val="single"/>
          <w:lang w:bidi="ar-SA"/>
        </w:rPr>
      </w:pPr>
      <w:r w:rsidRPr="005348A7">
        <w:rPr>
          <w:b/>
          <w:u w:val="single"/>
          <w:lang w:bidi="ar-SA"/>
        </w:rPr>
        <w:t>NEPTUNE</w:t>
      </w:r>
    </w:p>
    <w:p w:rsidR="005348A7" w:rsidRDefault="005348A7">
      <w:pPr>
        <w:rPr>
          <w:lang w:bidi="ar-SA"/>
        </w:rPr>
      </w:pPr>
    </w:p>
    <w:p w:rsidR="005348A7" w:rsidRPr="005348A7" w:rsidRDefault="005348A7">
      <w:pPr>
        <w:rPr>
          <w:lang w:bidi="ar-SA"/>
        </w:rPr>
      </w:pPr>
      <w:r>
        <w:rPr>
          <w:lang w:bidi="ar-SA"/>
        </w:rPr>
        <w:t xml:space="preserve">Despite very good seeing (better than predicted), I do not appear to have captured the </w:t>
      </w:r>
      <w:r w:rsidR="009B2698">
        <w:rPr>
          <w:lang w:bidi="ar-SA"/>
        </w:rPr>
        <w:t>bright</w:t>
      </w:r>
      <w:r>
        <w:rPr>
          <w:lang w:bidi="ar-SA"/>
        </w:rPr>
        <w:t xml:space="preserve"> equatorial storm. It seems I really do need more aperture.  </w:t>
      </w:r>
      <w:r w:rsidR="00547299">
        <w:rPr>
          <w:lang w:bidi="ar-SA"/>
        </w:rPr>
        <w:t>On the good side, I do seem to have a very clearly resolved limb. Also, since the NIR images and CLR images were taken with a linear gamma, it should be straightforward to do photometry.  I should have both NIR and CLR photometry for Triton, but only NIR photometry for Neptune since the CLR channel is saturate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540216" w:rsidRPr="00F079DA" w:rsidTr="005348A7">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540216" w:rsidRPr="00F079DA" w:rsidRDefault="00A55ECF" w:rsidP="00540216">
            <w:pPr>
              <w:jc w:val="center"/>
              <w:rPr>
                <w:noProof/>
                <w:color w:val="FFFFFF" w:themeColor="background1"/>
                <w:sz w:val="20"/>
                <w:lang w:bidi="ar-SA"/>
              </w:rPr>
            </w:pPr>
            <w:r>
              <w:rPr>
                <w:noProof/>
              </w:rPr>
              <w:drawing>
                <wp:inline distT="0" distB="0" distL="0" distR="0">
                  <wp:extent cx="950976" cy="950976"/>
                  <wp:effectExtent l="0" t="0" r="1905" b="1905"/>
                  <wp:docPr id="564" name="Picture 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950976" cy="95097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540216" w:rsidRPr="00F079DA" w:rsidRDefault="00A55ECF" w:rsidP="00540216">
            <w:pPr>
              <w:jc w:val="center"/>
              <w:rPr>
                <w:color w:val="FFFFFF" w:themeColor="background1"/>
                <w:sz w:val="20"/>
                <w:lang w:bidi="ar-SA"/>
              </w:rPr>
            </w:pPr>
            <w:r>
              <w:rPr>
                <w:noProof/>
              </w:rPr>
              <w:drawing>
                <wp:inline distT="0" distB="0" distL="0" distR="0" wp14:anchorId="6E76F171" wp14:editId="794E3BBF">
                  <wp:extent cx="1479550" cy="1433830"/>
                  <wp:effectExtent l="0" t="0" r="6350" b="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1479550" cy="1433830"/>
                          </a:xfrm>
                          <a:prstGeom prst="rect">
                            <a:avLst/>
                          </a:prstGeom>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540216" w:rsidRPr="00F079DA" w:rsidRDefault="005348A7" w:rsidP="00540216">
            <w:pPr>
              <w:jc w:val="center"/>
              <w:rPr>
                <w:color w:val="FFFFFF" w:themeColor="background1"/>
                <w:sz w:val="20"/>
                <w:lang w:bidi="ar-SA"/>
              </w:rPr>
            </w:pPr>
            <w:r>
              <w:rPr>
                <w:noProof/>
              </w:rPr>
              <w:drawing>
                <wp:inline distT="0" distB="0" distL="0" distR="0">
                  <wp:extent cx="1136843" cy="1113914"/>
                  <wp:effectExtent l="0" t="0" r="6350" b="0"/>
                  <wp:docPr id="566" name="Picture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1136843" cy="1113914"/>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rsidR="00540216" w:rsidRPr="00F079DA" w:rsidRDefault="005348A7" w:rsidP="005348A7">
            <w:pPr>
              <w:jc w:val="center"/>
              <w:rPr>
                <w:color w:val="FFFFFF" w:themeColor="background1"/>
                <w:sz w:val="20"/>
                <w:lang w:bidi="ar-SA"/>
              </w:rPr>
            </w:pPr>
            <w:r>
              <w:rPr>
                <w:noProof/>
              </w:rPr>
              <w:drawing>
                <wp:inline distT="0" distB="0" distL="0" distR="0">
                  <wp:extent cx="1143000" cy="1115568"/>
                  <wp:effectExtent l="0" t="0" r="0" b="8890"/>
                  <wp:docPr id="568" name="Picture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143000" cy="1115568"/>
                          </a:xfrm>
                          <a:prstGeom prst="rect">
                            <a:avLst/>
                          </a:prstGeom>
                          <a:noFill/>
                          <a:ln>
                            <a:noFill/>
                          </a:ln>
                        </pic:spPr>
                      </pic:pic>
                    </a:graphicData>
                  </a:graphic>
                </wp:inline>
              </w:drawing>
            </w:r>
          </w:p>
        </w:tc>
      </w:tr>
      <w:tr w:rsidR="00540216" w:rsidRPr="00F079DA" w:rsidTr="00540216">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540216" w:rsidRPr="00F079DA" w:rsidRDefault="00A55ECF" w:rsidP="00540216">
            <w:pPr>
              <w:jc w:val="center"/>
              <w:rPr>
                <w:color w:val="FFFFFF" w:themeColor="background1"/>
                <w:sz w:val="20"/>
                <w:lang w:bidi="ar-SA"/>
              </w:rPr>
            </w:pPr>
            <w:r w:rsidRPr="00A55ECF">
              <w:rPr>
                <w:color w:val="FFFFFF" w:themeColor="background1"/>
                <w:sz w:val="20"/>
                <w:lang w:bidi="ar-SA"/>
              </w:rPr>
              <w:t>2017-11-29-0227_2-Neptune_685NIR_Gam50-Waveletes2x5+3x10+4x5.pn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540216" w:rsidRPr="00F079DA" w:rsidRDefault="00A55ECF" w:rsidP="00540216">
            <w:pPr>
              <w:tabs>
                <w:tab w:val="left" w:pos="954"/>
              </w:tabs>
              <w:jc w:val="center"/>
              <w:rPr>
                <w:color w:val="FFFFFF" w:themeColor="background1"/>
                <w:sz w:val="20"/>
                <w:lang w:bidi="ar-SA"/>
              </w:rPr>
            </w:pPr>
            <w:r w:rsidRPr="00A55ECF">
              <w:rPr>
                <w:color w:val="FFFFFF" w:themeColor="background1"/>
                <w:sz w:val="20"/>
                <w:lang w:bidi="ar-SA"/>
              </w:rPr>
              <w:t>2017-11-29-0227_2-Neptune_685NIR_Gam50-Waveletes2x10+3x10-Color.bmp</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540216" w:rsidRPr="00F079DA" w:rsidRDefault="005348A7" w:rsidP="00540216">
            <w:pPr>
              <w:jc w:val="center"/>
              <w:rPr>
                <w:color w:val="FFFFFF" w:themeColor="background1"/>
                <w:sz w:val="20"/>
                <w:lang w:bidi="ar-SA"/>
              </w:rPr>
            </w:pPr>
            <w:r w:rsidRPr="005348A7">
              <w:rPr>
                <w:color w:val="FFFFFF" w:themeColor="background1"/>
                <w:sz w:val="20"/>
                <w:lang w:bidi="ar-SA"/>
              </w:rPr>
              <w:t>2017-11-29-0312_2-Neptune_550CLR_Gam50-Stack114-Wavelets3x10+4x10-Str0to128-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540216" w:rsidRPr="00F079DA" w:rsidRDefault="005348A7" w:rsidP="00540216">
            <w:pPr>
              <w:jc w:val="center"/>
              <w:rPr>
                <w:color w:val="FFFFFF" w:themeColor="background1"/>
                <w:sz w:val="20"/>
                <w:lang w:bidi="ar-SA"/>
              </w:rPr>
            </w:pPr>
            <w:r w:rsidRPr="005348A7">
              <w:rPr>
                <w:color w:val="FFFFFF" w:themeColor="background1"/>
                <w:sz w:val="20"/>
                <w:lang w:bidi="ar-SA"/>
              </w:rPr>
              <w:t>2017-11-29-0230_4-Neptune_685NIR_Gam50-Stack600-Wavelets3x5+4x5+Wavelets1x15+2x10-Str0to32-Crop.jpg</w:t>
            </w:r>
          </w:p>
        </w:tc>
      </w:tr>
    </w:tbl>
    <w:p w:rsidR="00681C4C" w:rsidRDefault="00681C4C">
      <w:pPr>
        <w:rPr>
          <w:lang w:bidi="ar-SA"/>
        </w:rPr>
      </w:pPr>
    </w:p>
    <w:p w:rsidR="00866D5D" w:rsidRDefault="00866D5D">
      <w:pPr>
        <w:rPr>
          <w:b/>
          <w:u w:val="single"/>
          <w:lang w:bidi="ar-SA"/>
        </w:rPr>
      </w:pPr>
      <w:r>
        <w:rPr>
          <w:b/>
          <w:u w:val="single"/>
          <w:lang w:bidi="ar-SA"/>
        </w:rPr>
        <w:br w:type="page"/>
      </w:r>
    </w:p>
    <w:p w:rsidR="00681C4C" w:rsidRPr="00866D5D" w:rsidRDefault="00866D5D">
      <w:pPr>
        <w:rPr>
          <w:b/>
          <w:u w:val="single"/>
          <w:lang w:bidi="ar-SA"/>
        </w:rPr>
      </w:pPr>
      <w:r w:rsidRPr="00866D5D">
        <w:rPr>
          <w:b/>
          <w:u w:val="single"/>
          <w:lang w:bidi="ar-SA"/>
        </w:rPr>
        <w:lastRenderedPageBreak/>
        <w:t>URANUS</w:t>
      </w:r>
    </w:p>
    <w:p w:rsidR="00866D5D" w:rsidRDefault="00866D5D">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C81388" w:rsidRPr="00F079DA" w:rsidTr="00CC404C">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C81388" w:rsidRPr="00F079DA" w:rsidRDefault="00C81388" w:rsidP="00CC404C">
            <w:pPr>
              <w:jc w:val="center"/>
              <w:rPr>
                <w:noProof/>
                <w:color w:val="FFFFFF" w:themeColor="background1"/>
                <w:sz w:val="20"/>
                <w:lang w:bidi="ar-SA"/>
              </w:rPr>
            </w:pPr>
            <w:r>
              <w:rPr>
                <w:noProof/>
              </w:rPr>
              <w:drawing>
                <wp:inline distT="0" distB="0" distL="0" distR="0">
                  <wp:extent cx="954405" cy="954405"/>
                  <wp:effectExtent l="0" t="0" r="0" b="0"/>
                  <wp:docPr id="575" name="Picture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C81388" w:rsidRPr="00F079DA" w:rsidRDefault="00C81388" w:rsidP="00CC404C">
            <w:pPr>
              <w:jc w:val="center"/>
              <w:rPr>
                <w:color w:val="FFFFFF" w:themeColor="background1"/>
                <w:sz w:val="20"/>
                <w:lang w:bidi="ar-SA"/>
              </w:rPr>
            </w:pPr>
            <w:r>
              <w:rPr>
                <w:noProof/>
              </w:rPr>
              <w:drawing>
                <wp:inline distT="0" distB="0" distL="0" distR="0" wp14:anchorId="1D677365" wp14:editId="7605F8FA">
                  <wp:extent cx="1069848" cy="1069848"/>
                  <wp:effectExtent l="0" t="0" r="0" b="0"/>
                  <wp:docPr id="576" name="Picture 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069848" cy="1069848"/>
                          </a:xfrm>
                          <a:prstGeom prst="rect">
                            <a:avLst/>
                          </a:prstGeom>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rsidR="00C81388" w:rsidRPr="00F079DA" w:rsidRDefault="009B1415" w:rsidP="00CC404C">
            <w:pPr>
              <w:jc w:val="center"/>
              <w:rPr>
                <w:color w:val="FFFFFF" w:themeColor="background1"/>
                <w:sz w:val="20"/>
                <w:lang w:bidi="ar-SA"/>
              </w:rPr>
            </w:pPr>
            <w:r>
              <w:rPr>
                <w:noProof/>
              </w:rPr>
              <w:drawing>
                <wp:inline distT="0" distB="0" distL="0" distR="0">
                  <wp:extent cx="1232535" cy="1113155"/>
                  <wp:effectExtent l="0" t="0" r="5715" b="0"/>
                  <wp:docPr id="579"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1232535" cy="1113155"/>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rsidR="00C81388" w:rsidRPr="00F079DA" w:rsidRDefault="009B1415" w:rsidP="00CC404C">
            <w:pPr>
              <w:jc w:val="center"/>
              <w:rPr>
                <w:color w:val="FFFFFF" w:themeColor="background1"/>
                <w:sz w:val="20"/>
                <w:lang w:bidi="ar-SA"/>
              </w:rPr>
            </w:pPr>
            <w:r>
              <w:rPr>
                <w:noProof/>
              </w:rPr>
              <w:drawing>
                <wp:inline distT="0" distB="0" distL="0" distR="0">
                  <wp:extent cx="1232535" cy="1113155"/>
                  <wp:effectExtent l="0" t="0" r="5715" b="0"/>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1232535" cy="1113155"/>
                          </a:xfrm>
                          <a:prstGeom prst="rect">
                            <a:avLst/>
                          </a:prstGeom>
                          <a:noFill/>
                          <a:ln>
                            <a:noFill/>
                          </a:ln>
                        </pic:spPr>
                      </pic:pic>
                    </a:graphicData>
                  </a:graphic>
                </wp:inline>
              </w:drawing>
            </w:r>
          </w:p>
        </w:tc>
      </w:tr>
      <w:tr w:rsidR="00C81388" w:rsidRPr="00F079DA" w:rsidTr="00CC404C">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C81388" w:rsidRPr="00F079DA" w:rsidRDefault="00C81388" w:rsidP="00CC404C">
            <w:pPr>
              <w:jc w:val="center"/>
              <w:rPr>
                <w:color w:val="FFFFFF" w:themeColor="background1"/>
                <w:sz w:val="20"/>
                <w:lang w:bidi="ar-SA"/>
              </w:rPr>
            </w:pPr>
            <w:r w:rsidRPr="00C81388">
              <w:rPr>
                <w:color w:val="FFFFFF" w:themeColor="background1"/>
                <w:sz w:val="20"/>
                <w:lang w:bidi="ar-SA"/>
              </w:rPr>
              <w:t>2017-11-29-0426_6-Uranus_685NIR_Gam50-Wavelets3x10+4x15+5x10.pn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C81388" w:rsidRPr="00F079DA" w:rsidRDefault="00C81388" w:rsidP="00CC404C">
            <w:pPr>
              <w:tabs>
                <w:tab w:val="left" w:pos="954"/>
              </w:tabs>
              <w:jc w:val="center"/>
              <w:rPr>
                <w:color w:val="FFFFFF" w:themeColor="background1"/>
                <w:sz w:val="20"/>
                <w:lang w:bidi="ar-SA"/>
              </w:rPr>
            </w:pPr>
            <w:r w:rsidRPr="00C81388">
              <w:rPr>
                <w:color w:val="FFFFFF" w:themeColor="background1"/>
                <w:sz w:val="20"/>
                <w:lang w:bidi="ar-SA"/>
              </w:rPr>
              <w:t>2017-11-29-0426_6-Uranus_685NIR_Gam50-Wavelets3x10+4x15+5x10-Color.bmp</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rsidR="00C81388" w:rsidRPr="00F079DA" w:rsidRDefault="009B1415" w:rsidP="00CC404C">
            <w:pPr>
              <w:jc w:val="center"/>
              <w:rPr>
                <w:color w:val="FFFFFF" w:themeColor="background1"/>
                <w:sz w:val="20"/>
                <w:lang w:bidi="ar-SA"/>
              </w:rPr>
            </w:pPr>
            <w:r w:rsidRPr="009B1415">
              <w:rPr>
                <w:color w:val="FFFFFF" w:themeColor="background1"/>
                <w:sz w:val="20"/>
                <w:lang w:bidi="ar-SA"/>
              </w:rPr>
              <w:t>2017-11-29-0356_8-EtaPis_685NIR-Stack200-Wavelets1x20-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rsidR="00C81388" w:rsidRPr="00F079DA" w:rsidRDefault="009B1415" w:rsidP="00CC404C">
            <w:pPr>
              <w:jc w:val="center"/>
              <w:rPr>
                <w:color w:val="FFFFFF" w:themeColor="background1"/>
                <w:sz w:val="20"/>
                <w:lang w:bidi="ar-SA"/>
              </w:rPr>
            </w:pPr>
            <w:r w:rsidRPr="009B1415">
              <w:rPr>
                <w:color w:val="FFFFFF" w:themeColor="background1"/>
                <w:sz w:val="20"/>
                <w:lang w:bidi="ar-SA"/>
              </w:rPr>
              <w:t>2017-11-29-0356_8-EtaPis_685NIR-Stack200-Wavelets1x20-Crop-Ga</w:t>
            </w:r>
            <w:r w:rsidR="00DB06FD">
              <w:rPr>
                <w:color w:val="FFFFFF" w:themeColor="background1"/>
                <w:sz w:val="20"/>
                <w:lang w:bidi="ar-SA"/>
              </w:rPr>
              <w:t>m</w:t>
            </w:r>
            <w:r w:rsidRPr="009B1415">
              <w:rPr>
                <w:color w:val="FFFFFF" w:themeColor="background1"/>
                <w:sz w:val="20"/>
                <w:lang w:bidi="ar-SA"/>
              </w:rPr>
              <w:t>50pct.jpg</w:t>
            </w:r>
          </w:p>
        </w:tc>
      </w:tr>
    </w:tbl>
    <w:p w:rsidR="00C81388" w:rsidRDefault="00C81388">
      <w:pPr>
        <w:rPr>
          <w:lang w:bidi="ar-SA"/>
        </w:rPr>
      </w:pPr>
    </w:p>
    <w:p w:rsidR="00C81388" w:rsidRDefault="009B1415">
      <w:pPr>
        <w:rPr>
          <w:lang w:bidi="ar-SA"/>
        </w:rPr>
      </w:pPr>
      <w:r>
        <w:rPr>
          <w:noProof/>
        </w:rPr>
        <w:drawing>
          <wp:inline distT="0" distB="0" distL="0" distR="0" wp14:anchorId="2F844F94" wp14:editId="01EDAD1F">
            <wp:extent cx="2011680" cy="2834640"/>
            <wp:effectExtent l="0" t="0" r="7620" b="3810"/>
            <wp:docPr id="578" name="Picture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l="32196" t="38438" r="23411" b="14645"/>
                    <a:stretch/>
                  </pic:blipFill>
                  <pic:spPr bwMode="auto">
                    <a:xfrm>
                      <a:off x="0" y="0"/>
                      <a:ext cx="2011680" cy="2834640"/>
                    </a:xfrm>
                    <a:prstGeom prst="rect">
                      <a:avLst/>
                    </a:prstGeom>
                    <a:noFill/>
                    <a:ln>
                      <a:noFill/>
                    </a:ln>
                    <a:extLst>
                      <a:ext uri="{53640926-AAD7-44D8-BBD7-CCE9431645EC}">
                        <a14:shadowObscured xmlns:a14="http://schemas.microsoft.com/office/drawing/2010/main"/>
                      </a:ext>
                    </a:extLst>
                  </pic:spPr>
                </pic:pic>
              </a:graphicData>
            </a:graphic>
          </wp:inline>
        </w:drawing>
      </w:r>
    </w:p>
    <w:p w:rsidR="00876ACE" w:rsidRDefault="00102E59">
      <w:pPr>
        <w:rPr>
          <w:lang w:bidi="ar-SA"/>
        </w:rPr>
      </w:pPr>
      <w:r w:rsidRPr="00102E59">
        <w:rPr>
          <w:lang w:bidi="ar-SA"/>
        </w:rPr>
        <w:t>2017-11-29-0406_9-Uranus_550OPN_Gam100-Stack72-Wavelets5x10+6x10-Str0to128-Annotated.jpg</w:t>
      </w:r>
    </w:p>
    <w:p w:rsidR="00167806" w:rsidRDefault="00167806">
      <w:pPr>
        <w:rPr>
          <w:lang w:bidi="ar-SA"/>
        </w:rPr>
      </w:pPr>
      <w:r>
        <w:rPr>
          <w:lang w:bidi="ar-SA"/>
        </w:rPr>
        <w:br w:type="page"/>
      </w:r>
    </w:p>
    <w:p w:rsidR="00876ACE" w:rsidRPr="00866D5D" w:rsidRDefault="00866D5D">
      <w:pPr>
        <w:rPr>
          <w:b/>
          <w:u w:val="single"/>
          <w:lang w:bidi="ar-SA"/>
        </w:rPr>
      </w:pPr>
      <w:r w:rsidRPr="00866D5D">
        <w:rPr>
          <w:b/>
          <w:u w:val="single"/>
          <w:lang w:bidi="ar-SA"/>
        </w:rPr>
        <w:lastRenderedPageBreak/>
        <w:t>MOON</w:t>
      </w:r>
    </w:p>
    <w:p w:rsidR="00866D5D" w:rsidRDefault="00866D5D">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67806" w:rsidRPr="004174E0" w:rsidTr="00001F5E">
        <w:trPr>
          <w:jc w:val="center"/>
        </w:trPr>
        <w:tc>
          <w:tcPr>
            <w:tcW w:w="4680" w:type="dxa"/>
            <w:shd w:val="clear" w:color="auto" w:fill="000000"/>
            <w:vAlign w:val="center"/>
          </w:tcPr>
          <w:p w:rsidR="00167806" w:rsidRDefault="00167806" w:rsidP="00001F5E">
            <w:pPr>
              <w:jc w:val="center"/>
              <w:rPr>
                <w:noProof/>
                <w:color w:val="808080" w:themeColor="background1" w:themeShade="80"/>
                <w:sz w:val="20"/>
                <w:lang w:bidi="ar-SA"/>
              </w:rPr>
            </w:pPr>
            <w:r>
              <w:rPr>
                <w:noProof/>
              </w:rPr>
              <w:drawing>
                <wp:inline distT="0" distB="0" distL="0" distR="0" wp14:anchorId="7FC65A8F" wp14:editId="778D0F37">
                  <wp:extent cx="2926080" cy="2194560"/>
                  <wp:effectExtent l="3810" t="0" r="0" b="0"/>
                  <wp:docPr id="586" name="Picture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167806" w:rsidRPr="004174E0" w:rsidRDefault="00167806" w:rsidP="00001F5E">
            <w:pPr>
              <w:jc w:val="center"/>
              <w:rPr>
                <w:sz w:val="20"/>
                <w:lang w:bidi="ar-SA"/>
              </w:rPr>
            </w:pPr>
            <w:r>
              <w:rPr>
                <w:noProof/>
              </w:rPr>
              <w:drawing>
                <wp:inline distT="0" distB="0" distL="0" distR="0" wp14:anchorId="798DA724" wp14:editId="4A51FB26">
                  <wp:extent cx="2926080" cy="2194560"/>
                  <wp:effectExtent l="0" t="0" r="7620" b="0"/>
                  <wp:docPr id="587"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67806" w:rsidRPr="00EE3E4F" w:rsidTr="00001F5E">
        <w:trPr>
          <w:jc w:val="center"/>
        </w:trPr>
        <w:tc>
          <w:tcPr>
            <w:tcW w:w="4680" w:type="dxa"/>
            <w:shd w:val="clear" w:color="auto" w:fill="000000"/>
          </w:tcPr>
          <w:p w:rsidR="00896EE2" w:rsidRDefault="00896EE2" w:rsidP="00001F5E">
            <w:pPr>
              <w:jc w:val="center"/>
              <w:rPr>
                <w:sz w:val="20"/>
                <w:lang w:bidi="ar-SA"/>
              </w:rPr>
            </w:pPr>
            <w:r>
              <w:rPr>
                <w:sz w:val="20"/>
                <w:lang w:bidi="ar-SA"/>
              </w:rPr>
              <w:t>COPERNICUS</w:t>
            </w:r>
          </w:p>
          <w:p w:rsidR="00167806" w:rsidRPr="00EE3E4F" w:rsidRDefault="00167806" w:rsidP="00001F5E">
            <w:pPr>
              <w:jc w:val="center"/>
              <w:rPr>
                <w:sz w:val="20"/>
                <w:lang w:bidi="ar-SA"/>
              </w:rPr>
            </w:pPr>
            <w:r w:rsidRPr="000140BE">
              <w:rPr>
                <w:sz w:val="20"/>
                <w:lang w:bidi="ar-SA"/>
              </w:rPr>
              <w:t>2017-11-29-0330_4-Moon_685NIR-Stack400-Wavelets1x20+2x10-HalfSize.jpg</w:t>
            </w:r>
          </w:p>
        </w:tc>
        <w:tc>
          <w:tcPr>
            <w:tcW w:w="4680" w:type="dxa"/>
            <w:shd w:val="clear" w:color="auto" w:fill="000000"/>
          </w:tcPr>
          <w:p w:rsidR="00001F5E" w:rsidRDefault="00001F5E" w:rsidP="00001F5E">
            <w:pPr>
              <w:jc w:val="center"/>
              <w:rPr>
                <w:sz w:val="20"/>
                <w:lang w:bidi="ar-SA"/>
              </w:rPr>
            </w:pPr>
            <w:r>
              <w:rPr>
                <w:sz w:val="20"/>
                <w:lang w:bidi="ar-SA"/>
              </w:rPr>
              <w:t>TOBIAS MAYER</w:t>
            </w:r>
          </w:p>
          <w:p w:rsidR="00167806" w:rsidRPr="00EE3E4F" w:rsidRDefault="00167806" w:rsidP="00001F5E">
            <w:pPr>
              <w:jc w:val="center"/>
              <w:rPr>
                <w:sz w:val="20"/>
                <w:lang w:bidi="ar-SA"/>
              </w:rPr>
            </w:pPr>
            <w:r w:rsidRPr="00167806">
              <w:rPr>
                <w:sz w:val="20"/>
                <w:lang w:bidi="ar-SA"/>
              </w:rPr>
              <w:t>2017-11-29-0333_2-Moon_685NIR-Stack400-Wavelets1x20+2x10-HalfSize.jpg</w:t>
            </w:r>
          </w:p>
        </w:tc>
      </w:tr>
      <w:tr w:rsidR="00167806" w:rsidRPr="004174E0" w:rsidTr="00001F5E">
        <w:trPr>
          <w:jc w:val="center"/>
        </w:trPr>
        <w:tc>
          <w:tcPr>
            <w:tcW w:w="4680" w:type="dxa"/>
            <w:shd w:val="clear" w:color="auto" w:fill="000000"/>
            <w:vAlign w:val="center"/>
          </w:tcPr>
          <w:p w:rsidR="00167806" w:rsidRDefault="00B07ECB" w:rsidP="00001F5E">
            <w:pPr>
              <w:jc w:val="center"/>
              <w:rPr>
                <w:noProof/>
                <w:color w:val="808080" w:themeColor="background1" w:themeShade="80"/>
                <w:sz w:val="20"/>
                <w:lang w:bidi="ar-SA"/>
              </w:rPr>
            </w:pPr>
            <w:r>
              <w:rPr>
                <w:noProof/>
              </w:rPr>
              <w:drawing>
                <wp:inline distT="0" distB="0" distL="0" distR="0" wp14:anchorId="580E3A61" wp14:editId="34E272AE">
                  <wp:extent cx="2926080" cy="2194560"/>
                  <wp:effectExtent l="0" t="0" r="7620" b="0"/>
                  <wp:docPr id="591" name="Picture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167806" w:rsidRPr="004174E0" w:rsidRDefault="00167806" w:rsidP="00001F5E">
            <w:pPr>
              <w:jc w:val="center"/>
              <w:rPr>
                <w:sz w:val="20"/>
                <w:lang w:bidi="ar-SA"/>
              </w:rPr>
            </w:pPr>
            <w:r>
              <w:rPr>
                <w:noProof/>
              </w:rPr>
              <w:drawing>
                <wp:inline distT="0" distB="0" distL="0" distR="0" wp14:anchorId="615550C6" wp14:editId="2108A116">
                  <wp:extent cx="2926080" cy="2194560"/>
                  <wp:effectExtent l="0" t="0" r="7620" b="0"/>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67806" w:rsidRPr="00EE3E4F" w:rsidTr="00001F5E">
        <w:trPr>
          <w:jc w:val="center"/>
        </w:trPr>
        <w:tc>
          <w:tcPr>
            <w:tcW w:w="4680" w:type="dxa"/>
            <w:shd w:val="clear" w:color="auto" w:fill="000000"/>
          </w:tcPr>
          <w:p w:rsidR="00001F5E" w:rsidRDefault="00001F5E" w:rsidP="00001F5E">
            <w:pPr>
              <w:jc w:val="center"/>
              <w:rPr>
                <w:sz w:val="20"/>
                <w:lang w:bidi="ar-SA"/>
              </w:rPr>
            </w:pPr>
            <w:r>
              <w:rPr>
                <w:sz w:val="20"/>
                <w:lang w:bidi="ar-SA"/>
              </w:rPr>
              <w:t>SINUS IRIDUM</w:t>
            </w:r>
          </w:p>
          <w:p w:rsidR="00167806" w:rsidRPr="00EE3E4F" w:rsidRDefault="00167806" w:rsidP="00001F5E">
            <w:pPr>
              <w:jc w:val="center"/>
              <w:rPr>
                <w:sz w:val="20"/>
                <w:lang w:bidi="ar-SA"/>
              </w:rPr>
            </w:pPr>
            <w:r w:rsidRPr="00167806">
              <w:rPr>
                <w:sz w:val="20"/>
                <w:lang w:bidi="ar-SA"/>
              </w:rPr>
              <w:t>2017-11-29-0335_5-Moon_685NIR-Stack400-Wavelets1x20+2x10-HalfSize.jpg</w:t>
            </w:r>
          </w:p>
        </w:tc>
        <w:tc>
          <w:tcPr>
            <w:tcW w:w="4680" w:type="dxa"/>
            <w:shd w:val="clear" w:color="auto" w:fill="000000"/>
          </w:tcPr>
          <w:p w:rsidR="00867430" w:rsidRDefault="00867430" w:rsidP="00001F5E">
            <w:pPr>
              <w:jc w:val="center"/>
              <w:rPr>
                <w:sz w:val="20"/>
                <w:lang w:bidi="ar-SA"/>
              </w:rPr>
            </w:pPr>
            <w:r>
              <w:rPr>
                <w:sz w:val="20"/>
                <w:lang w:bidi="ar-SA"/>
              </w:rPr>
              <w:t>MONTES RECTI</w:t>
            </w:r>
          </w:p>
          <w:p w:rsidR="00167806" w:rsidRPr="00EE3E4F" w:rsidRDefault="00167806" w:rsidP="00001F5E">
            <w:pPr>
              <w:jc w:val="center"/>
              <w:rPr>
                <w:sz w:val="20"/>
                <w:lang w:bidi="ar-SA"/>
              </w:rPr>
            </w:pPr>
            <w:r w:rsidRPr="00167806">
              <w:rPr>
                <w:sz w:val="20"/>
                <w:lang w:bidi="ar-SA"/>
              </w:rPr>
              <w:t>2017-11-29-0337_3-Moon_685NIR-Stack400-Wavelets1x20+2x10-HalfSize.jpg</w:t>
            </w:r>
          </w:p>
        </w:tc>
      </w:tr>
    </w:tbl>
    <w:p w:rsidR="000140BE" w:rsidRDefault="000140BE">
      <w:pPr>
        <w:rPr>
          <w:lang w:bidi="ar-SA"/>
        </w:rPr>
      </w:pPr>
    </w:p>
    <w:p w:rsidR="00167806" w:rsidRDefault="00167806">
      <w:pPr>
        <w:rPr>
          <w:lang w:bidi="ar-SA"/>
        </w:rPr>
      </w:pPr>
      <w:r>
        <w:rPr>
          <w:lang w:bidi="ar-SA"/>
        </w:rPr>
        <w:br w:type="page"/>
      </w:r>
    </w:p>
    <w:p w:rsidR="00167806" w:rsidRDefault="00167806">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67806" w:rsidRPr="004174E0" w:rsidTr="00001F5E">
        <w:trPr>
          <w:jc w:val="center"/>
        </w:trPr>
        <w:tc>
          <w:tcPr>
            <w:tcW w:w="4680" w:type="dxa"/>
            <w:shd w:val="clear" w:color="auto" w:fill="000000"/>
            <w:vAlign w:val="center"/>
          </w:tcPr>
          <w:p w:rsidR="00167806" w:rsidRDefault="00167806" w:rsidP="00001F5E">
            <w:pPr>
              <w:jc w:val="center"/>
              <w:rPr>
                <w:noProof/>
                <w:color w:val="808080" w:themeColor="background1" w:themeShade="80"/>
                <w:sz w:val="20"/>
                <w:lang w:bidi="ar-SA"/>
              </w:rPr>
            </w:pPr>
            <w:r>
              <w:rPr>
                <w:noProof/>
              </w:rPr>
              <w:drawing>
                <wp:inline distT="0" distB="0" distL="0" distR="0" wp14:anchorId="17BD31C4" wp14:editId="502AFC73">
                  <wp:extent cx="2926080" cy="2194560"/>
                  <wp:effectExtent l="0" t="0" r="7620" b="0"/>
                  <wp:docPr id="59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167806" w:rsidRPr="004174E0" w:rsidRDefault="00167806" w:rsidP="00001F5E">
            <w:pPr>
              <w:jc w:val="center"/>
              <w:rPr>
                <w:sz w:val="20"/>
                <w:lang w:bidi="ar-SA"/>
              </w:rPr>
            </w:pPr>
            <w:r>
              <w:rPr>
                <w:noProof/>
              </w:rPr>
              <w:drawing>
                <wp:inline distT="0" distB="0" distL="0" distR="0" wp14:anchorId="1C23B639" wp14:editId="21127882">
                  <wp:extent cx="2926080" cy="2194560"/>
                  <wp:effectExtent l="0" t="0" r="7620" b="0"/>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67806" w:rsidRPr="00EE3E4F" w:rsidTr="00001F5E">
        <w:trPr>
          <w:jc w:val="center"/>
        </w:trPr>
        <w:tc>
          <w:tcPr>
            <w:tcW w:w="4680" w:type="dxa"/>
            <w:shd w:val="clear" w:color="auto" w:fill="000000"/>
          </w:tcPr>
          <w:p w:rsidR="00867430" w:rsidRDefault="00867430" w:rsidP="00001F5E">
            <w:pPr>
              <w:jc w:val="center"/>
              <w:rPr>
                <w:sz w:val="20"/>
                <w:lang w:bidi="ar-SA"/>
              </w:rPr>
            </w:pPr>
            <w:r>
              <w:rPr>
                <w:sz w:val="20"/>
                <w:lang w:bidi="ar-SA"/>
              </w:rPr>
              <w:t>PLATO</w:t>
            </w:r>
          </w:p>
          <w:p w:rsidR="00167806" w:rsidRPr="00EE3E4F" w:rsidRDefault="00167806" w:rsidP="00001F5E">
            <w:pPr>
              <w:jc w:val="center"/>
              <w:rPr>
                <w:sz w:val="20"/>
                <w:lang w:bidi="ar-SA"/>
              </w:rPr>
            </w:pPr>
            <w:r w:rsidRPr="00167806">
              <w:rPr>
                <w:sz w:val="20"/>
                <w:lang w:bidi="ar-SA"/>
              </w:rPr>
              <w:t>2017-11-29-0338_8-Moon_685NIR-Stack400-Wavelets1x20+2x10-HalfSize.jpg</w:t>
            </w:r>
          </w:p>
        </w:tc>
        <w:tc>
          <w:tcPr>
            <w:tcW w:w="4680" w:type="dxa"/>
            <w:shd w:val="clear" w:color="auto" w:fill="000000"/>
          </w:tcPr>
          <w:p w:rsidR="00DB7BA5" w:rsidRDefault="00DB7BA5" w:rsidP="00001F5E">
            <w:pPr>
              <w:jc w:val="center"/>
              <w:rPr>
                <w:sz w:val="20"/>
                <w:lang w:bidi="ar-SA"/>
              </w:rPr>
            </w:pPr>
            <w:r>
              <w:rPr>
                <w:sz w:val="20"/>
                <w:lang w:bidi="ar-SA"/>
              </w:rPr>
              <w:t>EUCLIDES (near LETRON</w:t>
            </w:r>
            <w:r w:rsidR="003726C5">
              <w:rPr>
                <w:sz w:val="20"/>
                <w:lang w:bidi="ar-SA"/>
              </w:rPr>
              <w:t>N</w:t>
            </w:r>
            <w:r>
              <w:rPr>
                <w:sz w:val="20"/>
                <w:lang w:bidi="ar-SA"/>
              </w:rPr>
              <w:t>E)</w:t>
            </w:r>
          </w:p>
          <w:p w:rsidR="00167806" w:rsidRPr="00EE3E4F" w:rsidRDefault="00167806" w:rsidP="00001F5E">
            <w:pPr>
              <w:jc w:val="center"/>
              <w:rPr>
                <w:sz w:val="20"/>
                <w:lang w:bidi="ar-SA"/>
              </w:rPr>
            </w:pPr>
            <w:r w:rsidRPr="00167806">
              <w:rPr>
                <w:sz w:val="20"/>
                <w:lang w:bidi="ar-SA"/>
              </w:rPr>
              <w:t>2017-11-29-0342_3-Moon_685NIR-Stack200-Wavelets1x20+2x10-HalfSize.jpg</w:t>
            </w:r>
          </w:p>
        </w:tc>
      </w:tr>
      <w:tr w:rsidR="00167806" w:rsidRPr="004174E0" w:rsidTr="00001F5E">
        <w:trPr>
          <w:jc w:val="center"/>
        </w:trPr>
        <w:tc>
          <w:tcPr>
            <w:tcW w:w="4680" w:type="dxa"/>
            <w:shd w:val="clear" w:color="auto" w:fill="000000"/>
            <w:vAlign w:val="center"/>
          </w:tcPr>
          <w:p w:rsidR="00167806" w:rsidRDefault="00167806" w:rsidP="00001F5E">
            <w:pPr>
              <w:jc w:val="center"/>
              <w:rPr>
                <w:noProof/>
                <w:color w:val="808080" w:themeColor="background1" w:themeShade="80"/>
                <w:sz w:val="20"/>
                <w:lang w:bidi="ar-SA"/>
              </w:rPr>
            </w:pPr>
            <w:r>
              <w:rPr>
                <w:noProof/>
              </w:rPr>
              <w:drawing>
                <wp:inline distT="0" distB="0" distL="0" distR="0">
                  <wp:extent cx="2926080" cy="2194560"/>
                  <wp:effectExtent l="0" t="0" r="7620" b="0"/>
                  <wp:docPr id="597" name="Picture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rsidR="00167806" w:rsidRPr="004174E0" w:rsidRDefault="00167806" w:rsidP="00001F5E">
            <w:pPr>
              <w:jc w:val="center"/>
              <w:rPr>
                <w:sz w:val="20"/>
                <w:lang w:bidi="ar-SA"/>
              </w:rPr>
            </w:pPr>
          </w:p>
        </w:tc>
      </w:tr>
      <w:tr w:rsidR="00167806" w:rsidRPr="00EE3E4F" w:rsidTr="00001F5E">
        <w:trPr>
          <w:jc w:val="center"/>
        </w:trPr>
        <w:tc>
          <w:tcPr>
            <w:tcW w:w="4680" w:type="dxa"/>
            <w:shd w:val="clear" w:color="auto" w:fill="000000"/>
          </w:tcPr>
          <w:p w:rsidR="00D43A85" w:rsidRDefault="00D43A85" w:rsidP="00001F5E">
            <w:pPr>
              <w:jc w:val="center"/>
              <w:rPr>
                <w:sz w:val="20"/>
                <w:lang w:bidi="ar-SA"/>
              </w:rPr>
            </w:pPr>
            <w:r>
              <w:rPr>
                <w:sz w:val="20"/>
                <w:lang w:bidi="ar-SA"/>
              </w:rPr>
              <w:t>HIPPALUS &amp; AGATHARCHIDES</w:t>
            </w:r>
          </w:p>
          <w:p w:rsidR="00167806" w:rsidRPr="00EE3E4F" w:rsidRDefault="00167806" w:rsidP="00001F5E">
            <w:pPr>
              <w:jc w:val="center"/>
              <w:rPr>
                <w:sz w:val="20"/>
                <w:lang w:bidi="ar-SA"/>
              </w:rPr>
            </w:pPr>
            <w:r w:rsidRPr="00167806">
              <w:rPr>
                <w:sz w:val="20"/>
                <w:lang w:bidi="ar-SA"/>
              </w:rPr>
              <w:t>2017-11-29-0344_5-Moon_685NIR-Stack200-Wavelets1x20+2x10-HalfSize.jpg</w:t>
            </w:r>
          </w:p>
        </w:tc>
        <w:tc>
          <w:tcPr>
            <w:tcW w:w="4680" w:type="dxa"/>
            <w:shd w:val="clear" w:color="auto" w:fill="000000"/>
          </w:tcPr>
          <w:p w:rsidR="00167806" w:rsidRPr="00EE3E4F" w:rsidRDefault="00167806" w:rsidP="00001F5E">
            <w:pPr>
              <w:jc w:val="center"/>
              <w:rPr>
                <w:sz w:val="20"/>
                <w:lang w:bidi="ar-SA"/>
              </w:rPr>
            </w:pPr>
          </w:p>
        </w:tc>
      </w:tr>
    </w:tbl>
    <w:p w:rsidR="00167806" w:rsidRDefault="00167806">
      <w:pPr>
        <w:rPr>
          <w:lang w:bidi="ar-SA"/>
        </w:rPr>
      </w:pPr>
    </w:p>
    <w:p w:rsidR="00CE2D53" w:rsidRDefault="00CE2D53">
      <w:pPr>
        <w:rPr>
          <w:lang w:bidi="ar-SA"/>
        </w:rPr>
      </w:pPr>
      <w:r>
        <w:rPr>
          <w:lang w:bidi="ar-SA"/>
        </w:rPr>
        <w:t xml:space="preserve">BTW: Google Moon is great! </w:t>
      </w:r>
      <w:hyperlink r:id="rId213" w:history="1">
        <w:r w:rsidRPr="00AE61C3">
          <w:rPr>
            <w:rStyle w:val="Hyperlink"/>
            <w:lang w:bidi="ar-SA"/>
          </w:rPr>
          <w:t>https://www.google.com/moon/</w:t>
        </w:r>
      </w:hyperlink>
    </w:p>
    <w:p w:rsidR="000140BE" w:rsidRDefault="000140BE">
      <w:pPr>
        <w:rPr>
          <w:lang w:bidi="ar-SA"/>
        </w:rPr>
      </w:pPr>
    </w:p>
    <w:p w:rsidR="00681C4C" w:rsidRDefault="00681C4C">
      <w:pPr>
        <w:rPr>
          <w:lang w:bidi="ar-SA"/>
        </w:rPr>
      </w:pPr>
      <w:r w:rsidRPr="00681C4C">
        <w:rPr>
          <w:b/>
          <w:lang w:bidi="ar-SA"/>
        </w:rPr>
        <w:t>Data Disposition:</w:t>
      </w:r>
      <w:r>
        <w:rPr>
          <w:lang w:bidi="ar-SA"/>
        </w:rPr>
        <w:t xml:space="preserve"> </w:t>
      </w:r>
      <w:r w:rsidR="003E6F8B">
        <w:rPr>
          <w:lang w:bidi="ar-SA"/>
        </w:rPr>
        <w:t xml:space="preserve">Raw data is zipped on the 2TB archive drive.  The processed data resides on the ASTROTHUMB3 </w:t>
      </w:r>
      <w:proofErr w:type="spellStart"/>
      <w:r w:rsidR="003E6F8B">
        <w:rPr>
          <w:lang w:bidi="ar-SA"/>
        </w:rPr>
        <w:t>thumbdrive</w:t>
      </w:r>
      <w:proofErr w:type="spellEnd"/>
      <w:r w:rsidR="003E6F8B">
        <w:rPr>
          <w:lang w:bidi="ar-SA"/>
        </w:rPr>
        <w:t xml:space="preserve"> (128GB) under the projects subdirectory structure.</w:t>
      </w:r>
    </w:p>
    <w:p w:rsidR="00A714D3" w:rsidRDefault="00A714D3">
      <w:pPr>
        <w:rPr>
          <w:lang w:bidi="ar-SA"/>
        </w:rPr>
      </w:pPr>
    </w:p>
    <w:p w:rsidR="00A714D3" w:rsidRDefault="00A714D3">
      <w:pPr>
        <w:rPr>
          <w:lang w:bidi="ar-SA"/>
        </w:rPr>
      </w:pPr>
    </w:p>
    <w:p w:rsidR="00A714D3" w:rsidRDefault="00A714D3">
      <w:pPr>
        <w:rPr>
          <w:rFonts w:ascii="Arial" w:hAnsi="Arial" w:cs="Arial"/>
          <w:b/>
          <w:bCs/>
          <w:i/>
          <w:iCs/>
          <w:sz w:val="28"/>
          <w:szCs w:val="28"/>
        </w:rPr>
      </w:pPr>
      <w:r>
        <w:br w:type="page"/>
      </w:r>
    </w:p>
    <w:p w:rsidR="00A714D3" w:rsidRDefault="00A714D3" w:rsidP="00A714D3">
      <w:pPr>
        <w:pStyle w:val="Heading2"/>
      </w:pPr>
      <w:r>
        <w:lastRenderedPageBreak/>
        <w:t>December</w:t>
      </w:r>
    </w:p>
    <w:p w:rsidR="00A714D3" w:rsidRPr="00D4326C" w:rsidRDefault="00A714D3" w:rsidP="00A714D3">
      <w:pPr>
        <w:pStyle w:val="Heading3"/>
      </w:pPr>
      <w:r>
        <w:t xml:space="preserve">2017-Nov-30 (Dec-01 UT): </w:t>
      </w:r>
      <w:r w:rsidRPr="002B2B28">
        <w:t xml:space="preserve"> </w:t>
      </w:r>
      <w:r>
        <w:t>M31 807NIR</w:t>
      </w:r>
    </w:p>
    <w:p w:rsidR="00A714D3" w:rsidRDefault="00A714D3" w:rsidP="00A714D3">
      <w:pPr>
        <w:rPr>
          <w:color w:val="808080" w:themeColor="background1" w:themeShade="80"/>
          <w:sz w:val="20"/>
          <w:lang w:bidi="ar-SA"/>
        </w:rPr>
      </w:pPr>
      <w:r>
        <w:rPr>
          <w:color w:val="808080" w:themeColor="background1" w:themeShade="80"/>
          <w:sz w:val="20"/>
          <w:lang w:bidi="ar-SA"/>
        </w:rPr>
        <w:t>Last Updated 11/13/2017</w:t>
      </w:r>
    </w:p>
    <w:p w:rsidR="00A714D3" w:rsidRDefault="00A714D3" w:rsidP="00A714D3">
      <w:pPr>
        <w:rPr>
          <w:lang w:bidi="ar-SA"/>
        </w:rPr>
      </w:pPr>
      <w:r>
        <w:t>I very much need to get a good 807NIR flat field for calibration. The image below (as of 12/1/2017) uses an 501OIII flat field that had worked well for other narrow band filters in the visible, but clearly does not work in the NIR.</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A714D3" w:rsidRPr="004174E0" w:rsidTr="00A714D3">
        <w:trPr>
          <w:jc w:val="center"/>
        </w:trPr>
        <w:tc>
          <w:tcPr>
            <w:tcW w:w="4680" w:type="dxa"/>
            <w:shd w:val="clear" w:color="auto" w:fill="000000"/>
            <w:vAlign w:val="center"/>
          </w:tcPr>
          <w:p w:rsidR="00A714D3" w:rsidRDefault="00A714D3" w:rsidP="00540216">
            <w:pPr>
              <w:jc w:val="center"/>
              <w:rPr>
                <w:noProof/>
                <w:color w:val="808080" w:themeColor="background1" w:themeShade="80"/>
                <w:sz w:val="20"/>
                <w:lang w:bidi="ar-SA"/>
              </w:rPr>
            </w:pPr>
            <w:r>
              <w:rPr>
                <w:noProof/>
              </w:rPr>
              <w:drawing>
                <wp:inline distT="0" distB="0" distL="0" distR="0" wp14:anchorId="7391C8CD" wp14:editId="3AD1506B">
                  <wp:extent cx="2926080" cy="2194560"/>
                  <wp:effectExtent l="0" t="0" r="762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A714D3" w:rsidRPr="00EE3E4F" w:rsidTr="00A714D3">
        <w:trPr>
          <w:jc w:val="center"/>
        </w:trPr>
        <w:tc>
          <w:tcPr>
            <w:tcW w:w="4680" w:type="dxa"/>
            <w:shd w:val="clear" w:color="auto" w:fill="000000"/>
          </w:tcPr>
          <w:p w:rsidR="00A714D3" w:rsidRPr="00EE3E4F" w:rsidRDefault="00A714D3" w:rsidP="00540216">
            <w:pPr>
              <w:jc w:val="center"/>
              <w:rPr>
                <w:sz w:val="20"/>
                <w:lang w:bidi="ar-SA"/>
              </w:rPr>
            </w:pPr>
            <w:r w:rsidRPr="00A714D3">
              <w:rPr>
                <w:sz w:val="20"/>
                <w:lang w:bidi="ar-SA"/>
              </w:rPr>
              <w:t>M31-20171201UT-807NIR-sum0h35m-Flattened-LogLog-HalfSize.jpg</w:t>
            </w:r>
          </w:p>
        </w:tc>
      </w:tr>
    </w:tbl>
    <w:p w:rsidR="00A714D3" w:rsidRDefault="00A714D3" w:rsidP="00A714D3">
      <w:pPr>
        <w:rPr>
          <w:lang w:bidi="ar-SA"/>
        </w:rPr>
      </w:pPr>
    </w:p>
    <w:p w:rsidR="00547299" w:rsidRDefault="00547299" w:rsidP="00547299">
      <w:pPr>
        <w:rPr>
          <w:lang w:bidi="ar-SA"/>
        </w:rPr>
      </w:pPr>
      <w:r>
        <w:rPr>
          <w:lang w:bidi="ar-SA"/>
        </w:rPr>
        <w:t>Now would be a good time to switch filter configuration on the ST2000 from:</w:t>
      </w:r>
    </w:p>
    <w:p w:rsidR="00547299" w:rsidRDefault="00547299" w:rsidP="007A4F20">
      <w:pPr>
        <w:pStyle w:val="ListParagraph"/>
        <w:numPr>
          <w:ilvl w:val="0"/>
          <w:numId w:val="18"/>
        </w:numPr>
        <w:rPr>
          <w:lang w:bidi="ar-SA"/>
        </w:rPr>
      </w:pPr>
      <w:r>
        <w:rPr>
          <w:lang w:bidi="ar-SA"/>
        </w:rPr>
        <w:t>807NIR, 486HIB, 742NIR, 656HIA, 672SII to</w:t>
      </w:r>
    </w:p>
    <w:p w:rsidR="00547299" w:rsidRDefault="00547299" w:rsidP="007A4F20">
      <w:pPr>
        <w:pStyle w:val="ListParagraph"/>
        <w:numPr>
          <w:ilvl w:val="0"/>
          <w:numId w:val="18"/>
        </w:numPr>
        <w:rPr>
          <w:lang w:bidi="ar-SA"/>
        </w:rPr>
      </w:pPr>
      <w:r>
        <w:rPr>
          <w:lang w:bidi="ar-SA"/>
        </w:rPr>
        <w:t xml:space="preserve">807NIR, </w:t>
      </w:r>
      <w:r w:rsidRPr="002A63BB">
        <w:rPr>
          <w:b/>
          <w:lang w:bidi="ar-SA"/>
        </w:rPr>
        <w:t>889CH4</w:t>
      </w:r>
      <w:r>
        <w:rPr>
          <w:lang w:bidi="ar-SA"/>
        </w:rPr>
        <w:t>, 742NIR, 656HIA, 685NIR</w:t>
      </w:r>
    </w:p>
    <w:p w:rsidR="00547299" w:rsidRDefault="00547299" w:rsidP="00A714D3">
      <w:pPr>
        <w:rPr>
          <w:lang w:bidi="ar-SA"/>
        </w:rPr>
      </w:pPr>
    </w:p>
    <w:p w:rsidR="00A714D3" w:rsidRDefault="00A714D3" w:rsidP="00A714D3">
      <w:pPr>
        <w:rPr>
          <w:lang w:bidi="ar-SA"/>
        </w:rPr>
      </w:pPr>
      <w:r w:rsidRPr="004750F3">
        <w:rPr>
          <w:b/>
          <w:lang w:bidi="ar-SA"/>
        </w:rPr>
        <w:t>Data Disposition:</w:t>
      </w:r>
      <w:r>
        <w:rPr>
          <w:lang w:bidi="ar-SA"/>
        </w:rPr>
        <w:t xml:space="preserve"> Raw data is zipped on laptop ready to move to 2TB archive drive. Processed data is on Astronomy3 thumb drive.</w:t>
      </w:r>
    </w:p>
    <w:p w:rsidR="00A714D3" w:rsidRDefault="00A714D3">
      <w:pPr>
        <w:rPr>
          <w:lang w:bidi="ar-SA"/>
        </w:rPr>
      </w:pPr>
    </w:p>
    <w:p w:rsidR="000D1FAB" w:rsidRDefault="000D1FAB">
      <w:pPr>
        <w:rPr>
          <w:rFonts w:cs="Arial"/>
          <w:b/>
          <w:bCs/>
          <w:sz w:val="26"/>
          <w:szCs w:val="26"/>
          <w:lang w:bidi="ar-SA"/>
        </w:rPr>
      </w:pPr>
      <w:r>
        <w:br w:type="page"/>
      </w:r>
    </w:p>
    <w:p w:rsidR="00847F75" w:rsidRPr="00D4326C" w:rsidRDefault="00847F75" w:rsidP="00847F75">
      <w:pPr>
        <w:pStyle w:val="Heading3"/>
      </w:pPr>
      <w:r>
        <w:lastRenderedPageBreak/>
        <w:t>2017-Dec-</w:t>
      </w:r>
      <w:r w:rsidR="000D1FAB">
        <w:t>04</w:t>
      </w:r>
      <w:r>
        <w:t xml:space="preserve"> (Dec-0</w:t>
      </w:r>
      <w:r w:rsidR="000D1FAB">
        <w:t>5</w:t>
      </w:r>
      <w:r>
        <w:t xml:space="preserve"> UT): </w:t>
      </w:r>
      <w:r w:rsidRPr="002B2B28">
        <w:t xml:space="preserve"> </w:t>
      </w:r>
      <w:r>
        <w:t>M31 807NIR</w:t>
      </w:r>
    </w:p>
    <w:p w:rsidR="00847F75" w:rsidRDefault="00847F75" w:rsidP="00847F75">
      <w:pPr>
        <w:rPr>
          <w:color w:val="808080" w:themeColor="background1" w:themeShade="80"/>
          <w:sz w:val="20"/>
          <w:lang w:bidi="ar-SA"/>
        </w:rPr>
      </w:pPr>
      <w:r>
        <w:rPr>
          <w:color w:val="808080" w:themeColor="background1" w:themeShade="80"/>
          <w:sz w:val="20"/>
          <w:lang w:bidi="ar-SA"/>
        </w:rPr>
        <w:t>Last Updated 1</w:t>
      </w:r>
      <w:r w:rsidR="000D1FAB">
        <w:rPr>
          <w:color w:val="808080" w:themeColor="background1" w:themeShade="80"/>
          <w:sz w:val="20"/>
          <w:lang w:bidi="ar-SA"/>
        </w:rPr>
        <w:t>2</w:t>
      </w:r>
      <w:r>
        <w:rPr>
          <w:color w:val="808080" w:themeColor="background1" w:themeShade="80"/>
          <w:sz w:val="20"/>
          <w:lang w:bidi="ar-SA"/>
        </w:rPr>
        <w:t>/</w:t>
      </w:r>
      <w:r w:rsidR="000D1FAB">
        <w:rPr>
          <w:color w:val="808080" w:themeColor="background1" w:themeShade="80"/>
          <w:sz w:val="20"/>
          <w:lang w:bidi="ar-SA"/>
        </w:rPr>
        <w:t>05</w:t>
      </w:r>
      <w:r>
        <w:rPr>
          <w:color w:val="808080" w:themeColor="background1" w:themeShade="80"/>
          <w:sz w:val="20"/>
          <w:lang w:bidi="ar-SA"/>
        </w:rPr>
        <w:t>/2017</w:t>
      </w:r>
    </w:p>
    <w:p w:rsidR="00847F75" w:rsidRDefault="00F756F4" w:rsidP="00847F75">
      <w:pPr>
        <w:rPr>
          <w:lang w:bidi="ar-SA"/>
        </w:rPr>
      </w:pPr>
      <w:r>
        <w:t xml:space="preserve">Turns out I didn’t need to get a flat for 807NIR.  The poor results from 12/01 were really do to incredibly large cloud brightness signature amplifying what otherwise would have been unnoticeable flat field artifacts. </w:t>
      </w:r>
      <w:r w:rsidR="00847F75">
        <w:t xml:space="preserve">501OIII flat field worked well </w:t>
      </w:r>
      <w:r>
        <w:t>tonight when the sky was truly clear (transparency 4-5)</w:t>
      </w:r>
      <w:r w:rsidR="00847F75">
        <w:t>.</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847F75" w:rsidRPr="004174E0" w:rsidTr="00847F75">
        <w:trPr>
          <w:jc w:val="center"/>
        </w:trPr>
        <w:tc>
          <w:tcPr>
            <w:tcW w:w="4680" w:type="dxa"/>
            <w:shd w:val="clear" w:color="auto" w:fill="000000"/>
            <w:vAlign w:val="center"/>
          </w:tcPr>
          <w:p w:rsidR="00847F75" w:rsidRDefault="000D1FAB" w:rsidP="00847F75">
            <w:pPr>
              <w:jc w:val="center"/>
              <w:rPr>
                <w:noProof/>
                <w:color w:val="808080" w:themeColor="background1" w:themeShade="80"/>
                <w:sz w:val="20"/>
                <w:lang w:bidi="ar-SA"/>
              </w:rPr>
            </w:pPr>
            <w:r>
              <w:rPr>
                <w:noProof/>
              </w:rPr>
              <w:drawing>
                <wp:inline distT="0" distB="0" distL="0" distR="0">
                  <wp:extent cx="2926080" cy="2194560"/>
                  <wp:effectExtent l="0" t="0" r="762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847F75" w:rsidRPr="00EE3E4F" w:rsidTr="00847F75">
        <w:trPr>
          <w:jc w:val="center"/>
        </w:trPr>
        <w:tc>
          <w:tcPr>
            <w:tcW w:w="4680" w:type="dxa"/>
            <w:shd w:val="clear" w:color="auto" w:fill="000000"/>
          </w:tcPr>
          <w:p w:rsidR="00847F75" w:rsidRPr="00EE3E4F" w:rsidRDefault="000D1FAB" w:rsidP="00847F75">
            <w:pPr>
              <w:jc w:val="center"/>
              <w:rPr>
                <w:sz w:val="20"/>
                <w:lang w:bidi="ar-SA"/>
              </w:rPr>
            </w:pPr>
            <w:r w:rsidRPr="000D1FAB">
              <w:rPr>
                <w:sz w:val="20"/>
                <w:lang w:bidi="ar-SA"/>
              </w:rPr>
              <w:t>M31-20171205UT-807NIR-sum2h00m-Flattened-LogLog-HalfSize.jpg</w:t>
            </w:r>
          </w:p>
        </w:tc>
      </w:tr>
    </w:tbl>
    <w:p w:rsidR="00847F75" w:rsidRDefault="00847F75" w:rsidP="00847F75">
      <w:pPr>
        <w:rPr>
          <w:lang w:bidi="ar-SA"/>
        </w:rPr>
      </w:pPr>
    </w:p>
    <w:p w:rsidR="00D34C0B" w:rsidRDefault="00D34C0B" w:rsidP="00D34C0B">
      <w:pPr>
        <w:rPr>
          <w:lang w:bidi="ar-SA"/>
        </w:rPr>
      </w:pPr>
      <w:r w:rsidRPr="004750F3">
        <w:rPr>
          <w:b/>
          <w:lang w:bidi="ar-SA"/>
        </w:rPr>
        <w:t>Data Disposition:</w:t>
      </w:r>
      <w:r>
        <w:rPr>
          <w:lang w:bidi="ar-SA"/>
        </w:rPr>
        <w:t xml:space="preserve"> Raw data is zipped on laptop ready to move to 2TB archive drive. Processed data is on Astronomy3 thumb drive.</w:t>
      </w:r>
    </w:p>
    <w:p w:rsidR="00F84BD6" w:rsidRDefault="00F84BD6">
      <w:pPr>
        <w:rPr>
          <w:lang w:bidi="ar-SA"/>
        </w:rPr>
      </w:pPr>
    </w:p>
    <w:p w:rsidR="00F84BD6" w:rsidRDefault="00F84BD6">
      <w:pPr>
        <w:rPr>
          <w:rFonts w:cs="Arial"/>
          <w:b/>
          <w:bCs/>
          <w:sz w:val="26"/>
          <w:szCs w:val="26"/>
          <w:lang w:bidi="ar-SA"/>
        </w:rPr>
      </w:pPr>
      <w:r>
        <w:br w:type="page"/>
      </w:r>
    </w:p>
    <w:p w:rsidR="00F84BD6" w:rsidRPr="00D4326C" w:rsidRDefault="00F84BD6" w:rsidP="00F84BD6">
      <w:pPr>
        <w:pStyle w:val="Heading3"/>
      </w:pPr>
      <w:r>
        <w:lastRenderedPageBreak/>
        <w:t>2017-Dec-</w:t>
      </w:r>
      <w:r w:rsidR="00971B36">
        <w:t>09</w:t>
      </w:r>
      <w:r>
        <w:t xml:space="preserve"> (Dec-10 UT): </w:t>
      </w:r>
      <w:r w:rsidRPr="002B2B28">
        <w:t xml:space="preserve"> </w:t>
      </w:r>
      <w:r>
        <w:t>M33 656HIA</w:t>
      </w:r>
    </w:p>
    <w:p w:rsidR="00F84BD6" w:rsidRDefault="00F84BD6" w:rsidP="00F84BD6">
      <w:pPr>
        <w:rPr>
          <w:color w:val="808080" w:themeColor="background1" w:themeShade="80"/>
          <w:sz w:val="20"/>
          <w:lang w:bidi="ar-SA"/>
        </w:rPr>
      </w:pPr>
      <w:r>
        <w:rPr>
          <w:color w:val="808080" w:themeColor="background1" w:themeShade="80"/>
          <w:sz w:val="20"/>
          <w:lang w:bidi="ar-SA"/>
        </w:rPr>
        <w:t>Last Updated 12/10/2017</w:t>
      </w:r>
    </w:p>
    <w:p w:rsidR="00D81C11" w:rsidRDefault="00F84BD6" w:rsidP="00F84BD6">
      <w:r>
        <w:t xml:space="preserve">This was pretty much a test run. I converted my configuration to image through the C8 with the ST2000. The goal was to begin high resolution imaging of M33, first with narrow band filters. </w:t>
      </w:r>
      <w:r w:rsidR="00E359C7">
        <w:t xml:space="preserve"> The equipment configuration change and tracking calibration went smoothly.  Tracking calibration was done with the 550OPN filter so there was plenty of signal for the tracking star at ~1.0 sec exposure time. </w:t>
      </w:r>
    </w:p>
    <w:p w:rsidR="00D81C11" w:rsidRDefault="00D81C11" w:rsidP="00F84BD6"/>
    <w:p w:rsidR="00D81C11" w:rsidRDefault="00E359C7" w:rsidP="00F84BD6">
      <w:r>
        <w:t xml:space="preserve">However, once I moved to 656HIA, the signal level was low, even for 7 second exposures.  This was way too long for effective tracking and the X (RA) axis oscillated by 10 pixels peak-to-peak. I ended up doing 30 second unguided individual images. </w:t>
      </w:r>
    </w:p>
    <w:p w:rsidR="00D81C11" w:rsidRDefault="00D81C11" w:rsidP="00F84BD6"/>
    <w:p w:rsidR="00D81C11" w:rsidRDefault="00E359C7" w:rsidP="00F84BD6">
      <w:r>
        <w:t xml:space="preserve">An additional item is that I focused with the 550OPN position.  There is an offset (possibly not parfocal as the 550CLR filter would have been?) with the 656HIA filter. Thus, next time I do need to focus in the filter I’ll be imaging with. This may provide a slight improvement in the tracking star image as well. </w:t>
      </w:r>
    </w:p>
    <w:p w:rsidR="00D81C11" w:rsidRDefault="00D81C11" w:rsidP="00F84BD6"/>
    <w:p w:rsidR="00F84BD6" w:rsidRDefault="00E359C7" w:rsidP="00F84BD6">
      <w:r>
        <w:t>Finally, in more sensitive parts of the spectrum, e.g., 501OIII, the tracking star was also brighter.  I have a few more nights forecast to be clear to improve skills on this target and in this configuration.</w:t>
      </w:r>
    </w:p>
    <w:p w:rsidR="00E359C7" w:rsidRDefault="00E359C7" w:rsidP="00F84BD6">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F84BD6" w:rsidRPr="004174E0" w:rsidTr="007D5FAA">
        <w:trPr>
          <w:jc w:val="center"/>
        </w:trPr>
        <w:tc>
          <w:tcPr>
            <w:tcW w:w="4680" w:type="dxa"/>
            <w:shd w:val="clear" w:color="auto" w:fill="000000"/>
            <w:vAlign w:val="center"/>
          </w:tcPr>
          <w:p w:rsidR="00F84BD6" w:rsidRDefault="002140DA" w:rsidP="007D5FAA">
            <w:pPr>
              <w:jc w:val="center"/>
              <w:rPr>
                <w:noProof/>
                <w:color w:val="808080" w:themeColor="background1" w:themeShade="80"/>
                <w:sz w:val="20"/>
                <w:lang w:bidi="ar-SA"/>
              </w:rPr>
            </w:pPr>
            <w:r>
              <w:rPr>
                <w:noProof/>
              </w:rPr>
              <w:drawing>
                <wp:inline distT="0" distB="0" distL="0" distR="0">
                  <wp:extent cx="2926080" cy="2194560"/>
                  <wp:effectExtent l="0" t="0" r="762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F84BD6" w:rsidRPr="00EE3E4F" w:rsidTr="007D5FAA">
        <w:trPr>
          <w:jc w:val="center"/>
        </w:trPr>
        <w:tc>
          <w:tcPr>
            <w:tcW w:w="4680" w:type="dxa"/>
            <w:shd w:val="clear" w:color="auto" w:fill="000000"/>
          </w:tcPr>
          <w:p w:rsidR="00F84BD6" w:rsidRPr="00EE3E4F" w:rsidRDefault="002140DA" w:rsidP="007D5FAA">
            <w:pPr>
              <w:jc w:val="center"/>
              <w:rPr>
                <w:sz w:val="20"/>
                <w:lang w:bidi="ar-SA"/>
              </w:rPr>
            </w:pPr>
            <w:r w:rsidRPr="002140DA">
              <w:rPr>
                <w:sz w:val="20"/>
                <w:lang w:bidi="ar-SA"/>
              </w:rPr>
              <w:t>M33-20171210UT-656HIA-sum1h00m47s-Log-Smth-HalfSize.jpg</w:t>
            </w:r>
          </w:p>
        </w:tc>
      </w:tr>
    </w:tbl>
    <w:p w:rsidR="002140DA" w:rsidRDefault="002140DA">
      <w:pPr>
        <w:rPr>
          <w:lang w:bidi="ar-SA"/>
        </w:rPr>
      </w:pPr>
    </w:p>
    <w:p w:rsidR="002140DA" w:rsidRDefault="002140DA">
      <w:pPr>
        <w:rPr>
          <w:lang w:bidi="ar-SA"/>
        </w:rPr>
      </w:pPr>
      <w:r>
        <w:rPr>
          <w:lang w:bidi="ar-SA"/>
        </w:rPr>
        <w:t xml:space="preserve">Many HII regions show up very clearly, despite poor tracking and poor focus. In addition, since I </w:t>
      </w:r>
      <w:proofErr w:type="gramStart"/>
      <w:r>
        <w:rPr>
          <w:lang w:bidi="ar-SA"/>
        </w:rPr>
        <w:t>have to</w:t>
      </w:r>
      <w:proofErr w:type="gramEnd"/>
      <w:r>
        <w:rPr>
          <w:lang w:bidi="ar-SA"/>
        </w:rPr>
        <w:t xml:space="preserve"> do unguided images, better polar alignment would reduce the overall drift. This would improve the overall coverage and reduce the streaking artifacts due to residual dark signal.</w:t>
      </w:r>
    </w:p>
    <w:p w:rsidR="00971B36" w:rsidRDefault="00971B36">
      <w:pPr>
        <w:rPr>
          <w:lang w:bidi="ar-SA"/>
        </w:rPr>
      </w:pPr>
    </w:p>
    <w:p w:rsidR="00971B36" w:rsidRDefault="00971B36">
      <w:pPr>
        <w:rPr>
          <w:lang w:bidi="ar-SA"/>
        </w:rPr>
      </w:pPr>
    </w:p>
    <w:p w:rsidR="00971B36" w:rsidRDefault="00971B36">
      <w:pPr>
        <w:rPr>
          <w:rFonts w:cs="Arial"/>
          <w:b/>
          <w:bCs/>
          <w:sz w:val="26"/>
          <w:szCs w:val="26"/>
          <w:lang w:bidi="ar-SA"/>
        </w:rPr>
      </w:pPr>
      <w:r>
        <w:br w:type="page"/>
      </w:r>
    </w:p>
    <w:p w:rsidR="00971B36" w:rsidRPr="00D4326C" w:rsidRDefault="00971B36" w:rsidP="00971B36">
      <w:pPr>
        <w:pStyle w:val="Heading3"/>
      </w:pPr>
      <w:r>
        <w:lastRenderedPageBreak/>
        <w:t xml:space="preserve">2017-Dec-10 (Dec-11 UT): </w:t>
      </w:r>
      <w:r w:rsidRPr="002B2B28">
        <w:t xml:space="preserve"> </w:t>
      </w:r>
      <w:r>
        <w:t>M33 656HIA</w:t>
      </w:r>
    </w:p>
    <w:p w:rsidR="00971B36" w:rsidRDefault="00971B36" w:rsidP="00971B36">
      <w:pPr>
        <w:rPr>
          <w:color w:val="808080" w:themeColor="background1" w:themeShade="80"/>
          <w:sz w:val="20"/>
          <w:lang w:bidi="ar-SA"/>
        </w:rPr>
      </w:pPr>
      <w:r>
        <w:rPr>
          <w:color w:val="808080" w:themeColor="background1" w:themeShade="80"/>
          <w:sz w:val="20"/>
          <w:lang w:bidi="ar-SA"/>
        </w:rPr>
        <w:t>Last Updated 12/18/2017</w:t>
      </w:r>
    </w:p>
    <w:p w:rsidR="00971B36" w:rsidRDefault="00971B36" w:rsidP="00971B36">
      <w:r>
        <w:t>TB</w:t>
      </w:r>
      <w:r w:rsidR="00126F0E">
        <w:t>D</w:t>
      </w:r>
    </w:p>
    <w:p w:rsidR="00971B36" w:rsidRDefault="00971B36" w:rsidP="00971B36">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971B36" w:rsidRPr="004174E0" w:rsidTr="007D5FAA">
        <w:trPr>
          <w:jc w:val="center"/>
        </w:trPr>
        <w:tc>
          <w:tcPr>
            <w:tcW w:w="4680" w:type="dxa"/>
            <w:shd w:val="clear" w:color="auto" w:fill="000000"/>
            <w:vAlign w:val="center"/>
          </w:tcPr>
          <w:p w:rsidR="00971B36" w:rsidRDefault="00971B36" w:rsidP="007D5FAA">
            <w:pPr>
              <w:jc w:val="center"/>
              <w:rPr>
                <w:noProof/>
                <w:color w:val="808080" w:themeColor="background1" w:themeShade="80"/>
                <w:sz w:val="20"/>
                <w:lang w:bidi="ar-SA"/>
              </w:rPr>
            </w:pPr>
            <w:r>
              <w:rPr>
                <w:noProof/>
              </w:rPr>
              <w:drawing>
                <wp:inline distT="0" distB="0" distL="0" distR="0">
                  <wp:extent cx="2926080" cy="2194560"/>
                  <wp:effectExtent l="0" t="0" r="762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7" cstate="print">
                            <a:extLst>
                              <a:ext uri="{BEBA8EAE-BF5A-486C-A8C5-ECC9F3942E4B}">
                                <a14:imgProps xmlns:a14="http://schemas.microsoft.com/office/drawing/2010/main">
                                  <a14:imgLayer r:embed="rId218">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71B36" w:rsidRPr="00EE3E4F" w:rsidTr="007D5FAA">
        <w:trPr>
          <w:jc w:val="center"/>
        </w:trPr>
        <w:tc>
          <w:tcPr>
            <w:tcW w:w="4680" w:type="dxa"/>
            <w:shd w:val="clear" w:color="auto" w:fill="000000"/>
          </w:tcPr>
          <w:p w:rsidR="00971B36" w:rsidRPr="00EE3E4F" w:rsidRDefault="00971B36" w:rsidP="007D5FAA">
            <w:pPr>
              <w:jc w:val="center"/>
              <w:rPr>
                <w:sz w:val="20"/>
                <w:lang w:bidi="ar-SA"/>
              </w:rPr>
            </w:pPr>
            <w:r w:rsidRPr="00971B36">
              <w:rPr>
                <w:sz w:val="20"/>
                <w:lang w:bidi="ar-SA"/>
              </w:rPr>
              <w:t>M33-20171211UT-656HIA-sum1h04m30s-wNGC604-Flattened-LogLog-Smooth-HalfSize.jpg</w:t>
            </w:r>
          </w:p>
        </w:tc>
      </w:tr>
    </w:tbl>
    <w:p w:rsidR="00971B36" w:rsidRDefault="00971B36" w:rsidP="00971B36">
      <w:pPr>
        <w:rPr>
          <w:lang w:bidi="ar-SA"/>
        </w:rPr>
      </w:pPr>
    </w:p>
    <w:p w:rsidR="00DA5C52" w:rsidRDefault="00DA5C52">
      <w:pPr>
        <w:rPr>
          <w:lang w:bidi="ar-SA"/>
        </w:rPr>
      </w:pPr>
    </w:p>
    <w:p w:rsidR="007D5FAA" w:rsidRDefault="007D5FAA">
      <w:pPr>
        <w:rPr>
          <w:rFonts w:cs="Arial"/>
          <w:b/>
          <w:bCs/>
          <w:sz w:val="26"/>
          <w:szCs w:val="26"/>
          <w:lang w:bidi="ar-SA"/>
        </w:rPr>
      </w:pPr>
      <w:r>
        <w:br w:type="page"/>
      </w:r>
    </w:p>
    <w:p w:rsidR="00DA5C52" w:rsidRPr="00D4326C" w:rsidRDefault="00DA5C52" w:rsidP="00DA5C52">
      <w:pPr>
        <w:pStyle w:val="Heading3"/>
      </w:pPr>
      <w:r>
        <w:lastRenderedPageBreak/>
        <w:t xml:space="preserve">2017-Dec-12 (Dec-13 UT): </w:t>
      </w:r>
      <w:r w:rsidRPr="002B2B28">
        <w:t xml:space="preserve"> </w:t>
      </w:r>
      <w:r>
        <w:t>M33 501OIII</w:t>
      </w:r>
    </w:p>
    <w:p w:rsidR="00DA5C52" w:rsidRDefault="00DA5C52" w:rsidP="00DA5C52">
      <w:pPr>
        <w:rPr>
          <w:color w:val="808080" w:themeColor="background1" w:themeShade="80"/>
          <w:sz w:val="20"/>
          <w:lang w:bidi="ar-SA"/>
        </w:rPr>
      </w:pPr>
      <w:r>
        <w:rPr>
          <w:color w:val="808080" w:themeColor="background1" w:themeShade="80"/>
          <w:sz w:val="20"/>
          <w:lang w:bidi="ar-SA"/>
        </w:rPr>
        <w:t>Last Updated 12/19/2017</w:t>
      </w:r>
    </w:p>
    <w:p w:rsidR="00DA5C52" w:rsidRDefault="00DA5C52" w:rsidP="00DA5C52">
      <w:r>
        <w:t>TBD</w:t>
      </w:r>
    </w:p>
    <w:p w:rsidR="00DA5C52" w:rsidRDefault="00DA5C52" w:rsidP="00DA5C52">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DA5C52" w:rsidRPr="004174E0" w:rsidTr="007D5FAA">
        <w:trPr>
          <w:jc w:val="center"/>
        </w:trPr>
        <w:tc>
          <w:tcPr>
            <w:tcW w:w="4680" w:type="dxa"/>
            <w:shd w:val="clear" w:color="auto" w:fill="000000"/>
            <w:vAlign w:val="center"/>
          </w:tcPr>
          <w:p w:rsidR="00DA5C52" w:rsidRDefault="00DA5C52" w:rsidP="007D5FAA">
            <w:pPr>
              <w:jc w:val="center"/>
              <w:rPr>
                <w:noProof/>
                <w:color w:val="808080" w:themeColor="background1" w:themeShade="80"/>
                <w:sz w:val="20"/>
                <w:lang w:bidi="ar-SA"/>
              </w:rPr>
            </w:pPr>
            <w:r>
              <w:rPr>
                <w:noProof/>
              </w:rPr>
              <w:drawing>
                <wp:inline distT="0" distB="0" distL="0" distR="0">
                  <wp:extent cx="2926080" cy="2194560"/>
                  <wp:effectExtent l="0" t="0" r="762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DA5C52" w:rsidRPr="00EE3E4F" w:rsidTr="007D5FAA">
        <w:trPr>
          <w:jc w:val="center"/>
        </w:trPr>
        <w:tc>
          <w:tcPr>
            <w:tcW w:w="4680" w:type="dxa"/>
            <w:shd w:val="clear" w:color="auto" w:fill="000000"/>
          </w:tcPr>
          <w:p w:rsidR="00DA5C52" w:rsidRPr="00EE3E4F" w:rsidRDefault="00DA5C52" w:rsidP="007D5FAA">
            <w:pPr>
              <w:jc w:val="center"/>
              <w:rPr>
                <w:sz w:val="20"/>
                <w:lang w:bidi="ar-SA"/>
              </w:rPr>
            </w:pPr>
            <w:r w:rsidRPr="00DA5C52">
              <w:rPr>
                <w:sz w:val="20"/>
                <w:lang w:bidi="ar-SA"/>
              </w:rPr>
              <w:t>M33-20171213UT-501OIII-sum1h08m45s-AvgFlat-wNGC604-Flattened-LogLog-HalfSize.jpg</w:t>
            </w:r>
          </w:p>
        </w:tc>
      </w:tr>
    </w:tbl>
    <w:p w:rsidR="00DA5C52" w:rsidRDefault="00DA5C52">
      <w:pPr>
        <w:rPr>
          <w:lang w:bidi="ar-SA"/>
        </w:rPr>
      </w:pPr>
    </w:p>
    <w:p w:rsidR="00DA5C52" w:rsidRDefault="00DA5C52">
      <w:pPr>
        <w:rPr>
          <w:lang w:bidi="ar-SA"/>
        </w:rPr>
      </w:pPr>
    </w:p>
    <w:p w:rsidR="007D5FAA" w:rsidRDefault="007D5FAA">
      <w:pPr>
        <w:rPr>
          <w:rFonts w:cs="Arial"/>
          <w:b/>
          <w:bCs/>
          <w:sz w:val="26"/>
          <w:szCs w:val="26"/>
          <w:lang w:bidi="ar-SA"/>
        </w:rPr>
      </w:pPr>
      <w:r>
        <w:br w:type="page"/>
      </w:r>
    </w:p>
    <w:p w:rsidR="007D5FAA" w:rsidRPr="00D4326C" w:rsidRDefault="007D5FAA" w:rsidP="007D5FAA">
      <w:pPr>
        <w:pStyle w:val="Heading3"/>
      </w:pPr>
      <w:r>
        <w:lastRenderedPageBreak/>
        <w:t xml:space="preserve">2017-Dec-14 (Dec-15 UT): </w:t>
      </w:r>
      <w:r w:rsidRPr="002B2B28">
        <w:t xml:space="preserve"> </w:t>
      </w:r>
      <w:r>
        <w:t>M33 672SII</w:t>
      </w:r>
    </w:p>
    <w:p w:rsidR="007D5FAA" w:rsidRDefault="007D5FAA" w:rsidP="007D5FAA">
      <w:pPr>
        <w:rPr>
          <w:color w:val="808080" w:themeColor="background1" w:themeShade="80"/>
          <w:sz w:val="20"/>
          <w:lang w:bidi="ar-SA"/>
        </w:rPr>
      </w:pPr>
      <w:r>
        <w:rPr>
          <w:color w:val="808080" w:themeColor="background1" w:themeShade="80"/>
          <w:sz w:val="20"/>
          <w:lang w:bidi="ar-SA"/>
        </w:rPr>
        <w:t>Last Updated 12/19/2017</w:t>
      </w:r>
    </w:p>
    <w:p w:rsidR="007D5FAA" w:rsidRDefault="00F252BC" w:rsidP="007D5FAA">
      <w:r>
        <w:t>Heavy frost on the corrector plate made this observing run essentially unusable. However, some stars are visible and NGC604 is detectable.  A new observing run needs to be done for 672SII and should not be combined with this data set.</w:t>
      </w:r>
    </w:p>
    <w:p w:rsidR="007D5FAA" w:rsidRDefault="007D5FAA" w:rsidP="007D5FAA">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7D5FAA" w:rsidRPr="004174E0" w:rsidTr="007D5FAA">
        <w:trPr>
          <w:jc w:val="center"/>
        </w:trPr>
        <w:tc>
          <w:tcPr>
            <w:tcW w:w="4680" w:type="dxa"/>
            <w:shd w:val="clear" w:color="auto" w:fill="000000"/>
            <w:vAlign w:val="center"/>
          </w:tcPr>
          <w:p w:rsidR="007D5FAA" w:rsidRDefault="007D5FAA" w:rsidP="007D5FAA">
            <w:pPr>
              <w:jc w:val="center"/>
              <w:rPr>
                <w:noProof/>
                <w:color w:val="808080" w:themeColor="background1" w:themeShade="80"/>
                <w:sz w:val="20"/>
                <w:lang w:bidi="ar-SA"/>
              </w:rPr>
            </w:pPr>
            <w:r>
              <w:rPr>
                <w:noProof/>
              </w:rPr>
              <w:drawing>
                <wp:inline distT="0" distB="0" distL="0" distR="0">
                  <wp:extent cx="2926080" cy="2194560"/>
                  <wp:effectExtent l="0" t="0" r="762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7D5FAA" w:rsidRPr="00EE3E4F" w:rsidTr="007D5FAA">
        <w:trPr>
          <w:jc w:val="center"/>
        </w:trPr>
        <w:tc>
          <w:tcPr>
            <w:tcW w:w="4680" w:type="dxa"/>
            <w:shd w:val="clear" w:color="auto" w:fill="000000"/>
          </w:tcPr>
          <w:p w:rsidR="007D5FAA" w:rsidRPr="00EE3E4F" w:rsidRDefault="007D5FAA" w:rsidP="007D5FAA">
            <w:pPr>
              <w:jc w:val="center"/>
              <w:rPr>
                <w:sz w:val="20"/>
                <w:lang w:bidi="ar-SA"/>
              </w:rPr>
            </w:pPr>
            <w:r w:rsidRPr="007D5FAA">
              <w:rPr>
                <w:sz w:val="20"/>
                <w:lang w:bidi="ar-SA"/>
              </w:rPr>
              <w:t>M33-20171215UT-672SII-sum0h58m30s-Smooth-LogLog-HalfSize.jpg</w:t>
            </w:r>
          </w:p>
        </w:tc>
      </w:tr>
    </w:tbl>
    <w:p w:rsidR="007D5FAA" w:rsidRDefault="007D5FAA" w:rsidP="007D5FAA">
      <w:pPr>
        <w:rPr>
          <w:lang w:bidi="ar-SA"/>
        </w:rPr>
      </w:pPr>
    </w:p>
    <w:p w:rsidR="003F46F2" w:rsidRDefault="003F46F2">
      <w:pPr>
        <w:rPr>
          <w:lang w:bidi="ar-SA"/>
        </w:rPr>
      </w:pPr>
    </w:p>
    <w:p w:rsidR="003F46F2" w:rsidRDefault="003F46F2">
      <w:pPr>
        <w:rPr>
          <w:rFonts w:cs="Arial"/>
          <w:b/>
          <w:bCs/>
          <w:sz w:val="26"/>
          <w:szCs w:val="26"/>
          <w:lang w:bidi="ar-SA"/>
        </w:rPr>
      </w:pPr>
      <w:r>
        <w:br w:type="page"/>
      </w:r>
    </w:p>
    <w:p w:rsidR="003F46F2" w:rsidRPr="00D4326C" w:rsidRDefault="003F46F2" w:rsidP="003F46F2">
      <w:pPr>
        <w:pStyle w:val="Heading3"/>
      </w:pPr>
      <w:r>
        <w:lastRenderedPageBreak/>
        <w:t xml:space="preserve">2017-Dec-19 (Dec-20 UT): </w:t>
      </w:r>
      <w:r w:rsidRPr="002B2B28">
        <w:t xml:space="preserve"> </w:t>
      </w:r>
      <w:r>
        <w:t>M33 672SII</w:t>
      </w:r>
    </w:p>
    <w:p w:rsidR="003F46F2" w:rsidRDefault="003F46F2" w:rsidP="003F46F2">
      <w:pPr>
        <w:rPr>
          <w:color w:val="808080" w:themeColor="background1" w:themeShade="80"/>
          <w:sz w:val="20"/>
          <w:lang w:bidi="ar-SA"/>
        </w:rPr>
      </w:pPr>
      <w:r>
        <w:rPr>
          <w:color w:val="808080" w:themeColor="background1" w:themeShade="80"/>
          <w:sz w:val="20"/>
          <w:lang w:bidi="ar-SA"/>
        </w:rPr>
        <w:t>Last Updated 12/19/2017</w:t>
      </w:r>
    </w:p>
    <w:p w:rsidR="003F46F2" w:rsidRDefault="003F46F2" w:rsidP="003F46F2">
      <w:r>
        <w:t xml:space="preserve">There were some clouds late during </w:t>
      </w:r>
      <w:proofErr w:type="spellStart"/>
      <w:r>
        <w:t>during</w:t>
      </w:r>
      <w:proofErr w:type="spellEnd"/>
      <w:r>
        <w:t xml:space="preserve"> the exposure.</w:t>
      </w:r>
    </w:p>
    <w:p w:rsidR="003F46F2" w:rsidRDefault="003F46F2" w:rsidP="003F46F2">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3F46F2" w:rsidRPr="004174E0" w:rsidTr="006964C3">
        <w:trPr>
          <w:jc w:val="center"/>
        </w:trPr>
        <w:tc>
          <w:tcPr>
            <w:tcW w:w="4680" w:type="dxa"/>
            <w:shd w:val="clear" w:color="auto" w:fill="000000"/>
            <w:vAlign w:val="center"/>
          </w:tcPr>
          <w:p w:rsidR="003F46F2" w:rsidRDefault="003F46F2" w:rsidP="006964C3">
            <w:pPr>
              <w:jc w:val="center"/>
              <w:rPr>
                <w:noProof/>
                <w:color w:val="808080" w:themeColor="background1" w:themeShade="80"/>
                <w:sz w:val="20"/>
                <w:lang w:bidi="ar-SA"/>
              </w:rPr>
            </w:pPr>
            <w:r>
              <w:rPr>
                <w:noProof/>
              </w:rPr>
              <w:drawing>
                <wp:inline distT="0" distB="0" distL="0" distR="0">
                  <wp:extent cx="2926080" cy="2194560"/>
                  <wp:effectExtent l="0" t="0" r="762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3F46F2" w:rsidRPr="00EE3E4F" w:rsidTr="006964C3">
        <w:trPr>
          <w:jc w:val="center"/>
        </w:trPr>
        <w:tc>
          <w:tcPr>
            <w:tcW w:w="4680" w:type="dxa"/>
            <w:shd w:val="clear" w:color="auto" w:fill="000000"/>
          </w:tcPr>
          <w:p w:rsidR="003F46F2" w:rsidRPr="00EE3E4F" w:rsidRDefault="003F46F2" w:rsidP="006964C3">
            <w:pPr>
              <w:jc w:val="center"/>
              <w:rPr>
                <w:sz w:val="20"/>
                <w:lang w:bidi="ar-SA"/>
              </w:rPr>
            </w:pPr>
            <w:r w:rsidRPr="003F46F2">
              <w:rPr>
                <w:sz w:val="20"/>
                <w:lang w:bidi="ar-SA"/>
              </w:rPr>
              <w:t>M33-20171220UT-672SII-sum0h37m00s-wNGC604-Flattened-LogLog-HalfSize.jpg</w:t>
            </w:r>
          </w:p>
        </w:tc>
      </w:tr>
    </w:tbl>
    <w:p w:rsidR="00D23A6B" w:rsidRDefault="00D23A6B">
      <w:pPr>
        <w:rPr>
          <w:lang w:bidi="ar-SA"/>
        </w:rPr>
      </w:pPr>
    </w:p>
    <w:p w:rsidR="00D23A6B" w:rsidRDefault="00D23A6B">
      <w:pPr>
        <w:rPr>
          <w:rFonts w:cs="Arial"/>
          <w:b/>
          <w:bCs/>
          <w:sz w:val="26"/>
          <w:szCs w:val="26"/>
          <w:lang w:bidi="ar-SA"/>
        </w:rPr>
      </w:pPr>
      <w:r>
        <w:br w:type="page"/>
      </w:r>
    </w:p>
    <w:p w:rsidR="00D23A6B" w:rsidRDefault="00D23A6B" w:rsidP="00D23A6B">
      <w:pPr>
        <w:pStyle w:val="Heading3"/>
      </w:pPr>
      <w:r>
        <w:lastRenderedPageBreak/>
        <w:t>Winter 2018 Planning</w:t>
      </w:r>
    </w:p>
    <w:p w:rsidR="00D23A6B" w:rsidRDefault="00D23A6B" w:rsidP="00D23A6B">
      <w:pPr>
        <w:rPr>
          <w:color w:val="808080" w:themeColor="background1" w:themeShade="80"/>
          <w:sz w:val="20"/>
          <w:lang w:bidi="ar-SA"/>
        </w:rPr>
      </w:pPr>
      <w:r>
        <w:rPr>
          <w:color w:val="808080" w:themeColor="background1" w:themeShade="80"/>
          <w:sz w:val="20"/>
          <w:lang w:bidi="ar-SA"/>
        </w:rPr>
        <w:t>Last Updated 12/20/2017</w:t>
      </w:r>
    </w:p>
    <w:p w:rsidR="00D23A6B" w:rsidRDefault="00D23A6B" w:rsidP="00D23A6B"/>
    <w:p w:rsidR="00D23A6B" w:rsidRDefault="00D23A6B" w:rsidP="00D23A6B">
      <w:pPr>
        <w:pStyle w:val="ListParagraph"/>
        <w:numPr>
          <w:ilvl w:val="0"/>
          <w:numId w:val="1"/>
        </w:numPr>
      </w:pPr>
      <w:r>
        <w:t xml:space="preserve">Observations – </w:t>
      </w:r>
      <w:r w:rsidR="00D2198E" w:rsidRPr="00D2198E">
        <w:t xml:space="preserve">January 1 </w:t>
      </w:r>
      <w:r>
        <w:t>first visibility times; Dark around 5:30pm</w:t>
      </w:r>
    </w:p>
    <w:p w:rsidR="00D23A6B" w:rsidRDefault="00D23A6B" w:rsidP="00D23A6B">
      <w:pPr>
        <w:pStyle w:val="ListParagraph"/>
        <w:numPr>
          <w:ilvl w:val="1"/>
          <w:numId w:val="1"/>
        </w:numPr>
      </w:pPr>
      <w:r>
        <w:t>Imaging – wide field</w:t>
      </w:r>
    </w:p>
    <w:p w:rsidR="00D23A6B" w:rsidRDefault="00D23A6B" w:rsidP="007A4F20">
      <w:pPr>
        <w:pStyle w:val="ListParagraph"/>
        <w:numPr>
          <w:ilvl w:val="2"/>
          <w:numId w:val="59"/>
        </w:numPr>
      </w:pPr>
      <w:r>
        <w:t>10:00pm – M45 Pleiades</w:t>
      </w:r>
    </w:p>
    <w:p w:rsidR="00D23A6B" w:rsidRDefault="00D23A6B" w:rsidP="007A4F20">
      <w:pPr>
        <w:pStyle w:val="ListParagraph"/>
        <w:numPr>
          <w:ilvl w:val="2"/>
          <w:numId w:val="58"/>
        </w:numPr>
      </w:pPr>
      <w:r>
        <w:t>10:30pm – NGC1499 California Nebula</w:t>
      </w:r>
    </w:p>
    <w:p w:rsidR="00D23A6B" w:rsidRDefault="00D23A6B" w:rsidP="007A4F20">
      <w:pPr>
        <w:pStyle w:val="ListParagraph"/>
        <w:numPr>
          <w:ilvl w:val="2"/>
          <w:numId w:val="57"/>
        </w:numPr>
      </w:pPr>
      <w:r>
        <w:t xml:space="preserve">12:00am – </w:t>
      </w:r>
      <w:proofErr w:type="spellStart"/>
      <w:r>
        <w:t>Simeis</w:t>
      </w:r>
      <w:proofErr w:type="spellEnd"/>
      <w:r>
        <w:t xml:space="preserve"> 147</w:t>
      </w:r>
    </w:p>
    <w:p w:rsidR="00D23A6B" w:rsidRDefault="00D23A6B" w:rsidP="00D23A6B">
      <w:pPr>
        <w:pStyle w:val="ListParagraph"/>
        <w:numPr>
          <w:ilvl w:val="1"/>
          <w:numId w:val="1"/>
        </w:numPr>
      </w:pPr>
      <w:r>
        <w:t>Video</w:t>
      </w:r>
      <w:r w:rsidR="007A4F20">
        <w:t xml:space="preserve"> – 4500mm </w:t>
      </w:r>
    </w:p>
    <w:p w:rsidR="007C668A" w:rsidRDefault="007A4F20" w:rsidP="007A4F20">
      <w:pPr>
        <w:pStyle w:val="ListParagraph"/>
        <w:numPr>
          <w:ilvl w:val="2"/>
          <w:numId w:val="56"/>
        </w:numPr>
      </w:pPr>
      <w:r>
        <w:t xml:space="preserve">9:00pm – </w:t>
      </w:r>
      <w:r w:rsidR="007C668A">
        <w:t>M42 – more CRGB with wider coverage. Maybe try narrow band…</w:t>
      </w:r>
    </w:p>
    <w:p w:rsidR="00D23A6B" w:rsidRDefault="00D23A6B" w:rsidP="00D23A6B">
      <w:pPr>
        <w:pStyle w:val="ListParagraph"/>
        <w:numPr>
          <w:ilvl w:val="1"/>
          <w:numId w:val="1"/>
        </w:numPr>
      </w:pPr>
      <w:r>
        <w:t>Imaging – 1260mm</w:t>
      </w:r>
    </w:p>
    <w:p w:rsidR="00D23A6B" w:rsidRDefault="00D2198E" w:rsidP="007A4F20">
      <w:pPr>
        <w:pStyle w:val="ListParagraph"/>
        <w:numPr>
          <w:ilvl w:val="2"/>
          <w:numId w:val="55"/>
        </w:numPr>
      </w:pPr>
      <w:r>
        <w:t>6</w:t>
      </w:r>
      <w:r w:rsidR="00D23A6B">
        <w:t xml:space="preserve">:00pm – M33 – </w:t>
      </w:r>
      <w:r w:rsidR="00D23A6B" w:rsidRPr="00CD21B4">
        <w:rPr>
          <w:b/>
        </w:rPr>
        <w:t>1260mm</w:t>
      </w:r>
      <w:r w:rsidR="00D23A6B">
        <w:t xml:space="preserve"> (need </w:t>
      </w:r>
      <w:r w:rsidR="00D23A6B" w:rsidRPr="00C930A7">
        <w:rPr>
          <w:b/>
        </w:rPr>
        <w:t>all narrow band images</w:t>
      </w:r>
      <w:r w:rsidR="00D23A6B">
        <w:t>)</w:t>
      </w:r>
    </w:p>
    <w:p w:rsidR="00D2198E" w:rsidRDefault="00D2198E" w:rsidP="00D23A6B">
      <w:pPr>
        <w:pStyle w:val="ListParagraph"/>
        <w:numPr>
          <w:ilvl w:val="2"/>
          <w:numId w:val="1"/>
        </w:numPr>
      </w:pPr>
      <w:r>
        <w:t xml:space="preserve">9:00pm – M42 – </w:t>
      </w:r>
      <w:r w:rsidRPr="00D2198E">
        <w:rPr>
          <w:b/>
        </w:rPr>
        <w:t>1260mm</w:t>
      </w:r>
      <w:r>
        <w:t xml:space="preserve"> (NII)</w:t>
      </w:r>
    </w:p>
    <w:p w:rsidR="00D2198E" w:rsidRDefault="00D2198E" w:rsidP="00D2198E">
      <w:pPr>
        <w:pStyle w:val="ListParagraph"/>
        <w:numPr>
          <w:ilvl w:val="2"/>
          <w:numId w:val="1"/>
        </w:numPr>
      </w:pPr>
      <w:r>
        <w:t>10</w:t>
      </w:r>
      <w:r w:rsidR="00D23A6B">
        <w:t>:00</w:t>
      </w:r>
      <w:r>
        <w:t>p</w:t>
      </w:r>
      <w:r w:rsidR="00D23A6B">
        <w:t xml:space="preserve">m – M1 Crab Nebula – </w:t>
      </w:r>
      <w:r w:rsidR="00D23A6B" w:rsidRPr="00CD21B4">
        <w:rPr>
          <w:b/>
        </w:rPr>
        <w:t>1260mm</w:t>
      </w:r>
      <w:r w:rsidR="00D23A6B">
        <w:t xml:space="preserve"> (need </w:t>
      </w:r>
      <w:r w:rsidR="00D23A6B" w:rsidRPr="00C930A7">
        <w:rPr>
          <w:b/>
        </w:rPr>
        <w:t>all narrow band images</w:t>
      </w:r>
      <w:r w:rsidR="00D23A6B">
        <w:t>)</w:t>
      </w:r>
    </w:p>
    <w:p w:rsidR="00D23A6B" w:rsidRDefault="00D23A6B" w:rsidP="00D23A6B">
      <w:pPr>
        <w:pStyle w:val="ListParagraph"/>
        <w:numPr>
          <w:ilvl w:val="0"/>
          <w:numId w:val="1"/>
        </w:numPr>
      </w:pPr>
      <w:r>
        <w:t>Analysis</w:t>
      </w:r>
    </w:p>
    <w:p w:rsidR="00D23A6B" w:rsidRDefault="00D23A6B" w:rsidP="00D23A6B">
      <w:pPr>
        <w:pStyle w:val="ListParagraph"/>
        <w:numPr>
          <w:ilvl w:val="1"/>
          <w:numId w:val="1"/>
        </w:numPr>
      </w:pPr>
      <w:r>
        <w:t xml:space="preserve">M31 Multispectral Analysis </w:t>
      </w:r>
      <w:r>
        <w:rPr>
          <w:i/>
        </w:rPr>
        <w:t>ala</w:t>
      </w:r>
      <w:r>
        <w:t xml:space="preserve"> M33, M81, M101 etc.</w:t>
      </w:r>
    </w:p>
    <w:p w:rsidR="00D23A6B" w:rsidRDefault="00D23A6B" w:rsidP="00D23A6B">
      <w:pPr>
        <w:pStyle w:val="ListParagraph"/>
        <w:numPr>
          <w:ilvl w:val="1"/>
          <w:numId w:val="1"/>
        </w:numPr>
      </w:pPr>
      <w:r>
        <w:t>Solar Eclipse Movies, ratio analysis, etc.</w:t>
      </w:r>
    </w:p>
    <w:p w:rsidR="00D23A6B" w:rsidRDefault="00D23A6B" w:rsidP="00D23A6B">
      <w:pPr>
        <w:pStyle w:val="ListParagraph"/>
        <w:numPr>
          <w:ilvl w:val="1"/>
          <w:numId w:val="1"/>
        </w:numPr>
      </w:pPr>
      <w:r>
        <w:t>Questions for OPT:</w:t>
      </w:r>
    </w:p>
    <w:p w:rsidR="00D07506" w:rsidRDefault="00D07506" w:rsidP="00D07506">
      <w:pPr>
        <w:pStyle w:val="ListParagraph"/>
        <w:numPr>
          <w:ilvl w:val="2"/>
          <w:numId w:val="1"/>
        </w:numPr>
      </w:pPr>
      <w:r>
        <w:t>NII filter</w:t>
      </w:r>
    </w:p>
    <w:p w:rsidR="00D23A6B" w:rsidRDefault="00D23A6B" w:rsidP="00D23A6B">
      <w:pPr>
        <w:pStyle w:val="ListParagraph"/>
        <w:numPr>
          <w:ilvl w:val="2"/>
          <w:numId w:val="1"/>
        </w:numPr>
      </w:pPr>
      <w:proofErr w:type="spellStart"/>
      <w:r>
        <w:t>GoTo</w:t>
      </w:r>
      <w:proofErr w:type="spellEnd"/>
      <w:r>
        <w:t xml:space="preserve"> Mounts</w:t>
      </w:r>
    </w:p>
    <w:p w:rsidR="00D23A6B" w:rsidRDefault="00D23A6B" w:rsidP="00D23A6B">
      <w:pPr>
        <w:pStyle w:val="ListParagraph"/>
        <w:numPr>
          <w:ilvl w:val="2"/>
          <w:numId w:val="1"/>
        </w:numPr>
      </w:pPr>
      <w:r>
        <w:t>Motorized Focuser</w:t>
      </w:r>
    </w:p>
    <w:p w:rsidR="00D23A6B" w:rsidRDefault="00D23A6B" w:rsidP="00D23A6B">
      <w:pPr>
        <w:pStyle w:val="ListParagraph"/>
        <w:numPr>
          <w:ilvl w:val="2"/>
          <w:numId w:val="1"/>
        </w:numPr>
      </w:pPr>
      <w:r>
        <w:t>Custom Filters</w:t>
      </w:r>
    </w:p>
    <w:p w:rsidR="00D23A6B" w:rsidRDefault="00D23A6B">
      <w:pPr>
        <w:rPr>
          <w:lang w:bidi="ar-SA"/>
        </w:rPr>
      </w:pPr>
    </w:p>
    <w:p w:rsidR="009165DC" w:rsidRDefault="009165DC">
      <w:pPr>
        <w:rPr>
          <w:rFonts w:ascii="Arial" w:hAnsi="Arial" w:cs="Arial"/>
          <w:b/>
          <w:bCs/>
          <w:i/>
          <w:iCs/>
          <w:sz w:val="28"/>
          <w:szCs w:val="28"/>
        </w:rPr>
      </w:pPr>
      <w:r>
        <w:br w:type="page"/>
      </w:r>
    </w:p>
    <w:p w:rsidR="009165DC" w:rsidRDefault="009165DC" w:rsidP="009165DC">
      <w:pPr>
        <w:pStyle w:val="Heading2"/>
      </w:pPr>
      <w:r>
        <w:lastRenderedPageBreak/>
        <w:t>Planets</w:t>
      </w:r>
    </w:p>
    <w:p w:rsidR="009165DC" w:rsidRDefault="009165DC" w:rsidP="009165DC">
      <w:pPr>
        <w:pStyle w:val="Heading3"/>
      </w:pPr>
      <w:r>
        <w:t>Neptune</w:t>
      </w:r>
    </w:p>
    <w:p w:rsidR="009165DC" w:rsidRDefault="009165DC" w:rsidP="009165DC">
      <w:pPr>
        <w:rPr>
          <w:lang w:bidi="ar-SA"/>
        </w:rPr>
      </w:pPr>
      <w:r>
        <w:rPr>
          <w:lang w:bidi="ar-SA"/>
        </w:rPr>
        <w:t xml:space="preserve">This year I tried to resolve Neptune sufficiently to see a major NIR-bright storm.  While it doesn’t seem like I succeeded there, I did have three imaging runs on Neptune. All the runs included linear gamma settings (gamma=50) on the ASI120MM and should be amenable to photometry.  During </w:t>
      </w:r>
      <w:proofErr w:type="spellStart"/>
      <w:r>
        <w:rPr>
          <w:lang w:bidi="ar-SA"/>
        </w:rPr>
        <w:t>Registax</w:t>
      </w:r>
      <w:proofErr w:type="spellEnd"/>
      <w:r>
        <w:rPr>
          <w:lang w:bidi="ar-SA"/>
        </w:rPr>
        <w:t xml:space="preserve"> stacking, some of images were stretched to take up more of the dynamic range of the image file. Some image files were saved as PNG (16-bit) files and some were saved as BMP (8-bit) files.</w:t>
      </w:r>
    </w:p>
    <w:p w:rsidR="00AC4379" w:rsidRDefault="00AC4379" w:rsidP="009165DC">
      <w:pPr>
        <w:rPr>
          <w:lang w:bidi="ar-SA"/>
        </w:rPr>
      </w:pPr>
    </w:p>
    <w:p w:rsidR="00AC4379" w:rsidRDefault="00AC4379" w:rsidP="009165DC">
      <w:pPr>
        <w:rPr>
          <w:lang w:bidi="ar-SA"/>
        </w:rPr>
      </w:pPr>
      <w:r>
        <w:rPr>
          <w:lang w:bidi="ar-SA"/>
        </w:rPr>
        <w:t xml:space="preserve">An experiment with </w:t>
      </w:r>
      <w:proofErr w:type="spellStart"/>
      <w:r>
        <w:rPr>
          <w:lang w:bidi="ar-SA"/>
        </w:rPr>
        <w:t>Registax</w:t>
      </w:r>
      <w:proofErr w:type="spellEnd"/>
      <w:r>
        <w:rPr>
          <w:lang w:bidi="ar-SA"/>
        </w:rPr>
        <w:t xml:space="preserve"> and </w:t>
      </w:r>
      <w:proofErr w:type="spellStart"/>
      <w:r>
        <w:rPr>
          <w:lang w:bidi="ar-SA"/>
        </w:rPr>
        <w:t>MaximDL</w:t>
      </w:r>
      <w:proofErr w:type="spellEnd"/>
      <w:r>
        <w:rPr>
          <w:lang w:bidi="ar-SA"/>
        </w:rPr>
        <w:t xml:space="preserve"> shows that if the original data are PNG files – as some long exposures are from </w:t>
      </w:r>
      <w:proofErr w:type="spellStart"/>
      <w:r>
        <w:rPr>
          <w:lang w:bidi="ar-SA"/>
        </w:rPr>
        <w:t>SharpCap</w:t>
      </w:r>
      <w:proofErr w:type="spellEnd"/>
      <w:r>
        <w:rPr>
          <w:lang w:bidi="ar-SA"/>
        </w:rPr>
        <w:t xml:space="preserve"> – then the files are </w:t>
      </w:r>
      <w:proofErr w:type="gramStart"/>
      <w:r>
        <w:rPr>
          <w:lang w:bidi="ar-SA"/>
        </w:rPr>
        <w:t>8 bit</w:t>
      </w:r>
      <w:proofErr w:type="gramEnd"/>
      <w:r>
        <w:rPr>
          <w:lang w:bidi="ar-SA"/>
        </w:rPr>
        <w:t xml:space="preserve"> files, just as if they were AVI frames or BMP files.  When they are stacked in </w:t>
      </w:r>
      <w:proofErr w:type="spellStart"/>
      <w:r>
        <w:rPr>
          <w:lang w:bidi="ar-SA"/>
        </w:rPr>
        <w:t>Registax</w:t>
      </w:r>
      <w:proofErr w:type="spellEnd"/>
      <w:r>
        <w:rPr>
          <w:lang w:bidi="ar-SA"/>
        </w:rPr>
        <w:t xml:space="preserve"> and saved as PNG files, they are </w:t>
      </w:r>
      <w:r w:rsidRPr="00687D74">
        <w:rPr>
          <w:i/>
          <w:lang w:bidi="ar-SA"/>
        </w:rPr>
        <w:t>averaged</w:t>
      </w:r>
      <w:r>
        <w:rPr>
          <w:lang w:bidi="ar-SA"/>
        </w:rPr>
        <w:t xml:space="preserve"> then saved as 16bit (x3 for RGB=48bit). In this process they are rescaled with a multiplicative factor of 256 (2</w:t>
      </w:r>
      <w:r w:rsidRPr="00AC4379">
        <w:rPr>
          <w:vertAlign w:val="superscript"/>
          <w:lang w:bidi="ar-SA"/>
        </w:rPr>
        <w:t>8</w:t>
      </w:r>
      <w:r w:rsidRPr="00AC4379">
        <w:rPr>
          <w:lang w:bidi="ar-SA"/>
        </w:rPr>
        <w:t>)</w:t>
      </w:r>
      <w:r>
        <w:rPr>
          <w:lang w:bidi="ar-SA"/>
        </w:rPr>
        <w:t>.</w:t>
      </w:r>
    </w:p>
    <w:p w:rsidR="00CF2A2D" w:rsidRDefault="00CF2A2D" w:rsidP="009165DC">
      <w:pPr>
        <w:rPr>
          <w:lang w:bidi="ar-SA"/>
        </w:rPr>
      </w:pPr>
    </w:p>
    <w:p w:rsidR="00CF2A2D" w:rsidRPr="006F66A1" w:rsidRDefault="00CF2A2D" w:rsidP="009165DC">
      <w:pPr>
        <w:rPr>
          <w:lang w:bidi="ar-SA"/>
        </w:rPr>
      </w:pPr>
      <w:r>
        <w:rPr>
          <w:lang w:bidi="ar-SA"/>
        </w:rPr>
        <w:t xml:space="preserve">After a </w:t>
      </w:r>
      <w:r w:rsidR="006F66A1">
        <w:rPr>
          <w:lang w:bidi="ar-SA"/>
        </w:rPr>
        <w:t>pretty comprehensive review and analysis of the data, I cannot resolve inconsistencies in the photometric results. Measurements confirming these puzzling results were carried out all the way back to raw frames (bmp/</w:t>
      </w:r>
      <w:proofErr w:type="spellStart"/>
      <w:r w:rsidR="006F66A1">
        <w:rPr>
          <w:lang w:bidi="ar-SA"/>
        </w:rPr>
        <w:t>png</w:t>
      </w:r>
      <w:proofErr w:type="spellEnd"/>
      <w:r w:rsidR="006F66A1">
        <w:rPr>
          <w:lang w:bidi="ar-SA"/>
        </w:rPr>
        <w:t>/</w:t>
      </w:r>
      <w:proofErr w:type="spellStart"/>
      <w:r w:rsidR="006F66A1">
        <w:rPr>
          <w:lang w:bidi="ar-SA"/>
        </w:rPr>
        <w:t>avi</w:t>
      </w:r>
      <w:proofErr w:type="spellEnd"/>
      <w:r w:rsidR="006F66A1">
        <w:rPr>
          <w:lang w:bidi="ar-SA"/>
        </w:rPr>
        <w:t xml:space="preserve">).  The analysis is contained in the file </w:t>
      </w:r>
      <w:r w:rsidR="006F66A1" w:rsidRPr="006F66A1">
        <w:rPr>
          <w:i/>
          <w:lang w:bidi="ar-SA"/>
        </w:rPr>
        <w:t>F:\Astronomy\Projects\Planets\Neptune\Imaging Data\PhotometryNeptunePhotometry-2017.xls</w:t>
      </w:r>
      <w:r w:rsidR="006F66A1">
        <w:rPr>
          <w:lang w:bidi="ar-SA"/>
        </w:rPr>
        <w:t>.</w:t>
      </w:r>
    </w:p>
    <w:p w:rsidR="006F66A1" w:rsidRDefault="006F66A1">
      <w:pPr>
        <w:rPr>
          <w:lang w:bidi="ar-SA"/>
        </w:rPr>
      </w:pPr>
    </w:p>
    <w:p w:rsidR="006F66A1" w:rsidRDefault="006F66A1">
      <w:pPr>
        <w:rPr>
          <w:lang w:bidi="ar-SA"/>
        </w:rPr>
      </w:pPr>
      <w:r>
        <w:rPr>
          <w:lang w:bidi="ar-SA"/>
        </w:rPr>
        <w:t xml:space="preserve">Here I quickly summarize the issues.  First, the Neptune signal levels on the first observation night (20171011UT) are anomalously low by a factor of ~0.3 compared to the other two nights. Strangely, the Triton signal agrees reasonable well for the first two nights, but is anomalously high on the third night by a factor of </w:t>
      </w:r>
      <w:r w:rsidR="001C34F9">
        <w:rPr>
          <w:lang w:bidi="ar-SA"/>
        </w:rPr>
        <w:t xml:space="preserve">2.  So, if this was a simple offset or ratio for all sources, then one could attribute it to a real and gray attenuation either in the atmosphere, instrument (frost?), or due to camera issues. I don’t have good records of atmospheric conditions, but believe at least on night was somewhat cloudy – I think it was the middle night. Temperature records from the detector are all above freezing. While this doesn’t exclude frost on the corrector plate, it suggests it was unlikely.  I double checked camera settings and they appear identical for each night, apart from a couple of exposure duration differences (should be linear and easily correctable) and </w:t>
      </w:r>
      <w:r w:rsidR="001C34F9">
        <w:rPr>
          <w:i/>
          <w:lang w:bidi="ar-SA"/>
        </w:rPr>
        <w:t>display</w:t>
      </w:r>
      <w:r w:rsidR="001C34F9">
        <w:rPr>
          <w:lang w:bidi="ar-SA"/>
        </w:rPr>
        <w:t xml:space="preserve"> gamma, which should not affect the saved files.</w:t>
      </w:r>
    </w:p>
    <w:p w:rsidR="001C34F9" w:rsidRDefault="001C34F9">
      <w:pPr>
        <w:rPr>
          <w:lang w:bidi="ar-SA"/>
        </w:rPr>
      </w:pPr>
    </w:p>
    <w:p w:rsidR="001C34F9" w:rsidRPr="001C34F9" w:rsidRDefault="001C34F9">
      <w:pPr>
        <w:rPr>
          <w:lang w:bidi="ar-SA"/>
        </w:rPr>
      </w:pPr>
      <w:r>
        <w:rPr>
          <w:lang w:bidi="ar-SA"/>
        </w:rPr>
        <w:t xml:space="preserve">The physical differences in Neptune and Triton are the flux levels and the spectral energy distribution.  These differences suggest that either there is a response non-linearity with input signal or there is a spectral </w:t>
      </w:r>
      <w:r>
        <w:rPr>
          <w:i/>
          <w:lang w:bidi="ar-SA"/>
        </w:rPr>
        <w:t>and</w:t>
      </w:r>
      <w:r>
        <w:rPr>
          <w:lang w:bidi="ar-SA"/>
        </w:rPr>
        <w:t xml:space="preserve"> time dependent attenuator. A final possible contributor could be temperature dependence of the response function – I have yet to confirm if this is a feature of CMOS detectors, but I’m pretty sure it’s not.</w:t>
      </w:r>
    </w:p>
    <w:p w:rsidR="00E907E9" w:rsidRDefault="00E907E9">
      <w:pPr>
        <w:rPr>
          <w:lang w:bidi="ar-SA"/>
        </w:rPr>
      </w:pPr>
    </w:p>
    <w:p w:rsidR="00E907E9" w:rsidRPr="004E3D3C" w:rsidRDefault="00E907E9">
      <w:pPr>
        <w:rPr>
          <w:color w:val="FF0000"/>
          <w:lang w:bidi="ar-SA"/>
        </w:rPr>
      </w:pPr>
      <w:r w:rsidRPr="004E3D3C">
        <w:rPr>
          <w:color w:val="FF0000"/>
          <w:lang w:bidi="ar-SA"/>
        </w:rPr>
        <w:t xml:space="preserve">I included analysis of several stars with known magnitudes that were visible in the images. </w:t>
      </w:r>
      <w:r w:rsidR="004E3D3C" w:rsidRPr="004E3D3C">
        <w:rPr>
          <w:color w:val="FF0000"/>
          <w:lang w:bidi="ar-SA"/>
        </w:rPr>
        <w:t>It looks like I have a probable error in my comparisons of fluxes to reference magnitudes. I compute my magnitudes based on the flux per nm which disregards the equivalent width of standard photometric bands. Where possible, I should be using the total signal from a filter instead, or linearly scaling the signal to the standard bands used for the reference data.</w:t>
      </w:r>
    </w:p>
    <w:p w:rsidR="00E907E9" w:rsidRDefault="00E907E9">
      <w:pPr>
        <w:rPr>
          <w:lang w:bidi="ar-SA"/>
        </w:rPr>
      </w:pPr>
    </w:p>
    <w:p w:rsidR="00E907E9" w:rsidRDefault="00E907E9">
      <w:pPr>
        <w:rPr>
          <w:lang w:bidi="ar-SA"/>
        </w:rPr>
      </w:pPr>
    </w:p>
    <w:p w:rsidR="00E907E9" w:rsidRDefault="00E907E9">
      <w:pPr>
        <w:rPr>
          <w:rFonts w:ascii="Arial" w:hAnsi="Arial" w:cs="Arial"/>
          <w:b/>
          <w:bCs/>
          <w:i/>
          <w:iCs/>
          <w:sz w:val="28"/>
          <w:szCs w:val="28"/>
          <w:lang w:bidi="ar-SA"/>
        </w:rPr>
      </w:pPr>
      <w:bookmarkStart w:id="44" w:name="_Toc497199158"/>
      <w:r>
        <w:rPr>
          <w:lang w:bidi="ar-SA"/>
        </w:rPr>
        <w:lastRenderedPageBreak/>
        <w:br w:type="page"/>
      </w:r>
    </w:p>
    <w:p w:rsidR="00AE2570" w:rsidRDefault="00AE2570" w:rsidP="00AE2570">
      <w:pPr>
        <w:pStyle w:val="Heading2"/>
        <w:rPr>
          <w:lang w:bidi="ar-SA"/>
        </w:rPr>
      </w:pPr>
      <w:r>
        <w:rPr>
          <w:lang w:bidi="ar-SA"/>
        </w:rPr>
        <w:lastRenderedPageBreak/>
        <w:t>References</w:t>
      </w:r>
      <w:bookmarkEnd w:id="44"/>
    </w:p>
    <w:p w:rsidR="00AE2570" w:rsidRDefault="00AE2570" w:rsidP="008E6711">
      <w:pPr>
        <w:rPr>
          <w:lang w:bidi="ar-SA"/>
        </w:rPr>
      </w:pPr>
    </w:p>
    <w:p w:rsidR="00C77C0B" w:rsidRPr="00C77C0B" w:rsidRDefault="00AE2570" w:rsidP="00C77C0B">
      <w:pPr>
        <w:pStyle w:val="EndNoteBibliography"/>
        <w:ind w:left="720" w:hanging="720"/>
      </w:pPr>
      <w:r>
        <w:rPr>
          <w:lang w:bidi="ar-SA"/>
        </w:rPr>
        <w:fldChar w:fldCharType="begin"/>
      </w:r>
      <w:r>
        <w:rPr>
          <w:lang w:bidi="ar-SA"/>
        </w:rPr>
        <w:instrText xml:space="preserve"> ADDIN EN.REFLIST </w:instrText>
      </w:r>
      <w:r>
        <w:rPr>
          <w:lang w:bidi="ar-SA"/>
        </w:rPr>
        <w:fldChar w:fldCharType="separate"/>
      </w:r>
      <w:r w:rsidR="00C77C0B" w:rsidRPr="00C77C0B">
        <w:t xml:space="preserve">Buratti, B. J., Bauer, J. M., Hicks, M. D., Hillier, J. K., Verbiscer, A., Hammel, H., . . . Foust, J. (2011). Photometry of Triton 1992-2004: Surface volatile transport and discovery of a remarkable opposition surge. </w:t>
      </w:r>
      <w:r w:rsidR="00C77C0B" w:rsidRPr="00C77C0B">
        <w:rPr>
          <w:i/>
        </w:rPr>
        <w:t>Icarus, 212</w:t>
      </w:r>
      <w:r w:rsidR="00C77C0B" w:rsidRPr="00C77C0B">
        <w:t xml:space="preserve">, 835-846. </w:t>
      </w:r>
    </w:p>
    <w:p w:rsidR="00C77C0B" w:rsidRPr="00C77C0B" w:rsidRDefault="00C77C0B" w:rsidP="00C77C0B">
      <w:pPr>
        <w:pStyle w:val="EndNoteBibliography"/>
        <w:ind w:left="720" w:hanging="720"/>
      </w:pPr>
      <w:r w:rsidRPr="00C77C0B">
        <w:t xml:space="preserve">Danehkar, A., Karovska, M., Maksym, W. P., &amp; Montez, R., Jr. (2017). Mapping Excitation in the Inner Regions of the Planetary Nebula NGC 5189 using HST WFC3 Imaging. </w:t>
      </w:r>
      <w:r w:rsidRPr="00C77C0B">
        <w:rPr>
          <w:i/>
        </w:rPr>
        <w:t>ArXiv e-prints, 1711</w:t>
      </w:r>
      <w:r w:rsidRPr="00C77C0B">
        <w:t xml:space="preserve">. Retrieved from </w:t>
      </w:r>
      <w:hyperlink r:id="rId222" w:history="1">
        <w:r w:rsidRPr="00C77C0B">
          <w:rPr>
            <w:rStyle w:val="Hyperlink"/>
          </w:rPr>
          <w:t>http://adsabs.harvard.edu/abs/2017arXiv171111111D</w:t>
        </w:r>
      </w:hyperlink>
    </w:p>
    <w:p w:rsidR="00C77C0B" w:rsidRPr="00C77C0B" w:rsidRDefault="00C77C0B" w:rsidP="00C77C0B">
      <w:pPr>
        <w:pStyle w:val="EndNoteBibliography"/>
        <w:ind w:left="720" w:hanging="720"/>
      </w:pPr>
      <w:r w:rsidRPr="00C77C0B">
        <w:t xml:space="preserve">Mallama, A., Krobusek, B., &amp; Pavlov, H. (2017). Comprehensive wide-band magnitudes and albedos for the planets, with applications to exo-planets and Planet Nine. </w:t>
      </w:r>
      <w:r w:rsidRPr="00C77C0B">
        <w:rPr>
          <w:i/>
        </w:rPr>
        <w:t>Icarus, 282</w:t>
      </w:r>
      <w:r w:rsidRPr="00C77C0B">
        <w:t xml:space="preserve">, 19-33. </w:t>
      </w:r>
    </w:p>
    <w:p w:rsidR="00C77C0B" w:rsidRPr="00C77C0B" w:rsidRDefault="00C77C0B" w:rsidP="00C77C0B">
      <w:pPr>
        <w:pStyle w:val="EndNoteBibliography"/>
        <w:ind w:left="720" w:hanging="720"/>
      </w:pPr>
      <w:r w:rsidRPr="00C77C0B">
        <w:t xml:space="preserve">Parker, R. A. R. (1964). Physical Conditions in the Cygnus Loop and Some Other Possible Supernova Remnants. </w:t>
      </w:r>
      <w:r w:rsidRPr="00C77C0B">
        <w:rPr>
          <w:i/>
        </w:rPr>
        <w:t>The Astrophysical Journal, 139</w:t>
      </w:r>
      <w:r w:rsidRPr="00C77C0B">
        <w:t xml:space="preserve">, 493. </w:t>
      </w:r>
    </w:p>
    <w:p w:rsidR="00C77C0B" w:rsidRPr="00C77C0B" w:rsidRDefault="00C77C0B" w:rsidP="00C77C0B">
      <w:pPr>
        <w:pStyle w:val="EndNoteBibliography"/>
        <w:ind w:left="720" w:hanging="720"/>
      </w:pPr>
      <w:r w:rsidRPr="00C77C0B">
        <w:t xml:space="preserve">Pascu, D., Storrs, A. D., Wells, E. N., Hershey, J. L., Rohde, J. R., Seidelmann, P. K., &amp; Currie, D. G. (2006). HST BVI photometry of Triton and Proteus. </w:t>
      </w:r>
      <w:r w:rsidRPr="00C77C0B">
        <w:rPr>
          <w:i/>
        </w:rPr>
        <w:t>Icarus, 185</w:t>
      </w:r>
      <w:r w:rsidRPr="00C77C0B">
        <w:t xml:space="preserve">, 487-491. </w:t>
      </w:r>
    </w:p>
    <w:p w:rsidR="001A0C7A" w:rsidRPr="0022092A" w:rsidRDefault="00AE2570" w:rsidP="008E6711">
      <w:pPr>
        <w:rPr>
          <w:lang w:bidi="ar-SA"/>
        </w:rPr>
      </w:pPr>
      <w:r>
        <w:rPr>
          <w:lang w:bidi="ar-SA"/>
        </w:rPr>
        <w:fldChar w:fldCharType="end"/>
      </w:r>
    </w:p>
    <w:sectPr w:rsidR="001A0C7A" w:rsidRPr="0022092A" w:rsidSect="00582F84">
      <w:headerReference w:type="default" r:id="rId223"/>
      <w:footerReference w:type="even" r:id="rId224"/>
      <w:footerReference w:type="default" r:id="rId2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B30DA" w:rsidRDefault="00FB30DA">
      <w:r>
        <w:separator/>
      </w:r>
    </w:p>
  </w:endnote>
  <w:endnote w:type="continuationSeparator" w:id="0">
    <w:p w:rsidR="00FB30DA" w:rsidRDefault="00FB30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30DA" w:rsidRDefault="00FB30D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FB30DA" w:rsidRDefault="00FB30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30DA" w:rsidRDefault="00FB30D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A2466">
      <w:rPr>
        <w:rStyle w:val="PageNumber"/>
        <w:noProof/>
      </w:rPr>
      <w:t>8</w:t>
    </w:r>
    <w:r>
      <w:rPr>
        <w:rStyle w:val="PageNumber"/>
      </w:rPr>
      <w:fldChar w:fldCharType="end"/>
    </w:r>
  </w:p>
  <w:p w:rsidR="00FB30DA" w:rsidRDefault="00FB30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B30DA" w:rsidRDefault="00FB30DA">
      <w:r>
        <w:separator/>
      </w:r>
    </w:p>
  </w:footnote>
  <w:footnote w:type="continuationSeparator" w:id="0">
    <w:p w:rsidR="00FB30DA" w:rsidRDefault="00FB30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30DA" w:rsidRPr="00D42140" w:rsidRDefault="00FB30DA">
    <w:pPr>
      <w:pStyle w:val="Header"/>
      <w:tabs>
        <w:tab w:val="clear" w:pos="4320"/>
        <w:tab w:val="clear" w:pos="8640"/>
        <w:tab w:val="center" w:pos="5040"/>
        <w:tab w:val="right" w:pos="10080"/>
      </w:tabs>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pP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DATE \@ "M/d/yyyy"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sidR="00381DE2">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6/22/2018</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32"/>
        <w:szCs w:val="32"/>
        <w14:textOutline w14:w="9525" w14:cap="flat" w14:cmpd="sng" w14:algn="ctr">
          <w14:solidFill>
            <w14:schemeClr w14:val="bg1"/>
          </w14:solidFill>
          <w14:prstDash w14:val="solid"/>
          <w14:round/>
        </w14:textOutline>
        <w14:textFill>
          <w14:noFill/>
        </w14:textFill>
      </w:rPr>
      <w:t>Observing Notes 2012</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TIME \@ "h:mm:ss am/pm"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sidR="00381DE2">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3:02:31 PM</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7A9E"/>
    <w:multiLevelType w:val="hybridMultilevel"/>
    <w:tmpl w:val="80B626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B4EDE"/>
    <w:multiLevelType w:val="hybridMultilevel"/>
    <w:tmpl w:val="A956D4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932B5"/>
    <w:multiLevelType w:val="hybridMultilevel"/>
    <w:tmpl w:val="1C7C20D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705F97"/>
    <w:multiLevelType w:val="hybridMultilevel"/>
    <w:tmpl w:val="E02C7E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955E26"/>
    <w:multiLevelType w:val="hybridMultilevel"/>
    <w:tmpl w:val="3A2CF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BC3E83"/>
    <w:multiLevelType w:val="hybridMultilevel"/>
    <w:tmpl w:val="AF827A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D64906"/>
    <w:multiLevelType w:val="hybridMultilevel"/>
    <w:tmpl w:val="55A296A4"/>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8A3B99"/>
    <w:multiLevelType w:val="hybridMultilevel"/>
    <w:tmpl w:val="3F76E0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D07C9"/>
    <w:multiLevelType w:val="hybridMultilevel"/>
    <w:tmpl w:val="9086F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2C4A35"/>
    <w:multiLevelType w:val="hybridMultilevel"/>
    <w:tmpl w:val="3F9008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3F751C"/>
    <w:multiLevelType w:val="hybridMultilevel"/>
    <w:tmpl w:val="219E16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1D7FCF"/>
    <w:multiLevelType w:val="hybridMultilevel"/>
    <w:tmpl w:val="00948A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A81AE4"/>
    <w:multiLevelType w:val="hybridMultilevel"/>
    <w:tmpl w:val="8E9C61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6E5742"/>
    <w:multiLevelType w:val="hybridMultilevel"/>
    <w:tmpl w:val="7D7457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1D5A76"/>
    <w:multiLevelType w:val="hybridMultilevel"/>
    <w:tmpl w:val="429CCE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16512A"/>
    <w:multiLevelType w:val="hybridMultilevel"/>
    <w:tmpl w:val="E4A4EB5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761C13"/>
    <w:multiLevelType w:val="hybridMultilevel"/>
    <w:tmpl w:val="8D1839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0624F9"/>
    <w:multiLevelType w:val="hybridMultilevel"/>
    <w:tmpl w:val="59E885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4647FF"/>
    <w:multiLevelType w:val="hybridMultilevel"/>
    <w:tmpl w:val="A746B4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5935B8"/>
    <w:multiLevelType w:val="hybridMultilevel"/>
    <w:tmpl w:val="2124B7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13029F9"/>
    <w:multiLevelType w:val="hybridMultilevel"/>
    <w:tmpl w:val="C52001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1D26FC6"/>
    <w:multiLevelType w:val="hybridMultilevel"/>
    <w:tmpl w:val="43FEB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D23329"/>
    <w:multiLevelType w:val="hybridMultilevel"/>
    <w:tmpl w:val="DE2A9A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4F7CFB"/>
    <w:multiLevelType w:val="hybridMultilevel"/>
    <w:tmpl w:val="006A51A8"/>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5123F5A"/>
    <w:multiLevelType w:val="hybridMultilevel"/>
    <w:tmpl w:val="55181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5635A6A"/>
    <w:multiLevelType w:val="hybridMultilevel"/>
    <w:tmpl w:val="CFA80F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2C00BE"/>
    <w:multiLevelType w:val="hybridMultilevel"/>
    <w:tmpl w:val="4DD09B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311FF8"/>
    <w:multiLevelType w:val="hybridMultilevel"/>
    <w:tmpl w:val="6CA699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C94094"/>
    <w:multiLevelType w:val="hybridMultilevel"/>
    <w:tmpl w:val="391428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C75158B"/>
    <w:multiLevelType w:val="hybridMultilevel"/>
    <w:tmpl w:val="69B258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C7A5BF6"/>
    <w:multiLevelType w:val="hybridMultilevel"/>
    <w:tmpl w:val="58D8B6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E726720"/>
    <w:multiLevelType w:val="hybridMultilevel"/>
    <w:tmpl w:val="0E7E5C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E951511"/>
    <w:multiLevelType w:val="hybridMultilevel"/>
    <w:tmpl w:val="C366B9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EC00FD1"/>
    <w:multiLevelType w:val="hybridMultilevel"/>
    <w:tmpl w:val="E06413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F7C488B"/>
    <w:multiLevelType w:val="hybridMultilevel"/>
    <w:tmpl w:val="6A8039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F8B7F0D"/>
    <w:multiLevelType w:val="hybridMultilevel"/>
    <w:tmpl w:val="7CDCA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03A3221"/>
    <w:multiLevelType w:val="hybridMultilevel"/>
    <w:tmpl w:val="B9D254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406682F"/>
    <w:multiLevelType w:val="hybridMultilevel"/>
    <w:tmpl w:val="3A3ED5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4871EFA"/>
    <w:multiLevelType w:val="hybridMultilevel"/>
    <w:tmpl w:val="1076E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8E82E32"/>
    <w:multiLevelType w:val="hybridMultilevel"/>
    <w:tmpl w:val="E7C29B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EAB3754"/>
    <w:multiLevelType w:val="hybridMultilevel"/>
    <w:tmpl w:val="976EE8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F8019F0"/>
    <w:multiLevelType w:val="hybridMultilevel"/>
    <w:tmpl w:val="7D0CD7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01D296F"/>
    <w:multiLevelType w:val="hybridMultilevel"/>
    <w:tmpl w:val="703881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1945221"/>
    <w:multiLevelType w:val="hybridMultilevel"/>
    <w:tmpl w:val="E7A2CB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38D2018"/>
    <w:multiLevelType w:val="hybridMultilevel"/>
    <w:tmpl w:val="F1607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5AF71FE"/>
    <w:multiLevelType w:val="hybridMultilevel"/>
    <w:tmpl w:val="BADC05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5FA1104"/>
    <w:multiLevelType w:val="hybridMultilevel"/>
    <w:tmpl w:val="F718E8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6EA132A"/>
    <w:multiLevelType w:val="hybridMultilevel"/>
    <w:tmpl w:val="DB1C4E9A"/>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8E3566C"/>
    <w:multiLevelType w:val="hybridMultilevel"/>
    <w:tmpl w:val="8F02DC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EE00C13"/>
    <w:multiLevelType w:val="hybridMultilevel"/>
    <w:tmpl w:val="C70826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09C15E6"/>
    <w:multiLevelType w:val="hybridMultilevel"/>
    <w:tmpl w:val="BE9881C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302095A"/>
    <w:multiLevelType w:val="hybridMultilevel"/>
    <w:tmpl w:val="DDF0F6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7207C75"/>
    <w:multiLevelType w:val="hybridMultilevel"/>
    <w:tmpl w:val="AB0A4B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8002798"/>
    <w:multiLevelType w:val="hybridMultilevel"/>
    <w:tmpl w:val="3452B0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FDD395E"/>
    <w:multiLevelType w:val="hybridMultilevel"/>
    <w:tmpl w:val="0832B8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FF71AB7"/>
    <w:multiLevelType w:val="hybridMultilevel"/>
    <w:tmpl w:val="478E7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1E10E03"/>
    <w:multiLevelType w:val="hybridMultilevel"/>
    <w:tmpl w:val="872635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5EC23EC"/>
    <w:multiLevelType w:val="hybridMultilevel"/>
    <w:tmpl w:val="BED2F0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60E3E42"/>
    <w:multiLevelType w:val="hybridMultilevel"/>
    <w:tmpl w:val="4B0ED3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8772DFA"/>
    <w:multiLevelType w:val="hybridMultilevel"/>
    <w:tmpl w:val="297CF3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A5264A1"/>
    <w:multiLevelType w:val="hybridMultilevel"/>
    <w:tmpl w:val="7432FB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AE73D6B"/>
    <w:multiLevelType w:val="hybridMultilevel"/>
    <w:tmpl w:val="056A0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F66382A"/>
    <w:multiLevelType w:val="hybridMultilevel"/>
    <w:tmpl w:val="C6B6E0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6598CE46">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5"/>
  </w:num>
  <w:num w:numId="2">
    <w:abstractNumId w:val="49"/>
  </w:num>
  <w:num w:numId="3">
    <w:abstractNumId w:val="44"/>
  </w:num>
  <w:num w:numId="4">
    <w:abstractNumId w:val="26"/>
  </w:num>
  <w:num w:numId="5">
    <w:abstractNumId w:val="62"/>
  </w:num>
  <w:num w:numId="6">
    <w:abstractNumId w:val="28"/>
  </w:num>
  <w:num w:numId="7">
    <w:abstractNumId w:val="51"/>
  </w:num>
  <w:num w:numId="8">
    <w:abstractNumId w:val="8"/>
  </w:num>
  <w:num w:numId="9">
    <w:abstractNumId w:val="45"/>
  </w:num>
  <w:num w:numId="10">
    <w:abstractNumId w:val="30"/>
  </w:num>
  <w:num w:numId="11">
    <w:abstractNumId w:val="22"/>
  </w:num>
  <w:num w:numId="12">
    <w:abstractNumId w:val="25"/>
  </w:num>
  <w:num w:numId="13">
    <w:abstractNumId w:val="20"/>
  </w:num>
  <w:num w:numId="14">
    <w:abstractNumId w:val="3"/>
  </w:num>
  <w:num w:numId="15">
    <w:abstractNumId w:val="59"/>
  </w:num>
  <w:num w:numId="16">
    <w:abstractNumId w:val="35"/>
  </w:num>
  <w:num w:numId="17">
    <w:abstractNumId w:val="38"/>
  </w:num>
  <w:num w:numId="18">
    <w:abstractNumId w:val="21"/>
  </w:num>
  <w:num w:numId="19">
    <w:abstractNumId w:val="50"/>
  </w:num>
  <w:num w:numId="20">
    <w:abstractNumId w:val="15"/>
  </w:num>
  <w:num w:numId="21">
    <w:abstractNumId w:val="2"/>
  </w:num>
  <w:num w:numId="22">
    <w:abstractNumId w:val="43"/>
  </w:num>
  <w:num w:numId="23">
    <w:abstractNumId w:val="53"/>
  </w:num>
  <w:num w:numId="24">
    <w:abstractNumId w:val="58"/>
  </w:num>
  <w:num w:numId="25">
    <w:abstractNumId w:val="61"/>
  </w:num>
  <w:num w:numId="26">
    <w:abstractNumId w:val="39"/>
  </w:num>
  <w:num w:numId="27">
    <w:abstractNumId w:val="7"/>
  </w:num>
  <w:num w:numId="28">
    <w:abstractNumId w:val="24"/>
  </w:num>
  <w:num w:numId="29">
    <w:abstractNumId w:val="9"/>
  </w:num>
  <w:num w:numId="30">
    <w:abstractNumId w:val="46"/>
  </w:num>
  <w:num w:numId="31">
    <w:abstractNumId w:val="48"/>
  </w:num>
  <w:num w:numId="32">
    <w:abstractNumId w:val="11"/>
  </w:num>
  <w:num w:numId="33">
    <w:abstractNumId w:val="18"/>
  </w:num>
  <w:num w:numId="34">
    <w:abstractNumId w:val="10"/>
  </w:num>
  <w:num w:numId="35">
    <w:abstractNumId w:val="33"/>
  </w:num>
  <w:num w:numId="36">
    <w:abstractNumId w:val="57"/>
  </w:num>
  <w:num w:numId="37">
    <w:abstractNumId w:val="52"/>
  </w:num>
  <w:num w:numId="38">
    <w:abstractNumId w:val="4"/>
  </w:num>
  <w:num w:numId="39">
    <w:abstractNumId w:val="36"/>
  </w:num>
  <w:num w:numId="40">
    <w:abstractNumId w:val="23"/>
  </w:num>
  <w:num w:numId="41">
    <w:abstractNumId w:val="47"/>
  </w:num>
  <w:num w:numId="42">
    <w:abstractNumId w:val="6"/>
  </w:num>
  <w:num w:numId="43">
    <w:abstractNumId w:val="19"/>
  </w:num>
  <w:num w:numId="44">
    <w:abstractNumId w:val="17"/>
  </w:num>
  <w:num w:numId="45">
    <w:abstractNumId w:val="1"/>
  </w:num>
  <w:num w:numId="46">
    <w:abstractNumId w:val="27"/>
  </w:num>
  <w:num w:numId="47">
    <w:abstractNumId w:val="32"/>
  </w:num>
  <w:num w:numId="48">
    <w:abstractNumId w:val="5"/>
  </w:num>
  <w:num w:numId="49">
    <w:abstractNumId w:val="14"/>
  </w:num>
  <w:num w:numId="50">
    <w:abstractNumId w:val="37"/>
  </w:num>
  <w:num w:numId="51">
    <w:abstractNumId w:val="41"/>
  </w:num>
  <w:num w:numId="52">
    <w:abstractNumId w:val="31"/>
  </w:num>
  <w:num w:numId="53">
    <w:abstractNumId w:val="40"/>
  </w:num>
  <w:num w:numId="54">
    <w:abstractNumId w:val="42"/>
  </w:num>
  <w:num w:numId="55">
    <w:abstractNumId w:val="16"/>
  </w:num>
  <w:num w:numId="56">
    <w:abstractNumId w:val="29"/>
  </w:num>
  <w:num w:numId="57">
    <w:abstractNumId w:val="60"/>
  </w:num>
  <w:num w:numId="58">
    <w:abstractNumId w:val="0"/>
  </w:num>
  <w:num w:numId="59">
    <w:abstractNumId w:val="13"/>
  </w:num>
  <w:num w:numId="60">
    <w:abstractNumId w:val="56"/>
  </w:num>
  <w:num w:numId="61">
    <w:abstractNumId w:val="34"/>
  </w:num>
  <w:num w:numId="62">
    <w:abstractNumId w:val="54"/>
  </w:num>
  <w:num w:numId="63">
    <w:abstractNumId w:val="12"/>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7A1F"/>
    <w:rsid w:val="0000025D"/>
    <w:rsid w:val="00000758"/>
    <w:rsid w:val="000010A2"/>
    <w:rsid w:val="0000152E"/>
    <w:rsid w:val="00001F5E"/>
    <w:rsid w:val="0000215F"/>
    <w:rsid w:val="000028AF"/>
    <w:rsid w:val="00002CE1"/>
    <w:rsid w:val="00003614"/>
    <w:rsid w:val="00003698"/>
    <w:rsid w:val="000041F0"/>
    <w:rsid w:val="000043C0"/>
    <w:rsid w:val="00004477"/>
    <w:rsid w:val="00004660"/>
    <w:rsid w:val="0000488C"/>
    <w:rsid w:val="00005DAD"/>
    <w:rsid w:val="00006C2E"/>
    <w:rsid w:val="00006F8F"/>
    <w:rsid w:val="00007C94"/>
    <w:rsid w:val="00007CB7"/>
    <w:rsid w:val="00010335"/>
    <w:rsid w:val="00010E33"/>
    <w:rsid w:val="00011244"/>
    <w:rsid w:val="000114CD"/>
    <w:rsid w:val="000122F5"/>
    <w:rsid w:val="00012D21"/>
    <w:rsid w:val="0001362E"/>
    <w:rsid w:val="0001381C"/>
    <w:rsid w:val="00013AD6"/>
    <w:rsid w:val="000140BE"/>
    <w:rsid w:val="00014543"/>
    <w:rsid w:val="00014599"/>
    <w:rsid w:val="00015A7B"/>
    <w:rsid w:val="00015F89"/>
    <w:rsid w:val="00015F92"/>
    <w:rsid w:val="00016419"/>
    <w:rsid w:val="00017292"/>
    <w:rsid w:val="00017376"/>
    <w:rsid w:val="00017ECF"/>
    <w:rsid w:val="00020037"/>
    <w:rsid w:val="0002296A"/>
    <w:rsid w:val="00022C7B"/>
    <w:rsid w:val="00022D42"/>
    <w:rsid w:val="000235F8"/>
    <w:rsid w:val="00023DC3"/>
    <w:rsid w:val="0002400A"/>
    <w:rsid w:val="00025189"/>
    <w:rsid w:val="00025318"/>
    <w:rsid w:val="00025604"/>
    <w:rsid w:val="000257B0"/>
    <w:rsid w:val="000259CF"/>
    <w:rsid w:val="000263EA"/>
    <w:rsid w:val="00027301"/>
    <w:rsid w:val="000276BB"/>
    <w:rsid w:val="00027993"/>
    <w:rsid w:val="000305E0"/>
    <w:rsid w:val="00030888"/>
    <w:rsid w:val="00030B3C"/>
    <w:rsid w:val="00030D35"/>
    <w:rsid w:val="00031943"/>
    <w:rsid w:val="00032219"/>
    <w:rsid w:val="00032279"/>
    <w:rsid w:val="00032C99"/>
    <w:rsid w:val="00032F2D"/>
    <w:rsid w:val="0003347F"/>
    <w:rsid w:val="00033627"/>
    <w:rsid w:val="000345F4"/>
    <w:rsid w:val="00034B6C"/>
    <w:rsid w:val="00035552"/>
    <w:rsid w:val="000358A3"/>
    <w:rsid w:val="00035F0C"/>
    <w:rsid w:val="00036B58"/>
    <w:rsid w:val="00036E2A"/>
    <w:rsid w:val="0003721F"/>
    <w:rsid w:val="000377E1"/>
    <w:rsid w:val="00037B96"/>
    <w:rsid w:val="00037FF7"/>
    <w:rsid w:val="0004021E"/>
    <w:rsid w:val="00040B31"/>
    <w:rsid w:val="00040C7F"/>
    <w:rsid w:val="00041E54"/>
    <w:rsid w:val="000420CC"/>
    <w:rsid w:val="0004283B"/>
    <w:rsid w:val="000428E8"/>
    <w:rsid w:val="00042F80"/>
    <w:rsid w:val="00043FDA"/>
    <w:rsid w:val="00044262"/>
    <w:rsid w:val="00045095"/>
    <w:rsid w:val="00045219"/>
    <w:rsid w:val="000455C6"/>
    <w:rsid w:val="000457D2"/>
    <w:rsid w:val="000468C8"/>
    <w:rsid w:val="000475B0"/>
    <w:rsid w:val="000478EE"/>
    <w:rsid w:val="00050F9B"/>
    <w:rsid w:val="00051366"/>
    <w:rsid w:val="0005195B"/>
    <w:rsid w:val="00052405"/>
    <w:rsid w:val="00052645"/>
    <w:rsid w:val="000526FA"/>
    <w:rsid w:val="00052C05"/>
    <w:rsid w:val="00052D6C"/>
    <w:rsid w:val="00053001"/>
    <w:rsid w:val="000531A8"/>
    <w:rsid w:val="000531E0"/>
    <w:rsid w:val="00053320"/>
    <w:rsid w:val="00053BAD"/>
    <w:rsid w:val="00053FA6"/>
    <w:rsid w:val="00055DDC"/>
    <w:rsid w:val="000577C3"/>
    <w:rsid w:val="00057BCE"/>
    <w:rsid w:val="000606BB"/>
    <w:rsid w:val="0006117B"/>
    <w:rsid w:val="00061388"/>
    <w:rsid w:val="000613DD"/>
    <w:rsid w:val="000621F1"/>
    <w:rsid w:val="00063949"/>
    <w:rsid w:val="00063995"/>
    <w:rsid w:val="00064EB7"/>
    <w:rsid w:val="00065AA8"/>
    <w:rsid w:val="00065AE4"/>
    <w:rsid w:val="00067924"/>
    <w:rsid w:val="00067CBA"/>
    <w:rsid w:val="00070D34"/>
    <w:rsid w:val="00072AC0"/>
    <w:rsid w:val="00072EDB"/>
    <w:rsid w:val="00072F08"/>
    <w:rsid w:val="000731C8"/>
    <w:rsid w:val="000732AA"/>
    <w:rsid w:val="000734B2"/>
    <w:rsid w:val="00073BF8"/>
    <w:rsid w:val="00073D45"/>
    <w:rsid w:val="000748E2"/>
    <w:rsid w:val="000760E0"/>
    <w:rsid w:val="000760F1"/>
    <w:rsid w:val="000766F9"/>
    <w:rsid w:val="00076BC6"/>
    <w:rsid w:val="00076BF5"/>
    <w:rsid w:val="00076F96"/>
    <w:rsid w:val="000773CD"/>
    <w:rsid w:val="00077437"/>
    <w:rsid w:val="00077744"/>
    <w:rsid w:val="00077C98"/>
    <w:rsid w:val="000808B2"/>
    <w:rsid w:val="000809C7"/>
    <w:rsid w:val="000812F6"/>
    <w:rsid w:val="00081404"/>
    <w:rsid w:val="00081A9B"/>
    <w:rsid w:val="00081AFE"/>
    <w:rsid w:val="000828C1"/>
    <w:rsid w:val="000841F6"/>
    <w:rsid w:val="000848AC"/>
    <w:rsid w:val="0008494C"/>
    <w:rsid w:val="00084B18"/>
    <w:rsid w:val="00084E55"/>
    <w:rsid w:val="0008514D"/>
    <w:rsid w:val="000851B6"/>
    <w:rsid w:val="00085A52"/>
    <w:rsid w:val="00085B4D"/>
    <w:rsid w:val="00086425"/>
    <w:rsid w:val="000865B1"/>
    <w:rsid w:val="000865DE"/>
    <w:rsid w:val="000865F4"/>
    <w:rsid w:val="00086859"/>
    <w:rsid w:val="0008714A"/>
    <w:rsid w:val="0008721E"/>
    <w:rsid w:val="000875E1"/>
    <w:rsid w:val="000909DF"/>
    <w:rsid w:val="00090A1D"/>
    <w:rsid w:val="00090B59"/>
    <w:rsid w:val="00091ED1"/>
    <w:rsid w:val="0009325C"/>
    <w:rsid w:val="00093E78"/>
    <w:rsid w:val="00094372"/>
    <w:rsid w:val="000946A3"/>
    <w:rsid w:val="00094DFC"/>
    <w:rsid w:val="0009547F"/>
    <w:rsid w:val="00095885"/>
    <w:rsid w:val="00095A69"/>
    <w:rsid w:val="00095D1D"/>
    <w:rsid w:val="000962CF"/>
    <w:rsid w:val="00096862"/>
    <w:rsid w:val="00096ABA"/>
    <w:rsid w:val="00096AE9"/>
    <w:rsid w:val="000970E1"/>
    <w:rsid w:val="0009746F"/>
    <w:rsid w:val="000975C4"/>
    <w:rsid w:val="00097614"/>
    <w:rsid w:val="000976E3"/>
    <w:rsid w:val="0009776A"/>
    <w:rsid w:val="00097E67"/>
    <w:rsid w:val="00097FD1"/>
    <w:rsid w:val="000A12AD"/>
    <w:rsid w:val="000A1350"/>
    <w:rsid w:val="000A16AC"/>
    <w:rsid w:val="000A189B"/>
    <w:rsid w:val="000A35C1"/>
    <w:rsid w:val="000A3A93"/>
    <w:rsid w:val="000A3DB1"/>
    <w:rsid w:val="000A45A2"/>
    <w:rsid w:val="000A4819"/>
    <w:rsid w:val="000A4D15"/>
    <w:rsid w:val="000A4F96"/>
    <w:rsid w:val="000A562F"/>
    <w:rsid w:val="000A59DB"/>
    <w:rsid w:val="000A66A3"/>
    <w:rsid w:val="000A689C"/>
    <w:rsid w:val="000A78BD"/>
    <w:rsid w:val="000B0714"/>
    <w:rsid w:val="000B172F"/>
    <w:rsid w:val="000B33AB"/>
    <w:rsid w:val="000B396C"/>
    <w:rsid w:val="000B3D05"/>
    <w:rsid w:val="000B3E58"/>
    <w:rsid w:val="000B3E91"/>
    <w:rsid w:val="000B3F3B"/>
    <w:rsid w:val="000B45E8"/>
    <w:rsid w:val="000B4773"/>
    <w:rsid w:val="000B5601"/>
    <w:rsid w:val="000B570A"/>
    <w:rsid w:val="000B5D16"/>
    <w:rsid w:val="000B61EB"/>
    <w:rsid w:val="000B665F"/>
    <w:rsid w:val="000B6DD1"/>
    <w:rsid w:val="000B6EFE"/>
    <w:rsid w:val="000B6F34"/>
    <w:rsid w:val="000B720D"/>
    <w:rsid w:val="000B76EA"/>
    <w:rsid w:val="000B7C4B"/>
    <w:rsid w:val="000C023B"/>
    <w:rsid w:val="000C0447"/>
    <w:rsid w:val="000C05BE"/>
    <w:rsid w:val="000C05D0"/>
    <w:rsid w:val="000C0B07"/>
    <w:rsid w:val="000C18A7"/>
    <w:rsid w:val="000C1954"/>
    <w:rsid w:val="000C1D08"/>
    <w:rsid w:val="000C25B8"/>
    <w:rsid w:val="000C2673"/>
    <w:rsid w:val="000C31A8"/>
    <w:rsid w:val="000C371E"/>
    <w:rsid w:val="000C37C3"/>
    <w:rsid w:val="000C3C3C"/>
    <w:rsid w:val="000C3EEC"/>
    <w:rsid w:val="000C4122"/>
    <w:rsid w:val="000C4240"/>
    <w:rsid w:val="000C45EC"/>
    <w:rsid w:val="000C48D9"/>
    <w:rsid w:val="000C4B11"/>
    <w:rsid w:val="000C4DB4"/>
    <w:rsid w:val="000C6356"/>
    <w:rsid w:val="000C66DD"/>
    <w:rsid w:val="000C6F5A"/>
    <w:rsid w:val="000C7C37"/>
    <w:rsid w:val="000C7DB7"/>
    <w:rsid w:val="000D00D6"/>
    <w:rsid w:val="000D015F"/>
    <w:rsid w:val="000D025E"/>
    <w:rsid w:val="000D07FD"/>
    <w:rsid w:val="000D10B0"/>
    <w:rsid w:val="000D164F"/>
    <w:rsid w:val="000D1AC9"/>
    <w:rsid w:val="000D1FAB"/>
    <w:rsid w:val="000D1FC7"/>
    <w:rsid w:val="000D20AE"/>
    <w:rsid w:val="000D2E94"/>
    <w:rsid w:val="000D2F17"/>
    <w:rsid w:val="000D31A2"/>
    <w:rsid w:val="000D3386"/>
    <w:rsid w:val="000D3537"/>
    <w:rsid w:val="000D3D6F"/>
    <w:rsid w:val="000D52A8"/>
    <w:rsid w:val="000D52E3"/>
    <w:rsid w:val="000D58CF"/>
    <w:rsid w:val="000D669F"/>
    <w:rsid w:val="000D6A19"/>
    <w:rsid w:val="000D6E41"/>
    <w:rsid w:val="000D7C88"/>
    <w:rsid w:val="000E074C"/>
    <w:rsid w:val="000E0B90"/>
    <w:rsid w:val="000E1514"/>
    <w:rsid w:val="000E15B5"/>
    <w:rsid w:val="000E1BFB"/>
    <w:rsid w:val="000E2D8A"/>
    <w:rsid w:val="000E3493"/>
    <w:rsid w:val="000E3611"/>
    <w:rsid w:val="000E3696"/>
    <w:rsid w:val="000E37DD"/>
    <w:rsid w:val="000E40F5"/>
    <w:rsid w:val="000E50E2"/>
    <w:rsid w:val="000E6066"/>
    <w:rsid w:val="000E6C69"/>
    <w:rsid w:val="000E72E2"/>
    <w:rsid w:val="000E73A0"/>
    <w:rsid w:val="000E7586"/>
    <w:rsid w:val="000F0F14"/>
    <w:rsid w:val="000F1100"/>
    <w:rsid w:val="000F1478"/>
    <w:rsid w:val="000F1B7E"/>
    <w:rsid w:val="000F1C8B"/>
    <w:rsid w:val="000F3830"/>
    <w:rsid w:val="000F429B"/>
    <w:rsid w:val="000F44D7"/>
    <w:rsid w:val="000F4B11"/>
    <w:rsid w:val="000F5958"/>
    <w:rsid w:val="000F5B1D"/>
    <w:rsid w:val="000F5E63"/>
    <w:rsid w:val="000F6501"/>
    <w:rsid w:val="000F6B67"/>
    <w:rsid w:val="000F6E60"/>
    <w:rsid w:val="000F757B"/>
    <w:rsid w:val="00100458"/>
    <w:rsid w:val="00102664"/>
    <w:rsid w:val="00102A71"/>
    <w:rsid w:val="00102E59"/>
    <w:rsid w:val="0010321B"/>
    <w:rsid w:val="00103417"/>
    <w:rsid w:val="001035BA"/>
    <w:rsid w:val="0010442E"/>
    <w:rsid w:val="00104B30"/>
    <w:rsid w:val="00104B88"/>
    <w:rsid w:val="0010520C"/>
    <w:rsid w:val="001056A1"/>
    <w:rsid w:val="00105CEA"/>
    <w:rsid w:val="0010661C"/>
    <w:rsid w:val="00106996"/>
    <w:rsid w:val="00106E22"/>
    <w:rsid w:val="001077AA"/>
    <w:rsid w:val="00107CA6"/>
    <w:rsid w:val="001100A9"/>
    <w:rsid w:val="00110BBC"/>
    <w:rsid w:val="0011129F"/>
    <w:rsid w:val="00111ACA"/>
    <w:rsid w:val="00111D7D"/>
    <w:rsid w:val="00111E4B"/>
    <w:rsid w:val="00112346"/>
    <w:rsid w:val="0011246F"/>
    <w:rsid w:val="0011307E"/>
    <w:rsid w:val="00113794"/>
    <w:rsid w:val="00113E6E"/>
    <w:rsid w:val="00114284"/>
    <w:rsid w:val="0011474F"/>
    <w:rsid w:val="00114923"/>
    <w:rsid w:val="00115216"/>
    <w:rsid w:val="00115B6B"/>
    <w:rsid w:val="001161A3"/>
    <w:rsid w:val="001167DA"/>
    <w:rsid w:val="00116AD3"/>
    <w:rsid w:val="00117726"/>
    <w:rsid w:val="001177C9"/>
    <w:rsid w:val="0012129B"/>
    <w:rsid w:val="0012143E"/>
    <w:rsid w:val="001219DA"/>
    <w:rsid w:val="00122209"/>
    <w:rsid w:val="00122468"/>
    <w:rsid w:val="00123B6F"/>
    <w:rsid w:val="00123FE8"/>
    <w:rsid w:val="0012498A"/>
    <w:rsid w:val="00125991"/>
    <w:rsid w:val="00126D3E"/>
    <w:rsid w:val="00126F0E"/>
    <w:rsid w:val="0012727C"/>
    <w:rsid w:val="001276EF"/>
    <w:rsid w:val="001300A0"/>
    <w:rsid w:val="0013065F"/>
    <w:rsid w:val="001307EF"/>
    <w:rsid w:val="001309A4"/>
    <w:rsid w:val="00130A00"/>
    <w:rsid w:val="00130C6F"/>
    <w:rsid w:val="00130F22"/>
    <w:rsid w:val="00131330"/>
    <w:rsid w:val="00131542"/>
    <w:rsid w:val="00131BF6"/>
    <w:rsid w:val="00131D73"/>
    <w:rsid w:val="00131EF2"/>
    <w:rsid w:val="0013285E"/>
    <w:rsid w:val="0013294B"/>
    <w:rsid w:val="00132F87"/>
    <w:rsid w:val="001332B7"/>
    <w:rsid w:val="00133C6A"/>
    <w:rsid w:val="00136AB8"/>
    <w:rsid w:val="00137124"/>
    <w:rsid w:val="0013719F"/>
    <w:rsid w:val="00137CCF"/>
    <w:rsid w:val="00140632"/>
    <w:rsid w:val="00140A29"/>
    <w:rsid w:val="00140A3D"/>
    <w:rsid w:val="00140DA7"/>
    <w:rsid w:val="0014164D"/>
    <w:rsid w:val="001424E2"/>
    <w:rsid w:val="0014264A"/>
    <w:rsid w:val="0014324E"/>
    <w:rsid w:val="0014340A"/>
    <w:rsid w:val="0014346D"/>
    <w:rsid w:val="001437E2"/>
    <w:rsid w:val="00143ACC"/>
    <w:rsid w:val="00144627"/>
    <w:rsid w:val="00144FA2"/>
    <w:rsid w:val="00145209"/>
    <w:rsid w:val="001464FE"/>
    <w:rsid w:val="0014676A"/>
    <w:rsid w:val="00146AEE"/>
    <w:rsid w:val="00146D1A"/>
    <w:rsid w:val="00146EA6"/>
    <w:rsid w:val="00146F52"/>
    <w:rsid w:val="00147F39"/>
    <w:rsid w:val="001515E6"/>
    <w:rsid w:val="0015188C"/>
    <w:rsid w:val="00151C79"/>
    <w:rsid w:val="00152885"/>
    <w:rsid w:val="00152C62"/>
    <w:rsid w:val="0015372F"/>
    <w:rsid w:val="00154827"/>
    <w:rsid w:val="0015581F"/>
    <w:rsid w:val="001558AF"/>
    <w:rsid w:val="00155B7E"/>
    <w:rsid w:val="00155D97"/>
    <w:rsid w:val="00155FC1"/>
    <w:rsid w:val="001561E6"/>
    <w:rsid w:val="001567F9"/>
    <w:rsid w:val="00156D0C"/>
    <w:rsid w:val="0015718D"/>
    <w:rsid w:val="001573B7"/>
    <w:rsid w:val="0015771C"/>
    <w:rsid w:val="00160211"/>
    <w:rsid w:val="0016021C"/>
    <w:rsid w:val="00160CC6"/>
    <w:rsid w:val="001610CD"/>
    <w:rsid w:val="001616A7"/>
    <w:rsid w:val="00162620"/>
    <w:rsid w:val="00163416"/>
    <w:rsid w:val="00163A35"/>
    <w:rsid w:val="00164263"/>
    <w:rsid w:val="0016501E"/>
    <w:rsid w:val="00165106"/>
    <w:rsid w:val="001657F2"/>
    <w:rsid w:val="00165834"/>
    <w:rsid w:val="00166643"/>
    <w:rsid w:val="00166670"/>
    <w:rsid w:val="00166929"/>
    <w:rsid w:val="00166DAD"/>
    <w:rsid w:val="00166F79"/>
    <w:rsid w:val="00167612"/>
    <w:rsid w:val="0016762F"/>
    <w:rsid w:val="00167806"/>
    <w:rsid w:val="00170981"/>
    <w:rsid w:val="00170C81"/>
    <w:rsid w:val="00170D25"/>
    <w:rsid w:val="001710AD"/>
    <w:rsid w:val="001712B6"/>
    <w:rsid w:val="0017131D"/>
    <w:rsid w:val="001719A5"/>
    <w:rsid w:val="00171C29"/>
    <w:rsid w:val="00171F52"/>
    <w:rsid w:val="00172A39"/>
    <w:rsid w:val="00172C5C"/>
    <w:rsid w:val="0017318F"/>
    <w:rsid w:val="0017343E"/>
    <w:rsid w:val="0017396A"/>
    <w:rsid w:val="00173BE7"/>
    <w:rsid w:val="00173D57"/>
    <w:rsid w:val="001740C2"/>
    <w:rsid w:val="00174A73"/>
    <w:rsid w:val="00174CEB"/>
    <w:rsid w:val="00174DE5"/>
    <w:rsid w:val="001755AF"/>
    <w:rsid w:val="001758A6"/>
    <w:rsid w:val="0017594F"/>
    <w:rsid w:val="00175B52"/>
    <w:rsid w:val="0017667A"/>
    <w:rsid w:val="0017675D"/>
    <w:rsid w:val="0017684C"/>
    <w:rsid w:val="00177262"/>
    <w:rsid w:val="00177F4C"/>
    <w:rsid w:val="00180324"/>
    <w:rsid w:val="00180B1A"/>
    <w:rsid w:val="00180D47"/>
    <w:rsid w:val="00180DAD"/>
    <w:rsid w:val="00181424"/>
    <w:rsid w:val="00181B98"/>
    <w:rsid w:val="001820FB"/>
    <w:rsid w:val="00182192"/>
    <w:rsid w:val="00182928"/>
    <w:rsid w:val="00182AA8"/>
    <w:rsid w:val="00182E4C"/>
    <w:rsid w:val="00182E75"/>
    <w:rsid w:val="001833C7"/>
    <w:rsid w:val="001838FC"/>
    <w:rsid w:val="00183E76"/>
    <w:rsid w:val="001842DA"/>
    <w:rsid w:val="0018454F"/>
    <w:rsid w:val="00184DD7"/>
    <w:rsid w:val="00185C4A"/>
    <w:rsid w:val="0018718E"/>
    <w:rsid w:val="0018768C"/>
    <w:rsid w:val="00187970"/>
    <w:rsid w:val="00190660"/>
    <w:rsid w:val="00190C27"/>
    <w:rsid w:val="00190F63"/>
    <w:rsid w:val="00191761"/>
    <w:rsid w:val="001924B3"/>
    <w:rsid w:val="001933C9"/>
    <w:rsid w:val="001938E5"/>
    <w:rsid w:val="00194CB7"/>
    <w:rsid w:val="00194CE1"/>
    <w:rsid w:val="001951CA"/>
    <w:rsid w:val="001957F5"/>
    <w:rsid w:val="00195AAE"/>
    <w:rsid w:val="00195BEE"/>
    <w:rsid w:val="0019603E"/>
    <w:rsid w:val="00196441"/>
    <w:rsid w:val="00196E74"/>
    <w:rsid w:val="001976E0"/>
    <w:rsid w:val="00197941"/>
    <w:rsid w:val="001A0696"/>
    <w:rsid w:val="001A0C7A"/>
    <w:rsid w:val="001A1582"/>
    <w:rsid w:val="001A1C19"/>
    <w:rsid w:val="001A1CCA"/>
    <w:rsid w:val="001A1D3F"/>
    <w:rsid w:val="001A2581"/>
    <w:rsid w:val="001A28BD"/>
    <w:rsid w:val="001A29CF"/>
    <w:rsid w:val="001A3615"/>
    <w:rsid w:val="001A3EB1"/>
    <w:rsid w:val="001A44E3"/>
    <w:rsid w:val="001A47A0"/>
    <w:rsid w:val="001A49BC"/>
    <w:rsid w:val="001A4FB0"/>
    <w:rsid w:val="001A54E6"/>
    <w:rsid w:val="001A5694"/>
    <w:rsid w:val="001A57B4"/>
    <w:rsid w:val="001A60DC"/>
    <w:rsid w:val="001A6534"/>
    <w:rsid w:val="001A6A07"/>
    <w:rsid w:val="001A7078"/>
    <w:rsid w:val="001A75EE"/>
    <w:rsid w:val="001A79EC"/>
    <w:rsid w:val="001B02CE"/>
    <w:rsid w:val="001B04B4"/>
    <w:rsid w:val="001B18C8"/>
    <w:rsid w:val="001B20E5"/>
    <w:rsid w:val="001B2172"/>
    <w:rsid w:val="001B21DC"/>
    <w:rsid w:val="001B2E1D"/>
    <w:rsid w:val="001B3837"/>
    <w:rsid w:val="001B3850"/>
    <w:rsid w:val="001B40E4"/>
    <w:rsid w:val="001B4125"/>
    <w:rsid w:val="001B41B6"/>
    <w:rsid w:val="001B4270"/>
    <w:rsid w:val="001B4495"/>
    <w:rsid w:val="001B4EBA"/>
    <w:rsid w:val="001B4ECF"/>
    <w:rsid w:val="001B549E"/>
    <w:rsid w:val="001B5F56"/>
    <w:rsid w:val="001B600B"/>
    <w:rsid w:val="001B609D"/>
    <w:rsid w:val="001B674C"/>
    <w:rsid w:val="001B6904"/>
    <w:rsid w:val="001B719E"/>
    <w:rsid w:val="001B7229"/>
    <w:rsid w:val="001B73F2"/>
    <w:rsid w:val="001B7DDB"/>
    <w:rsid w:val="001C05CA"/>
    <w:rsid w:val="001C0C61"/>
    <w:rsid w:val="001C101D"/>
    <w:rsid w:val="001C11D4"/>
    <w:rsid w:val="001C1360"/>
    <w:rsid w:val="001C1A84"/>
    <w:rsid w:val="001C1DBC"/>
    <w:rsid w:val="001C21C7"/>
    <w:rsid w:val="001C2702"/>
    <w:rsid w:val="001C34F9"/>
    <w:rsid w:val="001C3A1A"/>
    <w:rsid w:val="001C4259"/>
    <w:rsid w:val="001C4811"/>
    <w:rsid w:val="001C4EE2"/>
    <w:rsid w:val="001C5544"/>
    <w:rsid w:val="001C56C2"/>
    <w:rsid w:val="001C56C6"/>
    <w:rsid w:val="001C58EB"/>
    <w:rsid w:val="001D0324"/>
    <w:rsid w:val="001D0362"/>
    <w:rsid w:val="001D037B"/>
    <w:rsid w:val="001D0876"/>
    <w:rsid w:val="001D08BA"/>
    <w:rsid w:val="001D0C2C"/>
    <w:rsid w:val="001D0DC7"/>
    <w:rsid w:val="001D0E11"/>
    <w:rsid w:val="001D1465"/>
    <w:rsid w:val="001D19CB"/>
    <w:rsid w:val="001D1FC2"/>
    <w:rsid w:val="001D2920"/>
    <w:rsid w:val="001D2EFE"/>
    <w:rsid w:val="001D3849"/>
    <w:rsid w:val="001D40AA"/>
    <w:rsid w:val="001D421B"/>
    <w:rsid w:val="001D5395"/>
    <w:rsid w:val="001D573F"/>
    <w:rsid w:val="001D5AC2"/>
    <w:rsid w:val="001D5B98"/>
    <w:rsid w:val="001D5F4B"/>
    <w:rsid w:val="001D611E"/>
    <w:rsid w:val="001D787A"/>
    <w:rsid w:val="001D7B6E"/>
    <w:rsid w:val="001E0734"/>
    <w:rsid w:val="001E0907"/>
    <w:rsid w:val="001E0CF9"/>
    <w:rsid w:val="001E3041"/>
    <w:rsid w:val="001E313E"/>
    <w:rsid w:val="001E33B4"/>
    <w:rsid w:val="001E343E"/>
    <w:rsid w:val="001E36B4"/>
    <w:rsid w:val="001E445E"/>
    <w:rsid w:val="001E4A88"/>
    <w:rsid w:val="001E4AB6"/>
    <w:rsid w:val="001E50DC"/>
    <w:rsid w:val="001E6400"/>
    <w:rsid w:val="001E67D5"/>
    <w:rsid w:val="001E689E"/>
    <w:rsid w:val="001E7BD0"/>
    <w:rsid w:val="001E7D5D"/>
    <w:rsid w:val="001F069B"/>
    <w:rsid w:val="001F1D28"/>
    <w:rsid w:val="001F1DAD"/>
    <w:rsid w:val="001F2CAE"/>
    <w:rsid w:val="001F2EFD"/>
    <w:rsid w:val="001F3693"/>
    <w:rsid w:val="001F3DE1"/>
    <w:rsid w:val="001F3F56"/>
    <w:rsid w:val="001F4B2E"/>
    <w:rsid w:val="001F4DE5"/>
    <w:rsid w:val="001F4F5D"/>
    <w:rsid w:val="001F562B"/>
    <w:rsid w:val="001F5808"/>
    <w:rsid w:val="001F5A12"/>
    <w:rsid w:val="001F5BB6"/>
    <w:rsid w:val="001F5E31"/>
    <w:rsid w:val="001F5E7F"/>
    <w:rsid w:val="001F5F11"/>
    <w:rsid w:val="001F6508"/>
    <w:rsid w:val="001F66EC"/>
    <w:rsid w:val="001F7293"/>
    <w:rsid w:val="001F7B83"/>
    <w:rsid w:val="002002F4"/>
    <w:rsid w:val="002004FB"/>
    <w:rsid w:val="00200D1A"/>
    <w:rsid w:val="00200D63"/>
    <w:rsid w:val="00200F4B"/>
    <w:rsid w:val="00201498"/>
    <w:rsid w:val="00203FF3"/>
    <w:rsid w:val="00204460"/>
    <w:rsid w:val="002054D7"/>
    <w:rsid w:val="0020568F"/>
    <w:rsid w:val="002064CB"/>
    <w:rsid w:val="00206889"/>
    <w:rsid w:val="00206F5A"/>
    <w:rsid w:val="0020709F"/>
    <w:rsid w:val="002071B8"/>
    <w:rsid w:val="00207A51"/>
    <w:rsid w:val="0021121C"/>
    <w:rsid w:val="00211692"/>
    <w:rsid w:val="0021252E"/>
    <w:rsid w:val="00212DEA"/>
    <w:rsid w:val="0021346B"/>
    <w:rsid w:val="002140DA"/>
    <w:rsid w:val="00215410"/>
    <w:rsid w:val="00215591"/>
    <w:rsid w:val="00215881"/>
    <w:rsid w:val="002160B3"/>
    <w:rsid w:val="00216148"/>
    <w:rsid w:val="0021651A"/>
    <w:rsid w:val="00216A94"/>
    <w:rsid w:val="00216F96"/>
    <w:rsid w:val="002178F8"/>
    <w:rsid w:val="002179F7"/>
    <w:rsid w:val="002202CA"/>
    <w:rsid w:val="00220439"/>
    <w:rsid w:val="0022092A"/>
    <w:rsid w:val="00220984"/>
    <w:rsid w:val="00220AFD"/>
    <w:rsid w:val="00220B73"/>
    <w:rsid w:val="00220DA9"/>
    <w:rsid w:val="0022149D"/>
    <w:rsid w:val="00221A4D"/>
    <w:rsid w:val="00222116"/>
    <w:rsid w:val="00222174"/>
    <w:rsid w:val="00222ECF"/>
    <w:rsid w:val="00223523"/>
    <w:rsid w:val="0022387F"/>
    <w:rsid w:val="00223CC1"/>
    <w:rsid w:val="00224CB6"/>
    <w:rsid w:val="0022514F"/>
    <w:rsid w:val="00225825"/>
    <w:rsid w:val="00225DC3"/>
    <w:rsid w:val="002268BE"/>
    <w:rsid w:val="00226BE5"/>
    <w:rsid w:val="00227509"/>
    <w:rsid w:val="00227638"/>
    <w:rsid w:val="00227B76"/>
    <w:rsid w:val="002302F6"/>
    <w:rsid w:val="0023058E"/>
    <w:rsid w:val="00230DF3"/>
    <w:rsid w:val="00230F7D"/>
    <w:rsid w:val="00231335"/>
    <w:rsid w:val="00232058"/>
    <w:rsid w:val="002320FC"/>
    <w:rsid w:val="00233852"/>
    <w:rsid w:val="00233C5D"/>
    <w:rsid w:val="00233DD3"/>
    <w:rsid w:val="002340E7"/>
    <w:rsid w:val="00234409"/>
    <w:rsid w:val="0023452F"/>
    <w:rsid w:val="002348AD"/>
    <w:rsid w:val="00234D51"/>
    <w:rsid w:val="00235B5F"/>
    <w:rsid w:val="0023636D"/>
    <w:rsid w:val="00236EC0"/>
    <w:rsid w:val="0023720B"/>
    <w:rsid w:val="002372CC"/>
    <w:rsid w:val="00237ECB"/>
    <w:rsid w:val="0024004D"/>
    <w:rsid w:val="002402C3"/>
    <w:rsid w:val="0024084A"/>
    <w:rsid w:val="00241635"/>
    <w:rsid w:val="002418D6"/>
    <w:rsid w:val="00241EE6"/>
    <w:rsid w:val="002427EE"/>
    <w:rsid w:val="002429DB"/>
    <w:rsid w:val="002439D6"/>
    <w:rsid w:val="002447D1"/>
    <w:rsid w:val="00244803"/>
    <w:rsid w:val="002460FC"/>
    <w:rsid w:val="0024620D"/>
    <w:rsid w:val="00247CC3"/>
    <w:rsid w:val="00250093"/>
    <w:rsid w:val="002503C6"/>
    <w:rsid w:val="00250802"/>
    <w:rsid w:val="00250A5E"/>
    <w:rsid w:val="00251268"/>
    <w:rsid w:val="002514B6"/>
    <w:rsid w:val="00251D7C"/>
    <w:rsid w:val="0025208C"/>
    <w:rsid w:val="00252527"/>
    <w:rsid w:val="00252F1C"/>
    <w:rsid w:val="00253260"/>
    <w:rsid w:val="00253B7B"/>
    <w:rsid w:val="00253D1A"/>
    <w:rsid w:val="00255F50"/>
    <w:rsid w:val="002568EA"/>
    <w:rsid w:val="0025755B"/>
    <w:rsid w:val="00257BB8"/>
    <w:rsid w:val="00261760"/>
    <w:rsid w:val="002623AC"/>
    <w:rsid w:val="00263DF9"/>
    <w:rsid w:val="0026405F"/>
    <w:rsid w:val="00264334"/>
    <w:rsid w:val="00265216"/>
    <w:rsid w:val="002661A5"/>
    <w:rsid w:val="002661E7"/>
    <w:rsid w:val="00266422"/>
    <w:rsid w:val="00266FA4"/>
    <w:rsid w:val="00267462"/>
    <w:rsid w:val="0026773C"/>
    <w:rsid w:val="0027003B"/>
    <w:rsid w:val="0027170D"/>
    <w:rsid w:val="002719AD"/>
    <w:rsid w:val="00272755"/>
    <w:rsid w:val="00272CFC"/>
    <w:rsid w:val="00272F14"/>
    <w:rsid w:val="00273A87"/>
    <w:rsid w:val="00273C3B"/>
    <w:rsid w:val="00273DAE"/>
    <w:rsid w:val="00274489"/>
    <w:rsid w:val="00275AE7"/>
    <w:rsid w:val="0027628D"/>
    <w:rsid w:val="00276573"/>
    <w:rsid w:val="00276798"/>
    <w:rsid w:val="00276A99"/>
    <w:rsid w:val="00277346"/>
    <w:rsid w:val="002773AF"/>
    <w:rsid w:val="0027747A"/>
    <w:rsid w:val="00277518"/>
    <w:rsid w:val="00277ED5"/>
    <w:rsid w:val="00280648"/>
    <w:rsid w:val="002815BD"/>
    <w:rsid w:val="002817E4"/>
    <w:rsid w:val="002819BB"/>
    <w:rsid w:val="00281DC3"/>
    <w:rsid w:val="00282232"/>
    <w:rsid w:val="00282433"/>
    <w:rsid w:val="00282690"/>
    <w:rsid w:val="0028329F"/>
    <w:rsid w:val="00283D18"/>
    <w:rsid w:val="00284546"/>
    <w:rsid w:val="00285521"/>
    <w:rsid w:val="00286FAF"/>
    <w:rsid w:val="002870BF"/>
    <w:rsid w:val="002877A4"/>
    <w:rsid w:val="00287836"/>
    <w:rsid w:val="00290482"/>
    <w:rsid w:val="002904D9"/>
    <w:rsid w:val="0029090A"/>
    <w:rsid w:val="002910E3"/>
    <w:rsid w:val="00291655"/>
    <w:rsid w:val="002916FB"/>
    <w:rsid w:val="00291925"/>
    <w:rsid w:val="00291C2D"/>
    <w:rsid w:val="002922A3"/>
    <w:rsid w:val="002938B5"/>
    <w:rsid w:val="00293AB2"/>
    <w:rsid w:val="00293AFB"/>
    <w:rsid w:val="00294882"/>
    <w:rsid w:val="00294D3C"/>
    <w:rsid w:val="00294D44"/>
    <w:rsid w:val="002951BB"/>
    <w:rsid w:val="00295254"/>
    <w:rsid w:val="00295765"/>
    <w:rsid w:val="00295992"/>
    <w:rsid w:val="00295A1A"/>
    <w:rsid w:val="00297542"/>
    <w:rsid w:val="00297B4D"/>
    <w:rsid w:val="002A0228"/>
    <w:rsid w:val="002A02D5"/>
    <w:rsid w:val="002A0CD5"/>
    <w:rsid w:val="002A0E63"/>
    <w:rsid w:val="002A10F9"/>
    <w:rsid w:val="002A1A40"/>
    <w:rsid w:val="002A2466"/>
    <w:rsid w:val="002A28F1"/>
    <w:rsid w:val="002A30CB"/>
    <w:rsid w:val="002A33C1"/>
    <w:rsid w:val="002A34B4"/>
    <w:rsid w:val="002A3804"/>
    <w:rsid w:val="002A3AD7"/>
    <w:rsid w:val="002A40DE"/>
    <w:rsid w:val="002A45FB"/>
    <w:rsid w:val="002A5039"/>
    <w:rsid w:val="002A5831"/>
    <w:rsid w:val="002A5B06"/>
    <w:rsid w:val="002A5D8C"/>
    <w:rsid w:val="002A63BB"/>
    <w:rsid w:val="002A6B56"/>
    <w:rsid w:val="002A6C6F"/>
    <w:rsid w:val="002A76D4"/>
    <w:rsid w:val="002A79C2"/>
    <w:rsid w:val="002A7F26"/>
    <w:rsid w:val="002B0058"/>
    <w:rsid w:val="002B059D"/>
    <w:rsid w:val="002B0721"/>
    <w:rsid w:val="002B0EC1"/>
    <w:rsid w:val="002B0FBC"/>
    <w:rsid w:val="002B1C81"/>
    <w:rsid w:val="002B20A5"/>
    <w:rsid w:val="002B25D3"/>
    <w:rsid w:val="002B292C"/>
    <w:rsid w:val="002B2B28"/>
    <w:rsid w:val="002B2C87"/>
    <w:rsid w:val="002B2E7D"/>
    <w:rsid w:val="002B313D"/>
    <w:rsid w:val="002B3285"/>
    <w:rsid w:val="002B3E57"/>
    <w:rsid w:val="002B48F6"/>
    <w:rsid w:val="002B4912"/>
    <w:rsid w:val="002B4C5B"/>
    <w:rsid w:val="002B5732"/>
    <w:rsid w:val="002B6DA3"/>
    <w:rsid w:val="002B6E39"/>
    <w:rsid w:val="002B7767"/>
    <w:rsid w:val="002C059D"/>
    <w:rsid w:val="002C08AB"/>
    <w:rsid w:val="002C0CAF"/>
    <w:rsid w:val="002C0CF7"/>
    <w:rsid w:val="002C1033"/>
    <w:rsid w:val="002C1078"/>
    <w:rsid w:val="002C13FC"/>
    <w:rsid w:val="002C147A"/>
    <w:rsid w:val="002C269E"/>
    <w:rsid w:val="002C3BF9"/>
    <w:rsid w:val="002C3DCD"/>
    <w:rsid w:val="002C3F0A"/>
    <w:rsid w:val="002C4A16"/>
    <w:rsid w:val="002C515A"/>
    <w:rsid w:val="002C5424"/>
    <w:rsid w:val="002C5DD3"/>
    <w:rsid w:val="002C5E7F"/>
    <w:rsid w:val="002C6A6F"/>
    <w:rsid w:val="002D094B"/>
    <w:rsid w:val="002D1095"/>
    <w:rsid w:val="002D1374"/>
    <w:rsid w:val="002D1D16"/>
    <w:rsid w:val="002D1D81"/>
    <w:rsid w:val="002D1E3F"/>
    <w:rsid w:val="002D29E1"/>
    <w:rsid w:val="002D2A59"/>
    <w:rsid w:val="002D2D93"/>
    <w:rsid w:val="002D39E2"/>
    <w:rsid w:val="002D3CAA"/>
    <w:rsid w:val="002D4581"/>
    <w:rsid w:val="002D47CF"/>
    <w:rsid w:val="002D4925"/>
    <w:rsid w:val="002D4BE6"/>
    <w:rsid w:val="002D4E33"/>
    <w:rsid w:val="002D4E9C"/>
    <w:rsid w:val="002D4ECF"/>
    <w:rsid w:val="002D512A"/>
    <w:rsid w:val="002D5D86"/>
    <w:rsid w:val="002D5FCD"/>
    <w:rsid w:val="002D63BD"/>
    <w:rsid w:val="002D68A8"/>
    <w:rsid w:val="002D6DD8"/>
    <w:rsid w:val="002D6FC1"/>
    <w:rsid w:val="002D7464"/>
    <w:rsid w:val="002D767D"/>
    <w:rsid w:val="002D7BC9"/>
    <w:rsid w:val="002E0540"/>
    <w:rsid w:val="002E0681"/>
    <w:rsid w:val="002E1083"/>
    <w:rsid w:val="002E25A6"/>
    <w:rsid w:val="002E27D1"/>
    <w:rsid w:val="002E2B21"/>
    <w:rsid w:val="002E2BEB"/>
    <w:rsid w:val="002E2EE4"/>
    <w:rsid w:val="002E3DF5"/>
    <w:rsid w:val="002E408B"/>
    <w:rsid w:val="002E539D"/>
    <w:rsid w:val="002E5F7B"/>
    <w:rsid w:val="002E6E24"/>
    <w:rsid w:val="002E7283"/>
    <w:rsid w:val="002F078F"/>
    <w:rsid w:val="002F0DFC"/>
    <w:rsid w:val="002F1C4C"/>
    <w:rsid w:val="002F4565"/>
    <w:rsid w:val="002F47B5"/>
    <w:rsid w:val="002F51E3"/>
    <w:rsid w:val="002F567C"/>
    <w:rsid w:val="002F58AE"/>
    <w:rsid w:val="002F5DC0"/>
    <w:rsid w:val="002F5DC2"/>
    <w:rsid w:val="002F6055"/>
    <w:rsid w:val="002F60D2"/>
    <w:rsid w:val="002F63E5"/>
    <w:rsid w:val="002F6BF6"/>
    <w:rsid w:val="002F6D42"/>
    <w:rsid w:val="002F723D"/>
    <w:rsid w:val="002F7727"/>
    <w:rsid w:val="003007C1"/>
    <w:rsid w:val="003008F6"/>
    <w:rsid w:val="00300D07"/>
    <w:rsid w:val="003014CA"/>
    <w:rsid w:val="003024D3"/>
    <w:rsid w:val="003024EC"/>
    <w:rsid w:val="0030275B"/>
    <w:rsid w:val="00302EB8"/>
    <w:rsid w:val="0030365A"/>
    <w:rsid w:val="0030372E"/>
    <w:rsid w:val="00303FC8"/>
    <w:rsid w:val="00304020"/>
    <w:rsid w:val="00304033"/>
    <w:rsid w:val="00304460"/>
    <w:rsid w:val="00304648"/>
    <w:rsid w:val="00304DEC"/>
    <w:rsid w:val="00304E12"/>
    <w:rsid w:val="00305201"/>
    <w:rsid w:val="0030541B"/>
    <w:rsid w:val="00305848"/>
    <w:rsid w:val="0030595E"/>
    <w:rsid w:val="00307078"/>
    <w:rsid w:val="0030712B"/>
    <w:rsid w:val="003076B2"/>
    <w:rsid w:val="00307E38"/>
    <w:rsid w:val="003106E0"/>
    <w:rsid w:val="0031074B"/>
    <w:rsid w:val="00311126"/>
    <w:rsid w:val="00312523"/>
    <w:rsid w:val="00313681"/>
    <w:rsid w:val="003136B7"/>
    <w:rsid w:val="003139C5"/>
    <w:rsid w:val="00313A62"/>
    <w:rsid w:val="00313B8B"/>
    <w:rsid w:val="00314FB2"/>
    <w:rsid w:val="003153E2"/>
    <w:rsid w:val="0031565C"/>
    <w:rsid w:val="0031581E"/>
    <w:rsid w:val="003169F1"/>
    <w:rsid w:val="00316D1A"/>
    <w:rsid w:val="0031726D"/>
    <w:rsid w:val="00317886"/>
    <w:rsid w:val="003178E2"/>
    <w:rsid w:val="00317FEB"/>
    <w:rsid w:val="00320583"/>
    <w:rsid w:val="00320744"/>
    <w:rsid w:val="00320788"/>
    <w:rsid w:val="003207D0"/>
    <w:rsid w:val="003207EE"/>
    <w:rsid w:val="00320883"/>
    <w:rsid w:val="00320965"/>
    <w:rsid w:val="00321196"/>
    <w:rsid w:val="00321384"/>
    <w:rsid w:val="00321CAC"/>
    <w:rsid w:val="00321D2E"/>
    <w:rsid w:val="00322864"/>
    <w:rsid w:val="00322894"/>
    <w:rsid w:val="00322AEB"/>
    <w:rsid w:val="003231AA"/>
    <w:rsid w:val="00325111"/>
    <w:rsid w:val="00325240"/>
    <w:rsid w:val="00325379"/>
    <w:rsid w:val="00325731"/>
    <w:rsid w:val="00325B19"/>
    <w:rsid w:val="00325F9B"/>
    <w:rsid w:val="003261CA"/>
    <w:rsid w:val="003262FB"/>
    <w:rsid w:val="00326747"/>
    <w:rsid w:val="00327409"/>
    <w:rsid w:val="003275F9"/>
    <w:rsid w:val="00327936"/>
    <w:rsid w:val="0033003B"/>
    <w:rsid w:val="003303C7"/>
    <w:rsid w:val="003303EA"/>
    <w:rsid w:val="003323DF"/>
    <w:rsid w:val="003329B3"/>
    <w:rsid w:val="00332DAD"/>
    <w:rsid w:val="003331D9"/>
    <w:rsid w:val="003335BE"/>
    <w:rsid w:val="003344EC"/>
    <w:rsid w:val="003347BC"/>
    <w:rsid w:val="0033489C"/>
    <w:rsid w:val="00334F7D"/>
    <w:rsid w:val="00335043"/>
    <w:rsid w:val="00336E75"/>
    <w:rsid w:val="003372AE"/>
    <w:rsid w:val="00340CDF"/>
    <w:rsid w:val="00340E1B"/>
    <w:rsid w:val="003427E4"/>
    <w:rsid w:val="00342D47"/>
    <w:rsid w:val="00342E5C"/>
    <w:rsid w:val="0034366B"/>
    <w:rsid w:val="0034366F"/>
    <w:rsid w:val="00343770"/>
    <w:rsid w:val="00343A03"/>
    <w:rsid w:val="0034459B"/>
    <w:rsid w:val="0034469A"/>
    <w:rsid w:val="00344848"/>
    <w:rsid w:val="0034536F"/>
    <w:rsid w:val="00345F8B"/>
    <w:rsid w:val="00346537"/>
    <w:rsid w:val="00346901"/>
    <w:rsid w:val="00347A41"/>
    <w:rsid w:val="00347CAF"/>
    <w:rsid w:val="00350811"/>
    <w:rsid w:val="0035083D"/>
    <w:rsid w:val="0035095A"/>
    <w:rsid w:val="00351BA0"/>
    <w:rsid w:val="00351CC1"/>
    <w:rsid w:val="00351DE3"/>
    <w:rsid w:val="00351F84"/>
    <w:rsid w:val="003524A8"/>
    <w:rsid w:val="0035373D"/>
    <w:rsid w:val="0035408B"/>
    <w:rsid w:val="00354449"/>
    <w:rsid w:val="00354C2F"/>
    <w:rsid w:val="00354F50"/>
    <w:rsid w:val="00354F69"/>
    <w:rsid w:val="00354F76"/>
    <w:rsid w:val="003558F0"/>
    <w:rsid w:val="00355EFA"/>
    <w:rsid w:val="0035613E"/>
    <w:rsid w:val="003562B5"/>
    <w:rsid w:val="003562FE"/>
    <w:rsid w:val="0035642F"/>
    <w:rsid w:val="0035689C"/>
    <w:rsid w:val="00356FFA"/>
    <w:rsid w:val="00357DAF"/>
    <w:rsid w:val="00360342"/>
    <w:rsid w:val="00360791"/>
    <w:rsid w:val="003608AE"/>
    <w:rsid w:val="00361207"/>
    <w:rsid w:val="003621A5"/>
    <w:rsid w:val="00362732"/>
    <w:rsid w:val="00362D6C"/>
    <w:rsid w:val="00363475"/>
    <w:rsid w:val="00363480"/>
    <w:rsid w:val="00364698"/>
    <w:rsid w:val="00364BF5"/>
    <w:rsid w:val="00364CA6"/>
    <w:rsid w:val="003663D4"/>
    <w:rsid w:val="00366ADE"/>
    <w:rsid w:val="00366B4B"/>
    <w:rsid w:val="00367228"/>
    <w:rsid w:val="00367360"/>
    <w:rsid w:val="00367B5B"/>
    <w:rsid w:val="00367C39"/>
    <w:rsid w:val="00367C9E"/>
    <w:rsid w:val="00367FAD"/>
    <w:rsid w:val="00370367"/>
    <w:rsid w:val="00370565"/>
    <w:rsid w:val="00370851"/>
    <w:rsid w:val="00370863"/>
    <w:rsid w:val="00370A0B"/>
    <w:rsid w:val="00370A0C"/>
    <w:rsid w:val="003712AE"/>
    <w:rsid w:val="003719AF"/>
    <w:rsid w:val="00371D2A"/>
    <w:rsid w:val="003721C3"/>
    <w:rsid w:val="00372256"/>
    <w:rsid w:val="003726C5"/>
    <w:rsid w:val="00372F97"/>
    <w:rsid w:val="00373011"/>
    <w:rsid w:val="003735C5"/>
    <w:rsid w:val="0037362B"/>
    <w:rsid w:val="00373C65"/>
    <w:rsid w:val="00375218"/>
    <w:rsid w:val="003757C1"/>
    <w:rsid w:val="00376CF5"/>
    <w:rsid w:val="003774C0"/>
    <w:rsid w:val="0037771A"/>
    <w:rsid w:val="00377B8E"/>
    <w:rsid w:val="00380145"/>
    <w:rsid w:val="0038043C"/>
    <w:rsid w:val="00380EBC"/>
    <w:rsid w:val="003810A9"/>
    <w:rsid w:val="00381903"/>
    <w:rsid w:val="00381C41"/>
    <w:rsid w:val="00381DE2"/>
    <w:rsid w:val="0038278D"/>
    <w:rsid w:val="003832A0"/>
    <w:rsid w:val="00383481"/>
    <w:rsid w:val="00383B6D"/>
    <w:rsid w:val="00383BE2"/>
    <w:rsid w:val="0038414C"/>
    <w:rsid w:val="003843CF"/>
    <w:rsid w:val="00384E14"/>
    <w:rsid w:val="00385FF2"/>
    <w:rsid w:val="0038619F"/>
    <w:rsid w:val="0038631B"/>
    <w:rsid w:val="00386B13"/>
    <w:rsid w:val="003874E1"/>
    <w:rsid w:val="003878AB"/>
    <w:rsid w:val="00387A20"/>
    <w:rsid w:val="00387F7B"/>
    <w:rsid w:val="003907CF"/>
    <w:rsid w:val="0039091F"/>
    <w:rsid w:val="00391D5F"/>
    <w:rsid w:val="00391E59"/>
    <w:rsid w:val="00392494"/>
    <w:rsid w:val="00392BEC"/>
    <w:rsid w:val="00392E0F"/>
    <w:rsid w:val="00393258"/>
    <w:rsid w:val="0039360A"/>
    <w:rsid w:val="00394668"/>
    <w:rsid w:val="00394B34"/>
    <w:rsid w:val="0039570D"/>
    <w:rsid w:val="00395CB2"/>
    <w:rsid w:val="00395DDD"/>
    <w:rsid w:val="00395FA6"/>
    <w:rsid w:val="00396363"/>
    <w:rsid w:val="0039673A"/>
    <w:rsid w:val="00396DF5"/>
    <w:rsid w:val="0039720E"/>
    <w:rsid w:val="00397347"/>
    <w:rsid w:val="00397CFB"/>
    <w:rsid w:val="00397DEA"/>
    <w:rsid w:val="00397E90"/>
    <w:rsid w:val="003A02C6"/>
    <w:rsid w:val="003A03CD"/>
    <w:rsid w:val="003A03DE"/>
    <w:rsid w:val="003A0506"/>
    <w:rsid w:val="003A0589"/>
    <w:rsid w:val="003A078D"/>
    <w:rsid w:val="003A09CC"/>
    <w:rsid w:val="003A12F9"/>
    <w:rsid w:val="003A1B16"/>
    <w:rsid w:val="003A2847"/>
    <w:rsid w:val="003A2F4B"/>
    <w:rsid w:val="003A3618"/>
    <w:rsid w:val="003A3B1C"/>
    <w:rsid w:val="003A3DCC"/>
    <w:rsid w:val="003A4373"/>
    <w:rsid w:val="003A43FC"/>
    <w:rsid w:val="003A447A"/>
    <w:rsid w:val="003A4B3C"/>
    <w:rsid w:val="003A4FC0"/>
    <w:rsid w:val="003A5971"/>
    <w:rsid w:val="003A60AC"/>
    <w:rsid w:val="003A6350"/>
    <w:rsid w:val="003A65DD"/>
    <w:rsid w:val="003A6D1C"/>
    <w:rsid w:val="003A7588"/>
    <w:rsid w:val="003A7B53"/>
    <w:rsid w:val="003A7CBF"/>
    <w:rsid w:val="003A7D02"/>
    <w:rsid w:val="003B0099"/>
    <w:rsid w:val="003B03AF"/>
    <w:rsid w:val="003B08AE"/>
    <w:rsid w:val="003B0AA8"/>
    <w:rsid w:val="003B1382"/>
    <w:rsid w:val="003B182A"/>
    <w:rsid w:val="003B1F7B"/>
    <w:rsid w:val="003B2FE3"/>
    <w:rsid w:val="003B31FB"/>
    <w:rsid w:val="003B3692"/>
    <w:rsid w:val="003B406D"/>
    <w:rsid w:val="003B499A"/>
    <w:rsid w:val="003B4CC4"/>
    <w:rsid w:val="003B5815"/>
    <w:rsid w:val="003B590D"/>
    <w:rsid w:val="003B6221"/>
    <w:rsid w:val="003B64AC"/>
    <w:rsid w:val="003B66F2"/>
    <w:rsid w:val="003B68DB"/>
    <w:rsid w:val="003B6BDA"/>
    <w:rsid w:val="003B73C4"/>
    <w:rsid w:val="003B7ECE"/>
    <w:rsid w:val="003C0370"/>
    <w:rsid w:val="003C0A88"/>
    <w:rsid w:val="003C0AF0"/>
    <w:rsid w:val="003C0F04"/>
    <w:rsid w:val="003C0F58"/>
    <w:rsid w:val="003C19ED"/>
    <w:rsid w:val="003C221F"/>
    <w:rsid w:val="003C2A74"/>
    <w:rsid w:val="003C2D5E"/>
    <w:rsid w:val="003C3007"/>
    <w:rsid w:val="003C3199"/>
    <w:rsid w:val="003C31FD"/>
    <w:rsid w:val="003C3DF2"/>
    <w:rsid w:val="003C5178"/>
    <w:rsid w:val="003C5FA2"/>
    <w:rsid w:val="003C667C"/>
    <w:rsid w:val="003C66A2"/>
    <w:rsid w:val="003C68A9"/>
    <w:rsid w:val="003C6B9E"/>
    <w:rsid w:val="003C6FB2"/>
    <w:rsid w:val="003C7019"/>
    <w:rsid w:val="003C707A"/>
    <w:rsid w:val="003C70CB"/>
    <w:rsid w:val="003C7888"/>
    <w:rsid w:val="003D018E"/>
    <w:rsid w:val="003D0489"/>
    <w:rsid w:val="003D0A95"/>
    <w:rsid w:val="003D0BAE"/>
    <w:rsid w:val="003D0CA6"/>
    <w:rsid w:val="003D2C03"/>
    <w:rsid w:val="003D3B09"/>
    <w:rsid w:val="003D4208"/>
    <w:rsid w:val="003D4691"/>
    <w:rsid w:val="003D4908"/>
    <w:rsid w:val="003D4B6A"/>
    <w:rsid w:val="003D4E8E"/>
    <w:rsid w:val="003D57AB"/>
    <w:rsid w:val="003D59E2"/>
    <w:rsid w:val="003D5C96"/>
    <w:rsid w:val="003D6D43"/>
    <w:rsid w:val="003D6EBE"/>
    <w:rsid w:val="003D7B57"/>
    <w:rsid w:val="003D7DCB"/>
    <w:rsid w:val="003E020E"/>
    <w:rsid w:val="003E05CD"/>
    <w:rsid w:val="003E09FC"/>
    <w:rsid w:val="003E0C76"/>
    <w:rsid w:val="003E15A2"/>
    <w:rsid w:val="003E192B"/>
    <w:rsid w:val="003E1B21"/>
    <w:rsid w:val="003E2BCE"/>
    <w:rsid w:val="003E2CF8"/>
    <w:rsid w:val="003E2E89"/>
    <w:rsid w:val="003E3547"/>
    <w:rsid w:val="003E383E"/>
    <w:rsid w:val="003E4390"/>
    <w:rsid w:val="003E4B6F"/>
    <w:rsid w:val="003E4FE7"/>
    <w:rsid w:val="003E57AA"/>
    <w:rsid w:val="003E6C2B"/>
    <w:rsid w:val="003E6F8B"/>
    <w:rsid w:val="003E74F3"/>
    <w:rsid w:val="003E74F4"/>
    <w:rsid w:val="003E7BC1"/>
    <w:rsid w:val="003F00E3"/>
    <w:rsid w:val="003F01B1"/>
    <w:rsid w:val="003F0C5F"/>
    <w:rsid w:val="003F0D7A"/>
    <w:rsid w:val="003F1944"/>
    <w:rsid w:val="003F21FE"/>
    <w:rsid w:val="003F289A"/>
    <w:rsid w:val="003F29D3"/>
    <w:rsid w:val="003F2FB4"/>
    <w:rsid w:val="003F31AC"/>
    <w:rsid w:val="003F3AD9"/>
    <w:rsid w:val="003F3CC3"/>
    <w:rsid w:val="003F3D24"/>
    <w:rsid w:val="003F457C"/>
    <w:rsid w:val="003F46F2"/>
    <w:rsid w:val="003F4779"/>
    <w:rsid w:val="003F4A84"/>
    <w:rsid w:val="003F4E38"/>
    <w:rsid w:val="003F4E56"/>
    <w:rsid w:val="003F537A"/>
    <w:rsid w:val="003F57F6"/>
    <w:rsid w:val="003F5B86"/>
    <w:rsid w:val="003F5D5B"/>
    <w:rsid w:val="003F61D4"/>
    <w:rsid w:val="003F635B"/>
    <w:rsid w:val="003F64B5"/>
    <w:rsid w:val="003F64E0"/>
    <w:rsid w:val="003F6ADD"/>
    <w:rsid w:val="003F6EB1"/>
    <w:rsid w:val="003F6FB6"/>
    <w:rsid w:val="00401505"/>
    <w:rsid w:val="004015CF"/>
    <w:rsid w:val="004016F8"/>
    <w:rsid w:val="00401C3D"/>
    <w:rsid w:val="00401D60"/>
    <w:rsid w:val="00401EE4"/>
    <w:rsid w:val="00402006"/>
    <w:rsid w:val="00402046"/>
    <w:rsid w:val="004022E6"/>
    <w:rsid w:val="0040267B"/>
    <w:rsid w:val="004031CE"/>
    <w:rsid w:val="00403268"/>
    <w:rsid w:val="004034B1"/>
    <w:rsid w:val="00403554"/>
    <w:rsid w:val="00403794"/>
    <w:rsid w:val="0040382E"/>
    <w:rsid w:val="004038D6"/>
    <w:rsid w:val="004039C9"/>
    <w:rsid w:val="004049D4"/>
    <w:rsid w:val="00404C68"/>
    <w:rsid w:val="00404D55"/>
    <w:rsid w:val="004059E1"/>
    <w:rsid w:val="00405CC7"/>
    <w:rsid w:val="00405F74"/>
    <w:rsid w:val="00406428"/>
    <w:rsid w:val="00406574"/>
    <w:rsid w:val="00406ECE"/>
    <w:rsid w:val="00407CD8"/>
    <w:rsid w:val="00407D1E"/>
    <w:rsid w:val="00407F93"/>
    <w:rsid w:val="0041084D"/>
    <w:rsid w:val="00410878"/>
    <w:rsid w:val="004112C9"/>
    <w:rsid w:val="00411E75"/>
    <w:rsid w:val="004124CD"/>
    <w:rsid w:val="004126BE"/>
    <w:rsid w:val="00412E6C"/>
    <w:rsid w:val="004132F2"/>
    <w:rsid w:val="00413A93"/>
    <w:rsid w:val="00413DED"/>
    <w:rsid w:val="00413ED6"/>
    <w:rsid w:val="004144A9"/>
    <w:rsid w:val="00415B73"/>
    <w:rsid w:val="00416967"/>
    <w:rsid w:val="00416D0B"/>
    <w:rsid w:val="004174E0"/>
    <w:rsid w:val="004175FC"/>
    <w:rsid w:val="004175FF"/>
    <w:rsid w:val="004176E3"/>
    <w:rsid w:val="00417DBA"/>
    <w:rsid w:val="004200BE"/>
    <w:rsid w:val="00420DFE"/>
    <w:rsid w:val="0042158B"/>
    <w:rsid w:val="004217AE"/>
    <w:rsid w:val="00421948"/>
    <w:rsid w:val="00421A72"/>
    <w:rsid w:val="00422425"/>
    <w:rsid w:val="0042269A"/>
    <w:rsid w:val="00422AC0"/>
    <w:rsid w:val="00423810"/>
    <w:rsid w:val="00423C4B"/>
    <w:rsid w:val="00423D0A"/>
    <w:rsid w:val="004244D6"/>
    <w:rsid w:val="004244F3"/>
    <w:rsid w:val="0042496A"/>
    <w:rsid w:val="00425568"/>
    <w:rsid w:val="004256B8"/>
    <w:rsid w:val="00425E64"/>
    <w:rsid w:val="004263BD"/>
    <w:rsid w:val="0042646D"/>
    <w:rsid w:val="00427E9B"/>
    <w:rsid w:val="00430545"/>
    <w:rsid w:val="00430B05"/>
    <w:rsid w:val="00430B35"/>
    <w:rsid w:val="00430E77"/>
    <w:rsid w:val="0043168D"/>
    <w:rsid w:val="0043219F"/>
    <w:rsid w:val="0043355D"/>
    <w:rsid w:val="0043375D"/>
    <w:rsid w:val="00434032"/>
    <w:rsid w:val="00434B5F"/>
    <w:rsid w:val="00434DB2"/>
    <w:rsid w:val="0043548A"/>
    <w:rsid w:val="00435A81"/>
    <w:rsid w:val="0043614E"/>
    <w:rsid w:val="0043614F"/>
    <w:rsid w:val="004365F4"/>
    <w:rsid w:val="004374DF"/>
    <w:rsid w:val="00437A5B"/>
    <w:rsid w:val="00437C3C"/>
    <w:rsid w:val="00440839"/>
    <w:rsid w:val="00440936"/>
    <w:rsid w:val="00440C71"/>
    <w:rsid w:val="00440EE0"/>
    <w:rsid w:val="004412D9"/>
    <w:rsid w:val="004419B9"/>
    <w:rsid w:val="00441A27"/>
    <w:rsid w:val="00442223"/>
    <w:rsid w:val="004423FD"/>
    <w:rsid w:val="004429C8"/>
    <w:rsid w:val="00443FDB"/>
    <w:rsid w:val="004443AC"/>
    <w:rsid w:val="00444785"/>
    <w:rsid w:val="0044616C"/>
    <w:rsid w:val="004464C2"/>
    <w:rsid w:val="004465F6"/>
    <w:rsid w:val="00446A49"/>
    <w:rsid w:val="004475F2"/>
    <w:rsid w:val="00447822"/>
    <w:rsid w:val="004479F5"/>
    <w:rsid w:val="00447DF9"/>
    <w:rsid w:val="00447E1B"/>
    <w:rsid w:val="00450EF8"/>
    <w:rsid w:val="00451672"/>
    <w:rsid w:val="00451DBD"/>
    <w:rsid w:val="00451ECC"/>
    <w:rsid w:val="004523DF"/>
    <w:rsid w:val="004533E6"/>
    <w:rsid w:val="00453442"/>
    <w:rsid w:val="00453BA7"/>
    <w:rsid w:val="004548C1"/>
    <w:rsid w:val="00454B65"/>
    <w:rsid w:val="00455CBF"/>
    <w:rsid w:val="00455E8B"/>
    <w:rsid w:val="00455EF7"/>
    <w:rsid w:val="0045629A"/>
    <w:rsid w:val="004562FA"/>
    <w:rsid w:val="00456D07"/>
    <w:rsid w:val="00457058"/>
    <w:rsid w:val="00457210"/>
    <w:rsid w:val="004579C7"/>
    <w:rsid w:val="00460303"/>
    <w:rsid w:val="004608D4"/>
    <w:rsid w:val="00460B54"/>
    <w:rsid w:val="00461E6C"/>
    <w:rsid w:val="0046259E"/>
    <w:rsid w:val="00463B0D"/>
    <w:rsid w:val="00463EE1"/>
    <w:rsid w:val="004641D0"/>
    <w:rsid w:val="00464615"/>
    <w:rsid w:val="004647C2"/>
    <w:rsid w:val="004659DC"/>
    <w:rsid w:val="00465F32"/>
    <w:rsid w:val="004661DB"/>
    <w:rsid w:val="00466D64"/>
    <w:rsid w:val="004676F9"/>
    <w:rsid w:val="0046779B"/>
    <w:rsid w:val="004677A0"/>
    <w:rsid w:val="00470D0F"/>
    <w:rsid w:val="00471377"/>
    <w:rsid w:val="004714DD"/>
    <w:rsid w:val="00471E2F"/>
    <w:rsid w:val="00472243"/>
    <w:rsid w:val="00472444"/>
    <w:rsid w:val="0047303C"/>
    <w:rsid w:val="004732CF"/>
    <w:rsid w:val="004743BB"/>
    <w:rsid w:val="00474516"/>
    <w:rsid w:val="00474680"/>
    <w:rsid w:val="00474D92"/>
    <w:rsid w:val="004750F3"/>
    <w:rsid w:val="00475487"/>
    <w:rsid w:val="00475E6B"/>
    <w:rsid w:val="00476266"/>
    <w:rsid w:val="0047715C"/>
    <w:rsid w:val="004771EA"/>
    <w:rsid w:val="00477493"/>
    <w:rsid w:val="00477AA2"/>
    <w:rsid w:val="00477F07"/>
    <w:rsid w:val="00477F81"/>
    <w:rsid w:val="004800D4"/>
    <w:rsid w:val="00480494"/>
    <w:rsid w:val="004804B7"/>
    <w:rsid w:val="0048081F"/>
    <w:rsid w:val="004824AD"/>
    <w:rsid w:val="004838AD"/>
    <w:rsid w:val="0048393C"/>
    <w:rsid w:val="00483B80"/>
    <w:rsid w:val="004847ED"/>
    <w:rsid w:val="00484A91"/>
    <w:rsid w:val="004851AE"/>
    <w:rsid w:val="004854E8"/>
    <w:rsid w:val="00485D69"/>
    <w:rsid w:val="00486587"/>
    <w:rsid w:val="004868F5"/>
    <w:rsid w:val="00486BE5"/>
    <w:rsid w:val="004872CF"/>
    <w:rsid w:val="004879F0"/>
    <w:rsid w:val="00487D38"/>
    <w:rsid w:val="004907D1"/>
    <w:rsid w:val="00490F18"/>
    <w:rsid w:val="00491002"/>
    <w:rsid w:val="0049111F"/>
    <w:rsid w:val="00491DBE"/>
    <w:rsid w:val="00491F6D"/>
    <w:rsid w:val="00492100"/>
    <w:rsid w:val="00492419"/>
    <w:rsid w:val="00492553"/>
    <w:rsid w:val="00492BEC"/>
    <w:rsid w:val="00493756"/>
    <w:rsid w:val="00494AD3"/>
    <w:rsid w:val="00494F5B"/>
    <w:rsid w:val="0049501F"/>
    <w:rsid w:val="00495327"/>
    <w:rsid w:val="00495F58"/>
    <w:rsid w:val="004A0DFC"/>
    <w:rsid w:val="004A13D1"/>
    <w:rsid w:val="004A152E"/>
    <w:rsid w:val="004A1E21"/>
    <w:rsid w:val="004A2393"/>
    <w:rsid w:val="004A2F62"/>
    <w:rsid w:val="004A3A04"/>
    <w:rsid w:val="004A3C9A"/>
    <w:rsid w:val="004A4483"/>
    <w:rsid w:val="004A460A"/>
    <w:rsid w:val="004A4E1D"/>
    <w:rsid w:val="004A4EC1"/>
    <w:rsid w:val="004A509C"/>
    <w:rsid w:val="004A534A"/>
    <w:rsid w:val="004A63C6"/>
    <w:rsid w:val="004A69C5"/>
    <w:rsid w:val="004A6A40"/>
    <w:rsid w:val="004A6B1E"/>
    <w:rsid w:val="004A7667"/>
    <w:rsid w:val="004A772B"/>
    <w:rsid w:val="004B0035"/>
    <w:rsid w:val="004B0C86"/>
    <w:rsid w:val="004B0F42"/>
    <w:rsid w:val="004B11F1"/>
    <w:rsid w:val="004B1302"/>
    <w:rsid w:val="004B162C"/>
    <w:rsid w:val="004B23D6"/>
    <w:rsid w:val="004B23F3"/>
    <w:rsid w:val="004B25E0"/>
    <w:rsid w:val="004B25FE"/>
    <w:rsid w:val="004B26CE"/>
    <w:rsid w:val="004B2901"/>
    <w:rsid w:val="004B3023"/>
    <w:rsid w:val="004B3075"/>
    <w:rsid w:val="004B4DDA"/>
    <w:rsid w:val="004B546E"/>
    <w:rsid w:val="004B5550"/>
    <w:rsid w:val="004B5951"/>
    <w:rsid w:val="004B59B5"/>
    <w:rsid w:val="004C046B"/>
    <w:rsid w:val="004C0B55"/>
    <w:rsid w:val="004C114B"/>
    <w:rsid w:val="004C1CAC"/>
    <w:rsid w:val="004C1DC5"/>
    <w:rsid w:val="004C1E13"/>
    <w:rsid w:val="004C1F0D"/>
    <w:rsid w:val="004C28C2"/>
    <w:rsid w:val="004C2E33"/>
    <w:rsid w:val="004C30C0"/>
    <w:rsid w:val="004C3556"/>
    <w:rsid w:val="004C4BC7"/>
    <w:rsid w:val="004C516A"/>
    <w:rsid w:val="004C54E1"/>
    <w:rsid w:val="004C5890"/>
    <w:rsid w:val="004C63B8"/>
    <w:rsid w:val="004C68B3"/>
    <w:rsid w:val="004C7727"/>
    <w:rsid w:val="004D02D7"/>
    <w:rsid w:val="004D0948"/>
    <w:rsid w:val="004D1197"/>
    <w:rsid w:val="004D2309"/>
    <w:rsid w:val="004D2483"/>
    <w:rsid w:val="004D29F0"/>
    <w:rsid w:val="004D3304"/>
    <w:rsid w:val="004D3341"/>
    <w:rsid w:val="004D3DAF"/>
    <w:rsid w:val="004D3DB8"/>
    <w:rsid w:val="004D3E2B"/>
    <w:rsid w:val="004D4A24"/>
    <w:rsid w:val="004D50CA"/>
    <w:rsid w:val="004D57DF"/>
    <w:rsid w:val="004D5A84"/>
    <w:rsid w:val="004D643A"/>
    <w:rsid w:val="004D6654"/>
    <w:rsid w:val="004D6718"/>
    <w:rsid w:val="004D6D38"/>
    <w:rsid w:val="004D713E"/>
    <w:rsid w:val="004D76AC"/>
    <w:rsid w:val="004E2376"/>
    <w:rsid w:val="004E2740"/>
    <w:rsid w:val="004E28B1"/>
    <w:rsid w:val="004E357B"/>
    <w:rsid w:val="004E3D3C"/>
    <w:rsid w:val="004E410C"/>
    <w:rsid w:val="004E43EF"/>
    <w:rsid w:val="004E4437"/>
    <w:rsid w:val="004E48B2"/>
    <w:rsid w:val="004E4A5B"/>
    <w:rsid w:val="004E4E5D"/>
    <w:rsid w:val="004E61E9"/>
    <w:rsid w:val="004E6456"/>
    <w:rsid w:val="004E6659"/>
    <w:rsid w:val="004E6981"/>
    <w:rsid w:val="004E71A1"/>
    <w:rsid w:val="004E7D3A"/>
    <w:rsid w:val="004F058A"/>
    <w:rsid w:val="004F07A2"/>
    <w:rsid w:val="004F0DB4"/>
    <w:rsid w:val="004F0DEF"/>
    <w:rsid w:val="004F1311"/>
    <w:rsid w:val="004F15DB"/>
    <w:rsid w:val="004F1EDD"/>
    <w:rsid w:val="004F362D"/>
    <w:rsid w:val="004F3840"/>
    <w:rsid w:val="004F421F"/>
    <w:rsid w:val="004F429D"/>
    <w:rsid w:val="004F434D"/>
    <w:rsid w:val="004F45F6"/>
    <w:rsid w:val="004F48DA"/>
    <w:rsid w:val="004F4A2D"/>
    <w:rsid w:val="004F52E0"/>
    <w:rsid w:val="004F5435"/>
    <w:rsid w:val="004F5E65"/>
    <w:rsid w:val="004F5EF9"/>
    <w:rsid w:val="004F62D9"/>
    <w:rsid w:val="004F6552"/>
    <w:rsid w:val="004F76B3"/>
    <w:rsid w:val="004F7BE6"/>
    <w:rsid w:val="00500BB2"/>
    <w:rsid w:val="00500FFE"/>
    <w:rsid w:val="005012E1"/>
    <w:rsid w:val="0050171E"/>
    <w:rsid w:val="00501D05"/>
    <w:rsid w:val="00501E1A"/>
    <w:rsid w:val="00502C99"/>
    <w:rsid w:val="00502F57"/>
    <w:rsid w:val="0050390D"/>
    <w:rsid w:val="00503A43"/>
    <w:rsid w:val="005043AA"/>
    <w:rsid w:val="00504A4A"/>
    <w:rsid w:val="005053B0"/>
    <w:rsid w:val="005054F0"/>
    <w:rsid w:val="005057BC"/>
    <w:rsid w:val="00505A14"/>
    <w:rsid w:val="0050691D"/>
    <w:rsid w:val="00506A4E"/>
    <w:rsid w:val="00506D2E"/>
    <w:rsid w:val="005073A9"/>
    <w:rsid w:val="00507F85"/>
    <w:rsid w:val="00510477"/>
    <w:rsid w:val="00510740"/>
    <w:rsid w:val="00510BA3"/>
    <w:rsid w:val="00510DDE"/>
    <w:rsid w:val="00511326"/>
    <w:rsid w:val="005115F4"/>
    <w:rsid w:val="00511901"/>
    <w:rsid w:val="005125C9"/>
    <w:rsid w:val="0051385A"/>
    <w:rsid w:val="005138C8"/>
    <w:rsid w:val="00514B1B"/>
    <w:rsid w:val="00515241"/>
    <w:rsid w:val="0051607C"/>
    <w:rsid w:val="0051641B"/>
    <w:rsid w:val="00517202"/>
    <w:rsid w:val="00521144"/>
    <w:rsid w:val="005213E4"/>
    <w:rsid w:val="0052165D"/>
    <w:rsid w:val="00522478"/>
    <w:rsid w:val="00522C08"/>
    <w:rsid w:val="00522D5E"/>
    <w:rsid w:val="00522EF5"/>
    <w:rsid w:val="00522FC8"/>
    <w:rsid w:val="00523E8B"/>
    <w:rsid w:val="00524395"/>
    <w:rsid w:val="0052459F"/>
    <w:rsid w:val="005253D0"/>
    <w:rsid w:val="005255E1"/>
    <w:rsid w:val="00525A3C"/>
    <w:rsid w:val="00525A3D"/>
    <w:rsid w:val="005261E1"/>
    <w:rsid w:val="005263F9"/>
    <w:rsid w:val="005265CE"/>
    <w:rsid w:val="00526700"/>
    <w:rsid w:val="00526BE2"/>
    <w:rsid w:val="0052759E"/>
    <w:rsid w:val="0053088F"/>
    <w:rsid w:val="00530D38"/>
    <w:rsid w:val="00530F3E"/>
    <w:rsid w:val="005310D0"/>
    <w:rsid w:val="005318AA"/>
    <w:rsid w:val="00531F3E"/>
    <w:rsid w:val="00532894"/>
    <w:rsid w:val="00533340"/>
    <w:rsid w:val="005337DA"/>
    <w:rsid w:val="00533BF1"/>
    <w:rsid w:val="005348A7"/>
    <w:rsid w:val="00534BA4"/>
    <w:rsid w:val="005353C4"/>
    <w:rsid w:val="00536246"/>
    <w:rsid w:val="00536287"/>
    <w:rsid w:val="00536DE6"/>
    <w:rsid w:val="00540216"/>
    <w:rsid w:val="00540365"/>
    <w:rsid w:val="005407FF"/>
    <w:rsid w:val="00540934"/>
    <w:rsid w:val="00540995"/>
    <w:rsid w:val="00540B24"/>
    <w:rsid w:val="00541078"/>
    <w:rsid w:val="00541338"/>
    <w:rsid w:val="00541AB6"/>
    <w:rsid w:val="00541B7F"/>
    <w:rsid w:val="00542666"/>
    <w:rsid w:val="0054347B"/>
    <w:rsid w:val="0054377A"/>
    <w:rsid w:val="005443B8"/>
    <w:rsid w:val="0054443A"/>
    <w:rsid w:val="005445E3"/>
    <w:rsid w:val="00544C7D"/>
    <w:rsid w:val="00544F06"/>
    <w:rsid w:val="00545143"/>
    <w:rsid w:val="005451EA"/>
    <w:rsid w:val="00545401"/>
    <w:rsid w:val="005454E1"/>
    <w:rsid w:val="0054603E"/>
    <w:rsid w:val="005467EE"/>
    <w:rsid w:val="00546B9C"/>
    <w:rsid w:val="00546DE7"/>
    <w:rsid w:val="00547299"/>
    <w:rsid w:val="00547973"/>
    <w:rsid w:val="00547D3E"/>
    <w:rsid w:val="00550125"/>
    <w:rsid w:val="00550461"/>
    <w:rsid w:val="0055054E"/>
    <w:rsid w:val="00551626"/>
    <w:rsid w:val="00552982"/>
    <w:rsid w:val="00552FE0"/>
    <w:rsid w:val="005534A8"/>
    <w:rsid w:val="0055379D"/>
    <w:rsid w:val="005543FB"/>
    <w:rsid w:val="00555485"/>
    <w:rsid w:val="00555C7D"/>
    <w:rsid w:val="00556A90"/>
    <w:rsid w:val="005570ED"/>
    <w:rsid w:val="00557FB4"/>
    <w:rsid w:val="0056001B"/>
    <w:rsid w:val="00560BE1"/>
    <w:rsid w:val="00560DF2"/>
    <w:rsid w:val="005624D6"/>
    <w:rsid w:val="0056394E"/>
    <w:rsid w:val="0056412D"/>
    <w:rsid w:val="00564A1F"/>
    <w:rsid w:val="0056515C"/>
    <w:rsid w:val="005652DB"/>
    <w:rsid w:val="0056574B"/>
    <w:rsid w:val="005657A0"/>
    <w:rsid w:val="00567DD2"/>
    <w:rsid w:val="0057018C"/>
    <w:rsid w:val="005702D7"/>
    <w:rsid w:val="00570A8F"/>
    <w:rsid w:val="00570AD7"/>
    <w:rsid w:val="00570FB1"/>
    <w:rsid w:val="0057155F"/>
    <w:rsid w:val="0057157F"/>
    <w:rsid w:val="00571642"/>
    <w:rsid w:val="0057168D"/>
    <w:rsid w:val="00571FE9"/>
    <w:rsid w:val="005729D4"/>
    <w:rsid w:val="00572C4C"/>
    <w:rsid w:val="00573170"/>
    <w:rsid w:val="0057318B"/>
    <w:rsid w:val="005732B1"/>
    <w:rsid w:val="0057339A"/>
    <w:rsid w:val="0057345D"/>
    <w:rsid w:val="0057382C"/>
    <w:rsid w:val="005740F2"/>
    <w:rsid w:val="005742B3"/>
    <w:rsid w:val="00574E83"/>
    <w:rsid w:val="005750AB"/>
    <w:rsid w:val="00575657"/>
    <w:rsid w:val="005761F6"/>
    <w:rsid w:val="00577B34"/>
    <w:rsid w:val="0058020D"/>
    <w:rsid w:val="005803AF"/>
    <w:rsid w:val="00580BB8"/>
    <w:rsid w:val="005812F4"/>
    <w:rsid w:val="00581350"/>
    <w:rsid w:val="00581358"/>
    <w:rsid w:val="005819C4"/>
    <w:rsid w:val="00581DA6"/>
    <w:rsid w:val="00582021"/>
    <w:rsid w:val="00582280"/>
    <w:rsid w:val="00582B93"/>
    <w:rsid w:val="00582F84"/>
    <w:rsid w:val="005830D4"/>
    <w:rsid w:val="00583327"/>
    <w:rsid w:val="0058351A"/>
    <w:rsid w:val="00583CA8"/>
    <w:rsid w:val="00584426"/>
    <w:rsid w:val="00584D72"/>
    <w:rsid w:val="0058510E"/>
    <w:rsid w:val="005868AF"/>
    <w:rsid w:val="0058698D"/>
    <w:rsid w:val="00586C7F"/>
    <w:rsid w:val="0058720E"/>
    <w:rsid w:val="005876A5"/>
    <w:rsid w:val="005877A1"/>
    <w:rsid w:val="00587828"/>
    <w:rsid w:val="00587E12"/>
    <w:rsid w:val="0059075B"/>
    <w:rsid w:val="00590B68"/>
    <w:rsid w:val="00590D03"/>
    <w:rsid w:val="0059173D"/>
    <w:rsid w:val="005928C1"/>
    <w:rsid w:val="00592C4C"/>
    <w:rsid w:val="00593AEF"/>
    <w:rsid w:val="00593B0C"/>
    <w:rsid w:val="00593D47"/>
    <w:rsid w:val="00594328"/>
    <w:rsid w:val="0059459F"/>
    <w:rsid w:val="005958AD"/>
    <w:rsid w:val="00596BCB"/>
    <w:rsid w:val="00597736"/>
    <w:rsid w:val="005A0382"/>
    <w:rsid w:val="005A0E7F"/>
    <w:rsid w:val="005A113C"/>
    <w:rsid w:val="005A1893"/>
    <w:rsid w:val="005A1897"/>
    <w:rsid w:val="005A1A5D"/>
    <w:rsid w:val="005A2153"/>
    <w:rsid w:val="005A31DE"/>
    <w:rsid w:val="005A3ECF"/>
    <w:rsid w:val="005A3F91"/>
    <w:rsid w:val="005A5417"/>
    <w:rsid w:val="005A5C97"/>
    <w:rsid w:val="005A5E4E"/>
    <w:rsid w:val="005A6855"/>
    <w:rsid w:val="005A68B1"/>
    <w:rsid w:val="005A6AF4"/>
    <w:rsid w:val="005A7467"/>
    <w:rsid w:val="005A7614"/>
    <w:rsid w:val="005B0BFE"/>
    <w:rsid w:val="005B115C"/>
    <w:rsid w:val="005B158C"/>
    <w:rsid w:val="005B234E"/>
    <w:rsid w:val="005B359A"/>
    <w:rsid w:val="005B3AA0"/>
    <w:rsid w:val="005B419E"/>
    <w:rsid w:val="005B46AA"/>
    <w:rsid w:val="005B53CE"/>
    <w:rsid w:val="005B5AAA"/>
    <w:rsid w:val="005B6AEB"/>
    <w:rsid w:val="005B7855"/>
    <w:rsid w:val="005B79A2"/>
    <w:rsid w:val="005C0067"/>
    <w:rsid w:val="005C029D"/>
    <w:rsid w:val="005C0A9E"/>
    <w:rsid w:val="005C0CBA"/>
    <w:rsid w:val="005C0E0E"/>
    <w:rsid w:val="005C13F5"/>
    <w:rsid w:val="005C1639"/>
    <w:rsid w:val="005C1CC8"/>
    <w:rsid w:val="005C2FAB"/>
    <w:rsid w:val="005C33AD"/>
    <w:rsid w:val="005C44B7"/>
    <w:rsid w:val="005C49E6"/>
    <w:rsid w:val="005C4C90"/>
    <w:rsid w:val="005C4E90"/>
    <w:rsid w:val="005C572B"/>
    <w:rsid w:val="005C5842"/>
    <w:rsid w:val="005C64B0"/>
    <w:rsid w:val="005C654D"/>
    <w:rsid w:val="005C6644"/>
    <w:rsid w:val="005C66A1"/>
    <w:rsid w:val="005D0188"/>
    <w:rsid w:val="005D0ACE"/>
    <w:rsid w:val="005D0B08"/>
    <w:rsid w:val="005D2506"/>
    <w:rsid w:val="005D2A9D"/>
    <w:rsid w:val="005D2AAF"/>
    <w:rsid w:val="005D3816"/>
    <w:rsid w:val="005D3B3E"/>
    <w:rsid w:val="005D4CCC"/>
    <w:rsid w:val="005D551E"/>
    <w:rsid w:val="005D58E3"/>
    <w:rsid w:val="005D5903"/>
    <w:rsid w:val="005D5C6F"/>
    <w:rsid w:val="005D5E56"/>
    <w:rsid w:val="005D6266"/>
    <w:rsid w:val="005D63B9"/>
    <w:rsid w:val="005D68A4"/>
    <w:rsid w:val="005D6F96"/>
    <w:rsid w:val="005D73FD"/>
    <w:rsid w:val="005D7A02"/>
    <w:rsid w:val="005D7D10"/>
    <w:rsid w:val="005D7FA1"/>
    <w:rsid w:val="005E02E8"/>
    <w:rsid w:val="005E16D6"/>
    <w:rsid w:val="005E182B"/>
    <w:rsid w:val="005E1A98"/>
    <w:rsid w:val="005E20C1"/>
    <w:rsid w:val="005E2616"/>
    <w:rsid w:val="005E28B7"/>
    <w:rsid w:val="005E2C55"/>
    <w:rsid w:val="005E2D14"/>
    <w:rsid w:val="005E2ECF"/>
    <w:rsid w:val="005E2FC1"/>
    <w:rsid w:val="005E34CF"/>
    <w:rsid w:val="005E4412"/>
    <w:rsid w:val="005E5152"/>
    <w:rsid w:val="005E585B"/>
    <w:rsid w:val="005E5B75"/>
    <w:rsid w:val="005E62AB"/>
    <w:rsid w:val="005E6417"/>
    <w:rsid w:val="005F070E"/>
    <w:rsid w:val="005F1AB5"/>
    <w:rsid w:val="005F2C9C"/>
    <w:rsid w:val="005F2D4C"/>
    <w:rsid w:val="005F2E12"/>
    <w:rsid w:val="005F3333"/>
    <w:rsid w:val="005F402B"/>
    <w:rsid w:val="005F441D"/>
    <w:rsid w:val="005F471C"/>
    <w:rsid w:val="005F5BCD"/>
    <w:rsid w:val="005F6830"/>
    <w:rsid w:val="005F7AB9"/>
    <w:rsid w:val="005F7CE0"/>
    <w:rsid w:val="005F7FCC"/>
    <w:rsid w:val="006000E7"/>
    <w:rsid w:val="00600652"/>
    <w:rsid w:val="00600F11"/>
    <w:rsid w:val="006019A4"/>
    <w:rsid w:val="00601C36"/>
    <w:rsid w:val="00602095"/>
    <w:rsid w:val="006023C0"/>
    <w:rsid w:val="0060244F"/>
    <w:rsid w:val="00602631"/>
    <w:rsid w:val="00602A19"/>
    <w:rsid w:val="00602AE5"/>
    <w:rsid w:val="006032B9"/>
    <w:rsid w:val="00603F2E"/>
    <w:rsid w:val="00604235"/>
    <w:rsid w:val="00604E8B"/>
    <w:rsid w:val="00605018"/>
    <w:rsid w:val="00605988"/>
    <w:rsid w:val="00606A7B"/>
    <w:rsid w:val="00606DB3"/>
    <w:rsid w:val="006073CC"/>
    <w:rsid w:val="0060743E"/>
    <w:rsid w:val="006078B7"/>
    <w:rsid w:val="00610538"/>
    <w:rsid w:val="00610760"/>
    <w:rsid w:val="006109D3"/>
    <w:rsid w:val="00610F4B"/>
    <w:rsid w:val="00611181"/>
    <w:rsid w:val="0061130C"/>
    <w:rsid w:val="00611531"/>
    <w:rsid w:val="00611AC1"/>
    <w:rsid w:val="00611BE8"/>
    <w:rsid w:val="00611C07"/>
    <w:rsid w:val="00612DA0"/>
    <w:rsid w:val="00612E49"/>
    <w:rsid w:val="00613BE2"/>
    <w:rsid w:val="00614272"/>
    <w:rsid w:val="00614951"/>
    <w:rsid w:val="00615027"/>
    <w:rsid w:val="00615886"/>
    <w:rsid w:val="006162B8"/>
    <w:rsid w:val="00616581"/>
    <w:rsid w:val="00616CCE"/>
    <w:rsid w:val="006175D6"/>
    <w:rsid w:val="006175F5"/>
    <w:rsid w:val="00617649"/>
    <w:rsid w:val="00617C33"/>
    <w:rsid w:val="00620218"/>
    <w:rsid w:val="0062035F"/>
    <w:rsid w:val="0062069F"/>
    <w:rsid w:val="006206CB"/>
    <w:rsid w:val="00620B6D"/>
    <w:rsid w:val="00620BE1"/>
    <w:rsid w:val="00620D98"/>
    <w:rsid w:val="006213A8"/>
    <w:rsid w:val="00621FC3"/>
    <w:rsid w:val="00622133"/>
    <w:rsid w:val="0062214F"/>
    <w:rsid w:val="006222FD"/>
    <w:rsid w:val="00622660"/>
    <w:rsid w:val="0062291A"/>
    <w:rsid w:val="00622EB1"/>
    <w:rsid w:val="00623843"/>
    <w:rsid w:val="006238C1"/>
    <w:rsid w:val="00623F4E"/>
    <w:rsid w:val="00623F97"/>
    <w:rsid w:val="006246F4"/>
    <w:rsid w:val="00624A70"/>
    <w:rsid w:val="0062613D"/>
    <w:rsid w:val="00626399"/>
    <w:rsid w:val="006263DA"/>
    <w:rsid w:val="00626AE0"/>
    <w:rsid w:val="00626B2A"/>
    <w:rsid w:val="00626B3B"/>
    <w:rsid w:val="00627A1F"/>
    <w:rsid w:val="0063098A"/>
    <w:rsid w:val="0063171C"/>
    <w:rsid w:val="00631848"/>
    <w:rsid w:val="00632236"/>
    <w:rsid w:val="0063239E"/>
    <w:rsid w:val="00632874"/>
    <w:rsid w:val="006332C4"/>
    <w:rsid w:val="00633FAC"/>
    <w:rsid w:val="0063459C"/>
    <w:rsid w:val="00634E3E"/>
    <w:rsid w:val="00635128"/>
    <w:rsid w:val="006353EF"/>
    <w:rsid w:val="00635DE1"/>
    <w:rsid w:val="00635F32"/>
    <w:rsid w:val="0063634F"/>
    <w:rsid w:val="00637352"/>
    <w:rsid w:val="00637BB5"/>
    <w:rsid w:val="00640E3B"/>
    <w:rsid w:val="00640E4A"/>
    <w:rsid w:val="00640E9F"/>
    <w:rsid w:val="00641000"/>
    <w:rsid w:val="0064240E"/>
    <w:rsid w:val="0064254B"/>
    <w:rsid w:val="006429C4"/>
    <w:rsid w:val="00642FDD"/>
    <w:rsid w:val="00643C5C"/>
    <w:rsid w:val="00644965"/>
    <w:rsid w:val="00644DB4"/>
    <w:rsid w:val="00645098"/>
    <w:rsid w:val="0064548E"/>
    <w:rsid w:val="00646A36"/>
    <w:rsid w:val="00646FD2"/>
    <w:rsid w:val="0064782E"/>
    <w:rsid w:val="006478E9"/>
    <w:rsid w:val="00650D99"/>
    <w:rsid w:val="00650EBE"/>
    <w:rsid w:val="006519B8"/>
    <w:rsid w:val="00651B06"/>
    <w:rsid w:val="006524F9"/>
    <w:rsid w:val="0065259F"/>
    <w:rsid w:val="00652879"/>
    <w:rsid w:val="00653496"/>
    <w:rsid w:val="0065353D"/>
    <w:rsid w:val="0065375F"/>
    <w:rsid w:val="00653FDB"/>
    <w:rsid w:val="006543F1"/>
    <w:rsid w:val="00654FD7"/>
    <w:rsid w:val="0065537D"/>
    <w:rsid w:val="0065540E"/>
    <w:rsid w:val="00655654"/>
    <w:rsid w:val="00655725"/>
    <w:rsid w:val="006557BF"/>
    <w:rsid w:val="006558AE"/>
    <w:rsid w:val="00655D89"/>
    <w:rsid w:val="006560AC"/>
    <w:rsid w:val="006563AA"/>
    <w:rsid w:val="0065644F"/>
    <w:rsid w:val="006566E5"/>
    <w:rsid w:val="00656E90"/>
    <w:rsid w:val="00657FC7"/>
    <w:rsid w:val="006603C3"/>
    <w:rsid w:val="0066041D"/>
    <w:rsid w:val="006604CD"/>
    <w:rsid w:val="00660CAD"/>
    <w:rsid w:val="006612CA"/>
    <w:rsid w:val="006612DE"/>
    <w:rsid w:val="0066159E"/>
    <w:rsid w:val="00661B55"/>
    <w:rsid w:val="00661E50"/>
    <w:rsid w:val="00662ADD"/>
    <w:rsid w:val="00664572"/>
    <w:rsid w:val="006648A3"/>
    <w:rsid w:val="00664C2B"/>
    <w:rsid w:val="00665009"/>
    <w:rsid w:val="0066524C"/>
    <w:rsid w:val="00665717"/>
    <w:rsid w:val="00665B81"/>
    <w:rsid w:val="00666125"/>
    <w:rsid w:val="00666454"/>
    <w:rsid w:val="006664D9"/>
    <w:rsid w:val="0066674F"/>
    <w:rsid w:val="00666BD6"/>
    <w:rsid w:val="00666D08"/>
    <w:rsid w:val="00666F66"/>
    <w:rsid w:val="0066793E"/>
    <w:rsid w:val="00667958"/>
    <w:rsid w:val="00667B5D"/>
    <w:rsid w:val="00667F43"/>
    <w:rsid w:val="0067078B"/>
    <w:rsid w:val="00670C26"/>
    <w:rsid w:val="00670D1C"/>
    <w:rsid w:val="00670F67"/>
    <w:rsid w:val="006713CC"/>
    <w:rsid w:val="0067152A"/>
    <w:rsid w:val="00671819"/>
    <w:rsid w:val="00671DFF"/>
    <w:rsid w:val="00671E57"/>
    <w:rsid w:val="0067263C"/>
    <w:rsid w:val="00672DA0"/>
    <w:rsid w:val="00672EEC"/>
    <w:rsid w:val="00673005"/>
    <w:rsid w:val="006733C8"/>
    <w:rsid w:val="00674011"/>
    <w:rsid w:val="006750CA"/>
    <w:rsid w:val="00675C6A"/>
    <w:rsid w:val="0067664D"/>
    <w:rsid w:val="00676A9D"/>
    <w:rsid w:val="00676E46"/>
    <w:rsid w:val="00677491"/>
    <w:rsid w:val="006775D5"/>
    <w:rsid w:val="006803EF"/>
    <w:rsid w:val="00680DFE"/>
    <w:rsid w:val="0068145B"/>
    <w:rsid w:val="00681881"/>
    <w:rsid w:val="00681B83"/>
    <w:rsid w:val="00681C4C"/>
    <w:rsid w:val="00682070"/>
    <w:rsid w:val="00682D9E"/>
    <w:rsid w:val="00682F16"/>
    <w:rsid w:val="00683386"/>
    <w:rsid w:val="0068361D"/>
    <w:rsid w:val="006839B0"/>
    <w:rsid w:val="0068421A"/>
    <w:rsid w:val="00684DFA"/>
    <w:rsid w:val="00684FEA"/>
    <w:rsid w:val="006855D3"/>
    <w:rsid w:val="006856A5"/>
    <w:rsid w:val="00685D3A"/>
    <w:rsid w:val="00685E49"/>
    <w:rsid w:val="0068682A"/>
    <w:rsid w:val="00686B46"/>
    <w:rsid w:val="00686BA5"/>
    <w:rsid w:val="00687897"/>
    <w:rsid w:val="00687D74"/>
    <w:rsid w:val="00687DF2"/>
    <w:rsid w:val="00690618"/>
    <w:rsid w:val="006907CE"/>
    <w:rsid w:val="00690850"/>
    <w:rsid w:val="00690F14"/>
    <w:rsid w:val="0069109E"/>
    <w:rsid w:val="00691BAF"/>
    <w:rsid w:val="00691CA7"/>
    <w:rsid w:val="00691DB4"/>
    <w:rsid w:val="00691EDA"/>
    <w:rsid w:val="00692303"/>
    <w:rsid w:val="00692751"/>
    <w:rsid w:val="00692AA4"/>
    <w:rsid w:val="00693226"/>
    <w:rsid w:val="0069550C"/>
    <w:rsid w:val="00695626"/>
    <w:rsid w:val="00695755"/>
    <w:rsid w:val="00695979"/>
    <w:rsid w:val="006959FA"/>
    <w:rsid w:val="006964C3"/>
    <w:rsid w:val="00697520"/>
    <w:rsid w:val="00697A49"/>
    <w:rsid w:val="00697CDE"/>
    <w:rsid w:val="006A040F"/>
    <w:rsid w:val="006A056C"/>
    <w:rsid w:val="006A0705"/>
    <w:rsid w:val="006A1654"/>
    <w:rsid w:val="006A1C4B"/>
    <w:rsid w:val="006A2256"/>
    <w:rsid w:val="006A23A4"/>
    <w:rsid w:val="006A3B89"/>
    <w:rsid w:val="006A4333"/>
    <w:rsid w:val="006A4977"/>
    <w:rsid w:val="006A56F1"/>
    <w:rsid w:val="006A57C3"/>
    <w:rsid w:val="006A698E"/>
    <w:rsid w:val="006A6B88"/>
    <w:rsid w:val="006B001E"/>
    <w:rsid w:val="006B0F4E"/>
    <w:rsid w:val="006B12B5"/>
    <w:rsid w:val="006B13AA"/>
    <w:rsid w:val="006B1C42"/>
    <w:rsid w:val="006B251D"/>
    <w:rsid w:val="006B26B8"/>
    <w:rsid w:val="006B2F43"/>
    <w:rsid w:val="006B30AF"/>
    <w:rsid w:val="006B32F5"/>
    <w:rsid w:val="006B35FF"/>
    <w:rsid w:val="006B36AD"/>
    <w:rsid w:val="006B527D"/>
    <w:rsid w:val="006B6447"/>
    <w:rsid w:val="006B6451"/>
    <w:rsid w:val="006B674F"/>
    <w:rsid w:val="006B71B5"/>
    <w:rsid w:val="006B7E84"/>
    <w:rsid w:val="006C0CD1"/>
    <w:rsid w:val="006C0E48"/>
    <w:rsid w:val="006C10DE"/>
    <w:rsid w:val="006C17E7"/>
    <w:rsid w:val="006C1E12"/>
    <w:rsid w:val="006C2550"/>
    <w:rsid w:val="006C28D8"/>
    <w:rsid w:val="006C2D8D"/>
    <w:rsid w:val="006C3601"/>
    <w:rsid w:val="006C366D"/>
    <w:rsid w:val="006C4445"/>
    <w:rsid w:val="006C4DCB"/>
    <w:rsid w:val="006C5252"/>
    <w:rsid w:val="006C54B8"/>
    <w:rsid w:val="006C55D7"/>
    <w:rsid w:val="006C58E2"/>
    <w:rsid w:val="006C5A43"/>
    <w:rsid w:val="006C6E59"/>
    <w:rsid w:val="006C718D"/>
    <w:rsid w:val="006D038F"/>
    <w:rsid w:val="006D0511"/>
    <w:rsid w:val="006D11E5"/>
    <w:rsid w:val="006D1830"/>
    <w:rsid w:val="006D3C36"/>
    <w:rsid w:val="006D3C3F"/>
    <w:rsid w:val="006D3F80"/>
    <w:rsid w:val="006D56AD"/>
    <w:rsid w:val="006D5986"/>
    <w:rsid w:val="006D6006"/>
    <w:rsid w:val="006D6860"/>
    <w:rsid w:val="006D6AA2"/>
    <w:rsid w:val="006D6F79"/>
    <w:rsid w:val="006D721C"/>
    <w:rsid w:val="006D722D"/>
    <w:rsid w:val="006D7866"/>
    <w:rsid w:val="006E0409"/>
    <w:rsid w:val="006E04EC"/>
    <w:rsid w:val="006E05A0"/>
    <w:rsid w:val="006E0B03"/>
    <w:rsid w:val="006E12B2"/>
    <w:rsid w:val="006E2798"/>
    <w:rsid w:val="006E29E0"/>
    <w:rsid w:val="006E2EFB"/>
    <w:rsid w:val="006E3A81"/>
    <w:rsid w:val="006E3D8B"/>
    <w:rsid w:val="006E3FB7"/>
    <w:rsid w:val="006E4959"/>
    <w:rsid w:val="006E5AC6"/>
    <w:rsid w:val="006E5C81"/>
    <w:rsid w:val="006E5D2E"/>
    <w:rsid w:val="006E5F27"/>
    <w:rsid w:val="006E6CDE"/>
    <w:rsid w:val="006E6EAC"/>
    <w:rsid w:val="006E77E2"/>
    <w:rsid w:val="006E7D4B"/>
    <w:rsid w:val="006F0EFC"/>
    <w:rsid w:val="006F1B1A"/>
    <w:rsid w:val="006F1EDD"/>
    <w:rsid w:val="006F2256"/>
    <w:rsid w:val="006F23D7"/>
    <w:rsid w:val="006F27F0"/>
    <w:rsid w:val="006F2EE7"/>
    <w:rsid w:val="006F3DD6"/>
    <w:rsid w:val="006F56FE"/>
    <w:rsid w:val="006F6081"/>
    <w:rsid w:val="006F6207"/>
    <w:rsid w:val="006F66A1"/>
    <w:rsid w:val="006F6716"/>
    <w:rsid w:val="00700795"/>
    <w:rsid w:val="00700E1A"/>
    <w:rsid w:val="007011D7"/>
    <w:rsid w:val="00701D9F"/>
    <w:rsid w:val="007031D3"/>
    <w:rsid w:val="00703D23"/>
    <w:rsid w:val="00704087"/>
    <w:rsid w:val="0070461F"/>
    <w:rsid w:val="00704DED"/>
    <w:rsid w:val="007061EA"/>
    <w:rsid w:val="00706424"/>
    <w:rsid w:val="00706590"/>
    <w:rsid w:val="00706629"/>
    <w:rsid w:val="007066D7"/>
    <w:rsid w:val="00707124"/>
    <w:rsid w:val="0070751A"/>
    <w:rsid w:val="00707F6C"/>
    <w:rsid w:val="0071024B"/>
    <w:rsid w:val="00710806"/>
    <w:rsid w:val="0071082F"/>
    <w:rsid w:val="00710C85"/>
    <w:rsid w:val="00710F66"/>
    <w:rsid w:val="00710F81"/>
    <w:rsid w:val="0071156B"/>
    <w:rsid w:val="00711B9D"/>
    <w:rsid w:val="00711E6E"/>
    <w:rsid w:val="00712069"/>
    <w:rsid w:val="00712D90"/>
    <w:rsid w:val="00712DB3"/>
    <w:rsid w:val="00712EED"/>
    <w:rsid w:val="0071317D"/>
    <w:rsid w:val="00713499"/>
    <w:rsid w:val="0071392B"/>
    <w:rsid w:val="00714EB5"/>
    <w:rsid w:val="00715C1F"/>
    <w:rsid w:val="00715EAB"/>
    <w:rsid w:val="00716655"/>
    <w:rsid w:val="007169BB"/>
    <w:rsid w:val="00716A41"/>
    <w:rsid w:val="00716B41"/>
    <w:rsid w:val="0071705A"/>
    <w:rsid w:val="007177D2"/>
    <w:rsid w:val="00717EF2"/>
    <w:rsid w:val="0072039A"/>
    <w:rsid w:val="007207F9"/>
    <w:rsid w:val="007214EE"/>
    <w:rsid w:val="00721C2D"/>
    <w:rsid w:val="00721E14"/>
    <w:rsid w:val="00722160"/>
    <w:rsid w:val="0072243A"/>
    <w:rsid w:val="00723038"/>
    <w:rsid w:val="00723365"/>
    <w:rsid w:val="0072351D"/>
    <w:rsid w:val="00723B3F"/>
    <w:rsid w:val="00723CFD"/>
    <w:rsid w:val="00723F60"/>
    <w:rsid w:val="00724B35"/>
    <w:rsid w:val="00725A3D"/>
    <w:rsid w:val="00726169"/>
    <w:rsid w:val="007261C4"/>
    <w:rsid w:val="0072640D"/>
    <w:rsid w:val="00726785"/>
    <w:rsid w:val="007276F8"/>
    <w:rsid w:val="007278B2"/>
    <w:rsid w:val="007278B9"/>
    <w:rsid w:val="0073220B"/>
    <w:rsid w:val="007327B7"/>
    <w:rsid w:val="00732FB2"/>
    <w:rsid w:val="00733E04"/>
    <w:rsid w:val="00733F60"/>
    <w:rsid w:val="00734130"/>
    <w:rsid w:val="007343D8"/>
    <w:rsid w:val="007345B6"/>
    <w:rsid w:val="00734D96"/>
    <w:rsid w:val="0073505F"/>
    <w:rsid w:val="0073696D"/>
    <w:rsid w:val="00737134"/>
    <w:rsid w:val="0073760C"/>
    <w:rsid w:val="00740050"/>
    <w:rsid w:val="0074113D"/>
    <w:rsid w:val="00741AD1"/>
    <w:rsid w:val="00741F94"/>
    <w:rsid w:val="007421CB"/>
    <w:rsid w:val="0074226A"/>
    <w:rsid w:val="0074234A"/>
    <w:rsid w:val="0074273E"/>
    <w:rsid w:val="0074288E"/>
    <w:rsid w:val="00742ED9"/>
    <w:rsid w:val="00743C8C"/>
    <w:rsid w:val="00743F0C"/>
    <w:rsid w:val="00744125"/>
    <w:rsid w:val="00744815"/>
    <w:rsid w:val="007451DA"/>
    <w:rsid w:val="0074543D"/>
    <w:rsid w:val="00745828"/>
    <w:rsid w:val="00745D2E"/>
    <w:rsid w:val="0074680A"/>
    <w:rsid w:val="00747858"/>
    <w:rsid w:val="00747DDE"/>
    <w:rsid w:val="00750162"/>
    <w:rsid w:val="0075034A"/>
    <w:rsid w:val="0075074B"/>
    <w:rsid w:val="00750BA3"/>
    <w:rsid w:val="00751BD8"/>
    <w:rsid w:val="00751CE9"/>
    <w:rsid w:val="00753289"/>
    <w:rsid w:val="00753E27"/>
    <w:rsid w:val="00753F99"/>
    <w:rsid w:val="0075512F"/>
    <w:rsid w:val="007557E3"/>
    <w:rsid w:val="007558E2"/>
    <w:rsid w:val="00755FA2"/>
    <w:rsid w:val="00756592"/>
    <w:rsid w:val="00756840"/>
    <w:rsid w:val="0075691C"/>
    <w:rsid w:val="00756FE9"/>
    <w:rsid w:val="0075709C"/>
    <w:rsid w:val="0075751D"/>
    <w:rsid w:val="0075755B"/>
    <w:rsid w:val="00757683"/>
    <w:rsid w:val="0075787F"/>
    <w:rsid w:val="00760D5D"/>
    <w:rsid w:val="00760EEF"/>
    <w:rsid w:val="0076158F"/>
    <w:rsid w:val="0076225E"/>
    <w:rsid w:val="007624A0"/>
    <w:rsid w:val="00762A4B"/>
    <w:rsid w:val="00763429"/>
    <w:rsid w:val="00763712"/>
    <w:rsid w:val="00763F10"/>
    <w:rsid w:val="00764759"/>
    <w:rsid w:val="00764DAF"/>
    <w:rsid w:val="0076511D"/>
    <w:rsid w:val="0076549C"/>
    <w:rsid w:val="00765B31"/>
    <w:rsid w:val="00766C6E"/>
    <w:rsid w:val="00767254"/>
    <w:rsid w:val="00770749"/>
    <w:rsid w:val="00770D3E"/>
    <w:rsid w:val="007716BE"/>
    <w:rsid w:val="0077192D"/>
    <w:rsid w:val="00773218"/>
    <w:rsid w:val="0077386C"/>
    <w:rsid w:val="00774864"/>
    <w:rsid w:val="00775954"/>
    <w:rsid w:val="00775CB7"/>
    <w:rsid w:val="00776E1A"/>
    <w:rsid w:val="0077707A"/>
    <w:rsid w:val="00777527"/>
    <w:rsid w:val="007776E1"/>
    <w:rsid w:val="007778F1"/>
    <w:rsid w:val="00777B53"/>
    <w:rsid w:val="007806E1"/>
    <w:rsid w:val="00780C1A"/>
    <w:rsid w:val="00780D16"/>
    <w:rsid w:val="00782EE4"/>
    <w:rsid w:val="00783659"/>
    <w:rsid w:val="00783E86"/>
    <w:rsid w:val="00784F20"/>
    <w:rsid w:val="007862BC"/>
    <w:rsid w:val="00786BC9"/>
    <w:rsid w:val="00786DAA"/>
    <w:rsid w:val="00786DDF"/>
    <w:rsid w:val="00787135"/>
    <w:rsid w:val="00787699"/>
    <w:rsid w:val="007901B2"/>
    <w:rsid w:val="00790AC4"/>
    <w:rsid w:val="00790D3C"/>
    <w:rsid w:val="0079196A"/>
    <w:rsid w:val="00792426"/>
    <w:rsid w:val="00792B3F"/>
    <w:rsid w:val="00792E9A"/>
    <w:rsid w:val="00792FB6"/>
    <w:rsid w:val="007939F7"/>
    <w:rsid w:val="0079406C"/>
    <w:rsid w:val="0079443F"/>
    <w:rsid w:val="00795421"/>
    <w:rsid w:val="0079566A"/>
    <w:rsid w:val="00795B01"/>
    <w:rsid w:val="00795B77"/>
    <w:rsid w:val="007968AA"/>
    <w:rsid w:val="00796AF9"/>
    <w:rsid w:val="00796D4B"/>
    <w:rsid w:val="0079773A"/>
    <w:rsid w:val="00797BFC"/>
    <w:rsid w:val="007A10C8"/>
    <w:rsid w:val="007A12A2"/>
    <w:rsid w:val="007A1690"/>
    <w:rsid w:val="007A1A08"/>
    <w:rsid w:val="007A21DC"/>
    <w:rsid w:val="007A242A"/>
    <w:rsid w:val="007A2517"/>
    <w:rsid w:val="007A2614"/>
    <w:rsid w:val="007A2688"/>
    <w:rsid w:val="007A28EC"/>
    <w:rsid w:val="007A3C66"/>
    <w:rsid w:val="007A486C"/>
    <w:rsid w:val="007A4F20"/>
    <w:rsid w:val="007A52BC"/>
    <w:rsid w:val="007A58E6"/>
    <w:rsid w:val="007A6293"/>
    <w:rsid w:val="007A6AD9"/>
    <w:rsid w:val="007A6D86"/>
    <w:rsid w:val="007A730B"/>
    <w:rsid w:val="007A7BC4"/>
    <w:rsid w:val="007B053C"/>
    <w:rsid w:val="007B06CE"/>
    <w:rsid w:val="007B0D0C"/>
    <w:rsid w:val="007B198A"/>
    <w:rsid w:val="007B19A6"/>
    <w:rsid w:val="007B1C1F"/>
    <w:rsid w:val="007B1C91"/>
    <w:rsid w:val="007B2051"/>
    <w:rsid w:val="007B20C1"/>
    <w:rsid w:val="007B23B9"/>
    <w:rsid w:val="007B2646"/>
    <w:rsid w:val="007B286A"/>
    <w:rsid w:val="007B387A"/>
    <w:rsid w:val="007B38B7"/>
    <w:rsid w:val="007B3F80"/>
    <w:rsid w:val="007B45EE"/>
    <w:rsid w:val="007B467F"/>
    <w:rsid w:val="007B4ED0"/>
    <w:rsid w:val="007B65F9"/>
    <w:rsid w:val="007B6617"/>
    <w:rsid w:val="007B7190"/>
    <w:rsid w:val="007B7279"/>
    <w:rsid w:val="007B74B9"/>
    <w:rsid w:val="007B7643"/>
    <w:rsid w:val="007C07BA"/>
    <w:rsid w:val="007C0FBE"/>
    <w:rsid w:val="007C23AE"/>
    <w:rsid w:val="007C44F1"/>
    <w:rsid w:val="007C4967"/>
    <w:rsid w:val="007C4AA4"/>
    <w:rsid w:val="007C4CC9"/>
    <w:rsid w:val="007C4EED"/>
    <w:rsid w:val="007C5326"/>
    <w:rsid w:val="007C5E2B"/>
    <w:rsid w:val="007C63FB"/>
    <w:rsid w:val="007C668A"/>
    <w:rsid w:val="007C6F39"/>
    <w:rsid w:val="007C77EE"/>
    <w:rsid w:val="007C7D2A"/>
    <w:rsid w:val="007D052B"/>
    <w:rsid w:val="007D0572"/>
    <w:rsid w:val="007D0B4F"/>
    <w:rsid w:val="007D1697"/>
    <w:rsid w:val="007D16B5"/>
    <w:rsid w:val="007D1F9B"/>
    <w:rsid w:val="007D346E"/>
    <w:rsid w:val="007D34F3"/>
    <w:rsid w:val="007D3CDF"/>
    <w:rsid w:val="007D4903"/>
    <w:rsid w:val="007D5120"/>
    <w:rsid w:val="007D5168"/>
    <w:rsid w:val="007D5570"/>
    <w:rsid w:val="007D579B"/>
    <w:rsid w:val="007D5E1F"/>
    <w:rsid w:val="007D5FAA"/>
    <w:rsid w:val="007D67BA"/>
    <w:rsid w:val="007D70BD"/>
    <w:rsid w:val="007D7480"/>
    <w:rsid w:val="007D748C"/>
    <w:rsid w:val="007D7C6B"/>
    <w:rsid w:val="007E0045"/>
    <w:rsid w:val="007E0706"/>
    <w:rsid w:val="007E0F11"/>
    <w:rsid w:val="007E20E8"/>
    <w:rsid w:val="007E29FA"/>
    <w:rsid w:val="007E3606"/>
    <w:rsid w:val="007E3C84"/>
    <w:rsid w:val="007E401F"/>
    <w:rsid w:val="007E424A"/>
    <w:rsid w:val="007E4389"/>
    <w:rsid w:val="007E5051"/>
    <w:rsid w:val="007E5972"/>
    <w:rsid w:val="007E71F0"/>
    <w:rsid w:val="007E7827"/>
    <w:rsid w:val="007F00B6"/>
    <w:rsid w:val="007F0419"/>
    <w:rsid w:val="007F0A2E"/>
    <w:rsid w:val="007F1564"/>
    <w:rsid w:val="007F1641"/>
    <w:rsid w:val="007F1EDA"/>
    <w:rsid w:val="007F2A27"/>
    <w:rsid w:val="007F3009"/>
    <w:rsid w:val="007F3433"/>
    <w:rsid w:val="007F3B8A"/>
    <w:rsid w:val="007F49EC"/>
    <w:rsid w:val="007F4B86"/>
    <w:rsid w:val="007F528C"/>
    <w:rsid w:val="007F5B5A"/>
    <w:rsid w:val="007F66A2"/>
    <w:rsid w:val="007F6BAF"/>
    <w:rsid w:val="007F7253"/>
    <w:rsid w:val="007F7D09"/>
    <w:rsid w:val="008001F4"/>
    <w:rsid w:val="00800EAA"/>
    <w:rsid w:val="00801009"/>
    <w:rsid w:val="00801BE7"/>
    <w:rsid w:val="00801DAE"/>
    <w:rsid w:val="00802AD7"/>
    <w:rsid w:val="00803465"/>
    <w:rsid w:val="00803A9F"/>
    <w:rsid w:val="00803DB7"/>
    <w:rsid w:val="00804D25"/>
    <w:rsid w:val="00805194"/>
    <w:rsid w:val="00805592"/>
    <w:rsid w:val="00805AC8"/>
    <w:rsid w:val="0080609D"/>
    <w:rsid w:val="00806475"/>
    <w:rsid w:val="00806AAE"/>
    <w:rsid w:val="00807EE9"/>
    <w:rsid w:val="008104AB"/>
    <w:rsid w:val="008106A5"/>
    <w:rsid w:val="0081075B"/>
    <w:rsid w:val="0081128E"/>
    <w:rsid w:val="00813BA9"/>
    <w:rsid w:val="00814048"/>
    <w:rsid w:val="008145F9"/>
    <w:rsid w:val="00815312"/>
    <w:rsid w:val="00815652"/>
    <w:rsid w:val="008162CD"/>
    <w:rsid w:val="0081639B"/>
    <w:rsid w:val="00816735"/>
    <w:rsid w:val="00816782"/>
    <w:rsid w:val="00816C8A"/>
    <w:rsid w:val="00817344"/>
    <w:rsid w:val="0081788C"/>
    <w:rsid w:val="008205B6"/>
    <w:rsid w:val="008214C3"/>
    <w:rsid w:val="008214E2"/>
    <w:rsid w:val="00822697"/>
    <w:rsid w:val="00822CA9"/>
    <w:rsid w:val="008238CA"/>
    <w:rsid w:val="008239D0"/>
    <w:rsid w:val="008240AD"/>
    <w:rsid w:val="00824671"/>
    <w:rsid w:val="00824C4A"/>
    <w:rsid w:val="0082569D"/>
    <w:rsid w:val="0082592F"/>
    <w:rsid w:val="00825BED"/>
    <w:rsid w:val="0082615F"/>
    <w:rsid w:val="008275C3"/>
    <w:rsid w:val="00830626"/>
    <w:rsid w:val="0083073C"/>
    <w:rsid w:val="00831019"/>
    <w:rsid w:val="00832648"/>
    <w:rsid w:val="00832F20"/>
    <w:rsid w:val="00834048"/>
    <w:rsid w:val="00834382"/>
    <w:rsid w:val="008346D0"/>
    <w:rsid w:val="00834A72"/>
    <w:rsid w:val="00834F56"/>
    <w:rsid w:val="00835516"/>
    <w:rsid w:val="00835D61"/>
    <w:rsid w:val="0083789C"/>
    <w:rsid w:val="00837AE8"/>
    <w:rsid w:val="00841A73"/>
    <w:rsid w:val="00841C51"/>
    <w:rsid w:val="00841EF6"/>
    <w:rsid w:val="00841F88"/>
    <w:rsid w:val="008421CF"/>
    <w:rsid w:val="008424E3"/>
    <w:rsid w:val="00843412"/>
    <w:rsid w:val="00843A9F"/>
    <w:rsid w:val="00843C0C"/>
    <w:rsid w:val="00844086"/>
    <w:rsid w:val="0084454D"/>
    <w:rsid w:val="008445E0"/>
    <w:rsid w:val="00845659"/>
    <w:rsid w:val="00845B07"/>
    <w:rsid w:val="00845C0F"/>
    <w:rsid w:val="008469AE"/>
    <w:rsid w:val="008473E5"/>
    <w:rsid w:val="00847F75"/>
    <w:rsid w:val="0085047E"/>
    <w:rsid w:val="0085052B"/>
    <w:rsid w:val="00851264"/>
    <w:rsid w:val="008512A1"/>
    <w:rsid w:val="00851AD7"/>
    <w:rsid w:val="00851EDF"/>
    <w:rsid w:val="008524FA"/>
    <w:rsid w:val="0085259F"/>
    <w:rsid w:val="00852B33"/>
    <w:rsid w:val="00852C51"/>
    <w:rsid w:val="008534CE"/>
    <w:rsid w:val="00853C8F"/>
    <w:rsid w:val="00853D3A"/>
    <w:rsid w:val="00854036"/>
    <w:rsid w:val="00854475"/>
    <w:rsid w:val="008551A5"/>
    <w:rsid w:val="00855DAE"/>
    <w:rsid w:val="00856540"/>
    <w:rsid w:val="008572C3"/>
    <w:rsid w:val="0085768A"/>
    <w:rsid w:val="00860133"/>
    <w:rsid w:val="008609B9"/>
    <w:rsid w:val="008610C7"/>
    <w:rsid w:val="008624B7"/>
    <w:rsid w:val="00862A86"/>
    <w:rsid w:val="00862D2D"/>
    <w:rsid w:val="00862E1C"/>
    <w:rsid w:val="008635F8"/>
    <w:rsid w:val="008638C9"/>
    <w:rsid w:val="00863D30"/>
    <w:rsid w:val="008640E7"/>
    <w:rsid w:val="0086441A"/>
    <w:rsid w:val="008644FB"/>
    <w:rsid w:val="008646E2"/>
    <w:rsid w:val="008646F9"/>
    <w:rsid w:val="00864974"/>
    <w:rsid w:val="00864E08"/>
    <w:rsid w:val="0086506D"/>
    <w:rsid w:val="00865204"/>
    <w:rsid w:val="00866064"/>
    <w:rsid w:val="008667D3"/>
    <w:rsid w:val="00866BA8"/>
    <w:rsid w:val="00866D5D"/>
    <w:rsid w:val="00866E42"/>
    <w:rsid w:val="00867430"/>
    <w:rsid w:val="008675FC"/>
    <w:rsid w:val="0086785E"/>
    <w:rsid w:val="00867A60"/>
    <w:rsid w:val="00870E7E"/>
    <w:rsid w:val="0087157A"/>
    <w:rsid w:val="0087252B"/>
    <w:rsid w:val="00872533"/>
    <w:rsid w:val="0087257B"/>
    <w:rsid w:val="00872661"/>
    <w:rsid w:val="008733CC"/>
    <w:rsid w:val="00873A24"/>
    <w:rsid w:val="00873AA8"/>
    <w:rsid w:val="00873E11"/>
    <w:rsid w:val="00873EB6"/>
    <w:rsid w:val="00874575"/>
    <w:rsid w:val="00874714"/>
    <w:rsid w:val="008748D3"/>
    <w:rsid w:val="00874AB6"/>
    <w:rsid w:val="00876652"/>
    <w:rsid w:val="0087694D"/>
    <w:rsid w:val="00876ACE"/>
    <w:rsid w:val="00880324"/>
    <w:rsid w:val="00880689"/>
    <w:rsid w:val="00880728"/>
    <w:rsid w:val="0088186A"/>
    <w:rsid w:val="00882390"/>
    <w:rsid w:val="008823F5"/>
    <w:rsid w:val="00882A81"/>
    <w:rsid w:val="00882D44"/>
    <w:rsid w:val="00882D70"/>
    <w:rsid w:val="00882F10"/>
    <w:rsid w:val="00883409"/>
    <w:rsid w:val="00883AE2"/>
    <w:rsid w:val="0088403E"/>
    <w:rsid w:val="00884483"/>
    <w:rsid w:val="00884652"/>
    <w:rsid w:val="00884B90"/>
    <w:rsid w:val="008852B3"/>
    <w:rsid w:val="008858BA"/>
    <w:rsid w:val="00885D1C"/>
    <w:rsid w:val="00885D50"/>
    <w:rsid w:val="008866BA"/>
    <w:rsid w:val="00886BE4"/>
    <w:rsid w:val="00886F74"/>
    <w:rsid w:val="00887935"/>
    <w:rsid w:val="00887F75"/>
    <w:rsid w:val="00890131"/>
    <w:rsid w:val="0089054E"/>
    <w:rsid w:val="0089086C"/>
    <w:rsid w:val="00890945"/>
    <w:rsid w:val="00890FA1"/>
    <w:rsid w:val="0089186F"/>
    <w:rsid w:val="00891ABC"/>
    <w:rsid w:val="00891D74"/>
    <w:rsid w:val="00891DC5"/>
    <w:rsid w:val="00892403"/>
    <w:rsid w:val="00892F2A"/>
    <w:rsid w:val="00893EB5"/>
    <w:rsid w:val="0089438A"/>
    <w:rsid w:val="0089480B"/>
    <w:rsid w:val="0089486A"/>
    <w:rsid w:val="00894B31"/>
    <w:rsid w:val="00894C17"/>
    <w:rsid w:val="008961A9"/>
    <w:rsid w:val="008969DA"/>
    <w:rsid w:val="00896D8F"/>
    <w:rsid w:val="00896EE2"/>
    <w:rsid w:val="008972B5"/>
    <w:rsid w:val="00897940"/>
    <w:rsid w:val="00897963"/>
    <w:rsid w:val="008A0FC1"/>
    <w:rsid w:val="008A1829"/>
    <w:rsid w:val="008A1C20"/>
    <w:rsid w:val="008A1E7A"/>
    <w:rsid w:val="008A1F91"/>
    <w:rsid w:val="008A2043"/>
    <w:rsid w:val="008A24E8"/>
    <w:rsid w:val="008A2748"/>
    <w:rsid w:val="008A2845"/>
    <w:rsid w:val="008A4FDC"/>
    <w:rsid w:val="008A505C"/>
    <w:rsid w:val="008A51C4"/>
    <w:rsid w:val="008A5792"/>
    <w:rsid w:val="008A5C6D"/>
    <w:rsid w:val="008A6002"/>
    <w:rsid w:val="008A6D29"/>
    <w:rsid w:val="008A721B"/>
    <w:rsid w:val="008A7253"/>
    <w:rsid w:val="008A78D0"/>
    <w:rsid w:val="008A7918"/>
    <w:rsid w:val="008B02E9"/>
    <w:rsid w:val="008B0571"/>
    <w:rsid w:val="008B0D39"/>
    <w:rsid w:val="008B0D4A"/>
    <w:rsid w:val="008B1299"/>
    <w:rsid w:val="008B1CDC"/>
    <w:rsid w:val="008B2237"/>
    <w:rsid w:val="008B2D79"/>
    <w:rsid w:val="008B361F"/>
    <w:rsid w:val="008B3A4A"/>
    <w:rsid w:val="008B3C39"/>
    <w:rsid w:val="008B416D"/>
    <w:rsid w:val="008B419F"/>
    <w:rsid w:val="008B54A7"/>
    <w:rsid w:val="008B55E0"/>
    <w:rsid w:val="008B56CC"/>
    <w:rsid w:val="008B5E90"/>
    <w:rsid w:val="008B60AC"/>
    <w:rsid w:val="008B6508"/>
    <w:rsid w:val="008B6532"/>
    <w:rsid w:val="008B670E"/>
    <w:rsid w:val="008B75A9"/>
    <w:rsid w:val="008B7938"/>
    <w:rsid w:val="008B79AD"/>
    <w:rsid w:val="008B7E04"/>
    <w:rsid w:val="008B7FFB"/>
    <w:rsid w:val="008C022D"/>
    <w:rsid w:val="008C0748"/>
    <w:rsid w:val="008C07E5"/>
    <w:rsid w:val="008C0C2B"/>
    <w:rsid w:val="008C18A7"/>
    <w:rsid w:val="008C1ABD"/>
    <w:rsid w:val="008C202D"/>
    <w:rsid w:val="008C2968"/>
    <w:rsid w:val="008C3A15"/>
    <w:rsid w:val="008C449D"/>
    <w:rsid w:val="008C4F35"/>
    <w:rsid w:val="008C5550"/>
    <w:rsid w:val="008C5926"/>
    <w:rsid w:val="008C62A8"/>
    <w:rsid w:val="008C7AF8"/>
    <w:rsid w:val="008D04C2"/>
    <w:rsid w:val="008D076F"/>
    <w:rsid w:val="008D0B83"/>
    <w:rsid w:val="008D18C2"/>
    <w:rsid w:val="008D19B6"/>
    <w:rsid w:val="008D20E3"/>
    <w:rsid w:val="008D2976"/>
    <w:rsid w:val="008D3B6F"/>
    <w:rsid w:val="008D3DD0"/>
    <w:rsid w:val="008D44D8"/>
    <w:rsid w:val="008D46DF"/>
    <w:rsid w:val="008D4775"/>
    <w:rsid w:val="008D4EA7"/>
    <w:rsid w:val="008D5B6C"/>
    <w:rsid w:val="008D5B91"/>
    <w:rsid w:val="008D60C3"/>
    <w:rsid w:val="008D63B4"/>
    <w:rsid w:val="008D6520"/>
    <w:rsid w:val="008D69EB"/>
    <w:rsid w:val="008D6E32"/>
    <w:rsid w:val="008D71AF"/>
    <w:rsid w:val="008D729B"/>
    <w:rsid w:val="008D74CB"/>
    <w:rsid w:val="008D79FB"/>
    <w:rsid w:val="008D7F47"/>
    <w:rsid w:val="008E0521"/>
    <w:rsid w:val="008E058A"/>
    <w:rsid w:val="008E0D38"/>
    <w:rsid w:val="008E15BC"/>
    <w:rsid w:val="008E1FFB"/>
    <w:rsid w:val="008E336B"/>
    <w:rsid w:val="008E3CB4"/>
    <w:rsid w:val="008E422B"/>
    <w:rsid w:val="008E4DD2"/>
    <w:rsid w:val="008E519D"/>
    <w:rsid w:val="008E56E7"/>
    <w:rsid w:val="008E5A3D"/>
    <w:rsid w:val="008E5FD4"/>
    <w:rsid w:val="008E619D"/>
    <w:rsid w:val="008E6711"/>
    <w:rsid w:val="008E7219"/>
    <w:rsid w:val="008E7750"/>
    <w:rsid w:val="008E79CA"/>
    <w:rsid w:val="008E79FC"/>
    <w:rsid w:val="008E7D32"/>
    <w:rsid w:val="008F046B"/>
    <w:rsid w:val="008F12DD"/>
    <w:rsid w:val="008F18DB"/>
    <w:rsid w:val="008F2A8E"/>
    <w:rsid w:val="008F347E"/>
    <w:rsid w:val="008F3E8B"/>
    <w:rsid w:val="008F3EF0"/>
    <w:rsid w:val="008F4739"/>
    <w:rsid w:val="008F4E0B"/>
    <w:rsid w:val="008F53D6"/>
    <w:rsid w:val="008F5498"/>
    <w:rsid w:val="008F6F44"/>
    <w:rsid w:val="008F7724"/>
    <w:rsid w:val="00900612"/>
    <w:rsid w:val="00900A77"/>
    <w:rsid w:val="00900ABE"/>
    <w:rsid w:val="0090111C"/>
    <w:rsid w:val="0090170D"/>
    <w:rsid w:val="00901F72"/>
    <w:rsid w:val="0090322A"/>
    <w:rsid w:val="00903244"/>
    <w:rsid w:val="00903539"/>
    <w:rsid w:val="00903C33"/>
    <w:rsid w:val="0090409C"/>
    <w:rsid w:val="00904489"/>
    <w:rsid w:val="00904511"/>
    <w:rsid w:val="00904545"/>
    <w:rsid w:val="009049EF"/>
    <w:rsid w:val="00904A4B"/>
    <w:rsid w:val="0090568B"/>
    <w:rsid w:val="00905A18"/>
    <w:rsid w:val="00905B77"/>
    <w:rsid w:val="00905C1C"/>
    <w:rsid w:val="00906238"/>
    <w:rsid w:val="00907C81"/>
    <w:rsid w:val="00910781"/>
    <w:rsid w:val="0091112A"/>
    <w:rsid w:val="0091126D"/>
    <w:rsid w:val="00911620"/>
    <w:rsid w:val="0091162A"/>
    <w:rsid w:val="00911D90"/>
    <w:rsid w:val="00912261"/>
    <w:rsid w:val="009122B5"/>
    <w:rsid w:val="00912385"/>
    <w:rsid w:val="00912675"/>
    <w:rsid w:val="00913D5F"/>
    <w:rsid w:val="00913E7A"/>
    <w:rsid w:val="0091414A"/>
    <w:rsid w:val="009141B5"/>
    <w:rsid w:val="0091449C"/>
    <w:rsid w:val="00914547"/>
    <w:rsid w:val="00914DD3"/>
    <w:rsid w:val="00914DF5"/>
    <w:rsid w:val="00915232"/>
    <w:rsid w:val="00915968"/>
    <w:rsid w:val="009164B7"/>
    <w:rsid w:val="009165DC"/>
    <w:rsid w:val="00916E49"/>
    <w:rsid w:val="009172A9"/>
    <w:rsid w:val="009172FE"/>
    <w:rsid w:val="00917789"/>
    <w:rsid w:val="00917B6D"/>
    <w:rsid w:val="00917E8C"/>
    <w:rsid w:val="00921258"/>
    <w:rsid w:val="00921397"/>
    <w:rsid w:val="009219B5"/>
    <w:rsid w:val="00921BC5"/>
    <w:rsid w:val="00921CBB"/>
    <w:rsid w:val="0092217D"/>
    <w:rsid w:val="0092225D"/>
    <w:rsid w:val="00922650"/>
    <w:rsid w:val="00922B2B"/>
    <w:rsid w:val="00922C91"/>
    <w:rsid w:val="0092384E"/>
    <w:rsid w:val="00924755"/>
    <w:rsid w:val="00924E56"/>
    <w:rsid w:val="009266F6"/>
    <w:rsid w:val="00926E1A"/>
    <w:rsid w:val="009304DE"/>
    <w:rsid w:val="0093089D"/>
    <w:rsid w:val="00930FC3"/>
    <w:rsid w:val="00930FF4"/>
    <w:rsid w:val="0093102A"/>
    <w:rsid w:val="0093149B"/>
    <w:rsid w:val="009328FB"/>
    <w:rsid w:val="00932B78"/>
    <w:rsid w:val="00932C4D"/>
    <w:rsid w:val="00933C54"/>
    <w:rsid w:val="0093418D"/>
    <w:rsid w:val="0093424D"/>
    <w:rsid w:val="009349B3"/>
    <w:rsid w:val="00934A27"/>
    <w:rsid w:val="00934FD6"/>
    <w:rsid w:val="00935471"/>
    <w:rsid w:val="00935A82"/>
    <w:rsid w:val="00936361"/>
    <w:rsid w:val="0093668C"/>
    <w:rsid w:val="00936984"/>
    <w:rsid w:val="00936990"/>
    <w:rsid w:val="00936ABF"/>
    <w:rsid w:val="00936D5E"/>
    <w:rsid w:val="0093758D"/>
    <w:rsid w:val="009378AE"/>
    <w:rsid w:val="009379F6"/>
    <w:rsid w:val="00940569"/>
    <w:rsid w:val="0094068F"/>
    <w:rsid w:val="00940815"/>
    <w:rsid w:val="009419FC"/>
    <w:rsid w:val="00941BA5"/>
    <w:rsid w:val="00942359"/>
    <w:rsid w:val="009427DA"/>
    <w:rsid w:val="00942A1F"/>
    <w:rsid w:val="009442AA"/>
    <w:rsid w:val="0094450E"/>
    <w:rsid w:val="009459F5"/>
    <w:rsid w:val="009459FF"/>
    <w:rsid w:val="00945A11"/>
    <w:rsid w:val="00945B58"/>
    <w:rsid w:val="00945E85"/>
    <w:rsid w:val="009464C8"/>
    <w:rsid w:val="00946F21"/>
    <w:rsid w:val="009478E4"/>
    <w:rsid w:val="00950220"/>
    <w:rsid w:val="00950519"/>
    <w:rsid w:val="00950557"/>
    <w:rsid w:val="009505BA"/>
    <w:rsid w:val="00950897"/>
    <w:rsid w:val="00950B11"/>
    <w:rsid w:val="00951D69"/>
    <w:rsid w:val="00952421"/>
    <w:rsid w:val="00952DF3"/>
    <w:rsid w:val="00953076"/>
    <w:rsid w:val="009531B8"/>
    <w:rsid w:val="00953465"/>
    <w:rsid w:val="009537AD"/>
    <w:rsid w:val="009537F7"/>
    <w:rsid w:val="00953FB3"/>
    <w:rsid w:val="00954490"/>
    <w:rsid w:val="009549FF"/>
    <w:rsid w:val="00954A8F"/>
    <w:rsid w:val="00954AA8"/>
    <w:rsid w:val="00954B44"/>
    <w:rsid w:val="0095505E"/>
    <w:rsid w:val="00955145"/>
    <w:rsid w:val="009559E2"/>
    <w:rsid w:val="00955BDD"/>
    <w:rsid w:val="009560CC"/>
    <w:rsid w:val="00956427"/>
    <w:rsid w:val="00956430"/>
    <w:rsid w:val="00956E1C"/>
    <w:rsid w:val="00957120"/>
    <w:rsid w:val="009579F7"/>
    <w:rsid w:val="009604E7"/>
    <w:rsid w:val="009606E9"/>
    <w:rsid w:val="009608F3"/>
    <w:rsid w:val="0096130F"/>
    <w:rsid w:val="0096190D"/>
    <w:rsid w:val="00961E55"/>
    <w:rsid w:val="00964574"/>
    <w:rsid w:val="0096474D"/>
    <w:rsid w:val="009652EB"/>
    <w:rsid w:val="009654E7"/>
    <w:rsid w:val="009657BF"/>
    <w:rsid w:val="00965A3E"/>
    <w:rsid w:val="00965BC6"/>
    <w:rsid w:val="00965E37"/>
    <w:rsid w:val="00965E7D"/>
    <w:rsid w:val="00965E94"/>
    <w:rsid w:val="00966032"/>
    <w:rsid w:val="009661B6"/>
    <w:rsid w:val="009661EB"/>
    <w:rsid w:val="00967915"/>
    <w:rsid w:val="00967CC1"/>
    <w:rsid w:val="009701EB"/>
    <w:rsid w:val="009715F1"/>
    <w:rsid w:val="00971B36"/>
    <w:rsid w:val="0097211D"/>
    <w:rsid w:val="009721AA"/>
    <w:rsid w:val="0097413D"/>
    <w:rsid w:val="0097439B"/>
    <w:rsid w:val="00974651"/>
    <w:rsid w:val="00974704"/>
    <w:rsid w:val="009747DF"/>
    <w:rsid w:val="00976563"/>
    <w:rsid w:val="00976B24"/>
    <w:rsid w:val="00977271"/>
    <w:rsid w:val="00977DDA"/>
    <w:rsid w:val="0098048A"/>
    <w:rsid w:val="00980AE9"/>
    <w:rsid w:val="0098205B"/>
    <w:rsid w:val="00982A6F"/>
    <w:rsid w:val="00982BAF"/>
    <w:rsid w:val="00982E1E"/>
    <w:rsid w:val="00982EE2"/>
    <w:rsid w:val="00983231"/>
    <w:rsid w:val="00983332"/>
    <w:rsid w:val="009846A9"/>
    <w:rsid w:val="00984B78"/>
    <w:rsid w:val="009857C4"/>
    <w:rsid w:val="0098612A"/>
    <w:rsid w:val="009861B9"/>
    <w:rsid w:val="00986610"/>
    <w:rsid w:val="00987C86"/>
    <w:rsid w:val="00987FC5"/>
    <w:rsid w:val="00990007"/>
    <w:rsid w:val="009901C0"/>
    <w:rsid w:val="00991FEB"/>
    <w:rsid w:val="00993FBC"/>
    <w:rsid w:val="0099493C"/>
    <w:rsid w:val="00994BFE"/>
    <w:rsid w:val="00994F59"/>
    <w:rsid w:val="00995C1C"/>
    <w:rsid w:val="00995CD2"/>
    <w:rsid w:val="00995F76"/>
    <w:rsid w:val="00996295"/>
    <w:rsid w:val="00996818"/>
    <w:rsid w:val="00996FE0"/>
    <w:rsid w:val="00997017"/>
    <w:rsid w:val="00997DD7"/>
    <w:rsid w:val="00997E36"/>
    <w:rsid w:val="009A0AD2"/>
    <w:rsid w:val="009A0E69"/>
    <w:rsid w:val="009A12EC"/>
    <w:rsid w:val="009A2297"/>
    <w:rsid w:val="009A2606"/>
    <w:rsid w:val="009A2A0C"/>
    <w:rsid w:val="009A2C31"/>
    <w:rsid w:val="009A307E"/>
    <w:rsid w:val="009A33E6"/>
    <w:rsid w:val="009A3832"/>
    <w:rsid w:val="009A3CF7"/>
    <w:rsid w:val="009A46F1"/>
    <w:rsid w:val="009A4CF2"/>
    <w:rsid w:val="009A5B88"/>
    <w:rsid w:val="009A5B9A"/>
    <w:rsid w:val="009A621F"/>
    <w:rsid w:val="009A7172"/>
    <w:rsid w:val="009A74D1"/>
    <w:rsid w:val="009A7F94"/>
    <w:rsid w:val="009B0031"/>
    <w:rsid w:val="009B00B4"/>
    <w:rsid w:val="009B0115"/>
    <w:rsid w:val="009B03CB"/>
    <w:rsid w:val="009B067C"/>
    <w:rsid w:val="009B0904"/>
    <w:rsid w:val="009B1415"/>
    <w:rsid w:val="009B1A0C"/>
    <w:rsid w:val="009B2698"/>
    <w:rsid w:val="009B28DA"/>
    <w:rsid w:val="009B346B"/>
    <w:rsid w:val="009B38AE"/>
    <w:rsid w:val="009B477F"/>
    <w:rsid w:val="009B48C2"/>
    <w:rsid w:val="009B4EE7"/>
    <w:rsid w:val="009B53BA"/>
    <w:rsid w:val="009B5422"/>
    <w:rsid w:val="009B5927"/>
    <w:rsid w:val="009B5B81"/>
    <w:rsid w:val="009B66F5"/>
    <w:rsid w:val="009B6922"/>
    <w:rsid w:val="009B7CDE"/>
    <w:rsid w:val="009B7E31"/>
    <w:rsid w:val="009B7E49"/>
    <w:rsid w:val="009C0841"/>
    <w:rsid w:val="009C1211"/>
    <w:rsid w:val="009C16B2"/>
    <w:rsid w:val="009C19C5"/>
    <w:rsid w:val="009C1A11"/>
    <w:rsid w:val="009C2A2E"/>
    <w:rsid w:val="009C2ACA"/>
    <w:rsid w:val="009C3698"/>
    <w:rsid w:val="009C37A7"/>
    <w:rsid w:val="009C3C98"/>
    <w:rsid w:val="009C3F2A"/>
    <w:rsid w:val="009C40A6"/>
    <w:rsid w:val="009C498D"/>
    <w:rsid w:val="009C4B88"/>
    <w:rsid w:val="009C57BA"/>
    <w:rsid w:val="009C5B21"/>
    <w:rsid w:val="009C657B"/>
    <w:rsid w:val="009C68E7"/>
    <w:rsid w:val="009C7028"/>
    <w:rsid w:val="009C73D2"/>
    <w:rsid w:val="009C7571"/>
    <w:rsid w:val="009C7A0F"/>
    <w:rsid w:val="009D06BC"/>
    <w:rsid w:val="009D18C9"/>
    <w:rsid w:val="009D18FD"/>
    <w:rsid w:val="009D1B42"/>
    <w:rsid w:val="009D2480"/>
    <w:rsid w:val="009D2CE9"/>
    <w:rsid w:val="009D331B"/>
    <w:rsid w:val="009D3537"/>
    <w:rsid w:val="009D3851"/>
    <w:rsid w:val="009D3968"/>
    <w:rsid w:val="009D3BC1"/>
    <w:rsid w:val="009D401F"/>
    <w:rsid w:val="009D41A4"/>
    <w:rsid w:val="009D5918"/>
    <w:rsid w:val="009D5B7E"/>
    <w:rsid w:val="009D5C3C"/>
    <w:rsid w:val="009D6492"/>
    <w:rsid w:val="009D6CE2"/>
    <w:rsid w:val="009D6F46"/>
    <w:rsid w:val="009D7588"/>
    <w:rsid w:val="009D7829"/>
    <w:rsid w:val="009D7974"/>
    <w:rsid w:val="009D7DA4"/>
    <w:rsid w:val="009E0251"/>
    <w:rsid w:val="009E1191"/>
    <w:rsid w:val="009E11BF"/>
    <w:rsid w:val="009E191D"/>
    <w:rsid w:val="009E1A39"/>
    <w:rsid w:val="009E1B5A"/>
    <w:rsid w:val="009E1C5D"/>
    <w:rsid w:val="009E2456"/>
    <w:rsid w:val="009E312F"/>
    <w:rsid w:val="009E320C"/>
    <w:rsid w:val="009E3B43"/>
    <w:rsid w:val="009E47A5"/>
    <w:rsid w:val="009E4A5F"/>
    <w:rsid w:val="009E4D55"/>
    <w:rsid w:val="009E4DD8"/>
    <w:rsid w:val="009E568F"/>
    <w:rsid w:val="009E569E"/>
    <w:rsid w:val="009E57CA"/>
    <w:rsid w:val="009E5DFD"/>
    <w:rsid w:val="009E6959"/>
    <w:rsid w:val="009E6ABC"/>
    <w:rsid w:val="009E7B95"/>
    <w:rsid w:val="009F06D7"/>
    <w:rsid w:val="009F0C9F"/>
    <w:rsid w:val="009F19F6"/>
    <w:rsid w:val="009F1D47"/>
    <w:rsid w:val="009F20F8"/>
    <w:rsid w:val="009F2482"/>
    <w:rsid w:val="009F279E"/>
    <w:rsid w:val="009F3472"/>
    <w:rsid w:val="009F355C"/>
    <w:rsid w:val="009F3B41"/>
    <w:rsid w:val="009F4069"/>
    <w:rsid w:val="009F4997"/>
    <w:rsid w:val="009F49D4"/>
    <w:rsid w:val="009F5F2C"/>
    <w:rsid w:val="009F627D"/>
    <w:rsid w:val="009F64AE"/>
    <w:rsid w:val="009F6604"/>
    <w:rsid w:val="009F6740"/>
    <w:rsid w:val="009F6CF2"/>
    <w:rsid w:val="009F6D11"/>
    <w:rsid w:val="009F6E3A"/>
    <w:rsid w:val="009F6E6E"/>
    <w:rsid w:val="00A001D4"/>
    <w:rsid w:val="00A00B8C"/>
    <w:rsid w:val="00A012C4"/>
    <w:rsid w:val="00A018C2"/>
    <w:rsid w:val="00A02321"/>
    <w:rsid w:val="00A0239A"/>
    <w:rsid w:val="00A0280C"/>
    <w:rsid w:val="00A03B14"/>
    <w:rsid w:val="00A04846"/>
    <w:rsid w:val="00A05047"/>
    <w:rsid w:val="00A0598B"/>
    <w:rsid w:val="00A05D6B"/>
    <w:rsid w:val="00A063B1"/>
    <w:rsid w:val="00A06448"/>
    <w:rsid w:val="00A06A1E"/>
    <w:rsid w:val="00A06DAF"/>
    <w:rsid w:val="00A0715F"/>
    <w:rsid w:val="00A072AA"/>
    <w:rsid w:val="00A072EF"/>
    <w:rsid w:val="00A114A8"/>
    <w:rsid w:val="00A118BE"/>
    <w:rsid w:val="00A11D61"/>
    <w:rsid w:val="00A11E87"/>
    <w:rsid w:val="00A1220D"/>
    <w:rsid w:val="00A12293"/>
    <w:rsid w:val="00A13727"/>
    <w:rsid w:val="00A1398A"/>
    <w:rsid w:val="00A13BF4"/>
    <w:rsid w:val="00A14080"/>
    <w:rsid w:val="00A142C8"/>
    <w:rsid w:val="00A1481E"/>
    <w:rsid w:val="00A149E4"/>
    <w:rsid w:val="00A14B58"/>
    <w:rsid w:val="00A14C2A"/>
    <w:rsid w:val="00A14C5C"/>
    <w:rsid w:val="00A15058"/>
    <w:rsid w:val="00A16263"/>
    <w:rsid w:val="00A16D41"/>
    <w:rsid w:val="00A20208"/>
    <w:rsid w:val="00A20D85"/>
    <w:rsid w:val="00A226F3"/>
    <w:rsid w:val="00A22C8C"/>
    <w:rsid w:val="00A22D63"/>
    <w:rsid w:val="00A22DF2"/>
    <w:rsid w:val="00A230FB"/>
    <w:rsid w:val="00A23390"/>
    <w:rsid w:val="00A23571"/>
    <w:rsid w:val="00A23668"/>
    <w:rsid w:val="00A23964"/>
    <w:rsid w:val="00A23CA3"/>
    <w:rsid w:val="00A24203"/>
    <w:rsid w:val="00A24344"/>
    <w:rsid w:val="00A24346"/>
    <w:rsid w:val="00A24947"/>
    <w:rsid w:val="00A24D8D"/>
    <w:rsid w:val="00A256E6"/>
    <w:rsid w:val="00A25868"/>
    <w:rsid w:val="00A25CD1"/>
    <w:rsid w:val="00A26DC2"/>
    <w:rsid w:val="00A27274"/>
    <w:rsid w:val="00A27511"/>
    <w:rsid w:val="00A27796"/>
    <w:rsid w:val="00A27C45"/>
    <w:rsid w:val="00A30836"/>
    <w:rsid w:val="00A30FE6"/>
    <w:rsid w:val="00A311F1"/>
    <w:rsid w:val="00A316A4"/>
    <w:rsid w:val="00A317C8"/>
    <w:rsid w:val="00A3240F"/>
    <w:rsid w:val="00A32744"/>
    <w:rsid w:val="00A32AEB"/>
    <w:rsid w:val="00A32EC5"/>
    <w:rsid w:val="00A335FE"/>
    <w:rsid w:val="00A33722"/>
    <w:rsid w:val="00A339FC"/>
    <w:rsid w:val="00A3401A"/>
    <w:rsid w:val="00A341C4"/>
    <w:rsid w:val="00A34701"/>
    <w:rsid w:val="00A348D0"/>
    <w:rsid w:val="00A351D8"/>
    <w:rsid w:val="00A352E7"/>
    <w:rsid w:val="00A35619"/>
    <w:rsid w:val="00A359C3"/>
    <w:rsid w:val="00A35DA8"/>
    <w:rsid w:val="00A36039"/>
    <w:rsid w:val="00A363EE"/>
    <w:rsid w:val="00A367B2"/>
    <w:rsid w:val="00A36AF4"/>
    <w:rsid w:val="00A376B5"/>
    <w:rsid w:val="00A40492"/>
    <w:rsid w:val="00A40C60"/>
    <w:rsid w:val="00A40D0F"/>
    <w:rsid w:val="00A41B65"/>
    <w:rsid w:val="00A420C3"/>
    <w:rsid w:val="00A426AA"/>
    <w:rsid w:val="00A428D2"/>
    <w:rsid w:val="00A42A3D"/>
    <w:rsid w:val="00A42D9F"/>
    <w:rsid w:val="00A43021"/>
    <w:rsid w:val="00A457B1"/>
    <w:rsid w:val="00A46586"/>
    <w:rsid w:val="00A46629"/>
    <w:rsid w:val="00A477FA"/>
    <w:rsid w:val="00A47DC8"/>
    <w:rsid w:val="00A50550"/>
    <w:rsid w:val="00A50F01"/>
    <w:rsid w:val="00A511F0"/>
    <w:rsid w:val="00A512F8"/>
    <w:rsid w:val="00A522BF"/>
    <w:rsid w:val="00A52560"/>
    <w:rsid w:val="00A525B0"/>
    <w:rsid w:val="00A52775"/>
    <w:rsid w:val="00A531AE"/>
    <w:rsid w:val="00A537FF"/>
    <w:rsid w:val="00A5418F"/>
    <w:rsid w:val="00A54B6C"/>
    <w:rsid w:val="00A54FAE"/>
    <w:rsid w:val="00A55D53"/>
    <w:rsid w:val="00A55ECF"/>
    <w:rsid w:val="00A56793"/>
    <w:rsid w:val="00A568C2"/>
    <w:rsid w:val="00A56E37"/>
    <w:rsid w:val="00A57171"/>
    <w:rsid w:val="00A5757F"/>
    <w:rsid w:val="00A57BEA"/>
    <w:rsid w:val="00A57FF2"/>
    <w:rsid w:val="00A600AE"/>
    <w:rsid w:val="00A613BD"/>
    <w:rsid w:val="00A61420"/>
    <w:rsid w:val="00A614D6"/>
    <w:rsid w:val="00A6363A"/>
    <w:rsid w:val="00A63C46"/>
    <w:rsid w:val="00A63F2E"/>
    <w:rsid w:val="00A640B7"/>
    <w:rsid w:val="00A648CB"/>
    <w:rsid w:val="00A64C0F"/>
    <w:rsid w:val="00A652B2"/>
    <w:rsid w:val="00A652E2"/>
    <w:rsid w:val="00A65AF3"/>
    <w:rsid w:val="00A66019"/>
    <w:rsid w:val="00A663AD"/>
    <w:rsid w:val="00A6644A"/>
    <w:rsid w:val="00A67B2B"/>
    <w:rsid w:val="00A704F1"/>
    <w:rsid w:val="00A70764"/>
    <w:rsid w:val="00A70D18"/>
    <w:rsid w:val="00A71099"/>
    <w:rsid w:val="00A711C6"/>
    <w:rsid w:val="00A714D3"/>
    <w:rsid w:val="00A71775"/>
    <w:rsid w:val="00A717B3"/>
    <w:rsid w:val="00A719B3"/>
    <w:rsid w:val="00A71B5A"/>
    <w:rsid w:val="00A71D31"/>
    <w:rsid w:val="00A71FC8"/>
    <w:rsid w:val="00A73392"/>
    <w:rsid w:val="00A73DD6"/>
    <w:rsid w:val="00A73ECF"/>
    <w:rsid w:val="00A73EDE"/>
    <w:rsid w:val="00A7531B"/>
    <w:rsid w:val="00A7538B"/>
    <w:rsid w:val="00A754EE"/>
    <w:rsid w:val="00A7555C"/>
    <w:rsid w:val="00A75BB3"/>
    <w:rsid w:val="00A75C2B"/>
    <w:rsid w:val="00A76F69"/>
    <w:rsid w:val="00A770C9"/>
    <w:rsid w:val="00A77639"/>
    <w:rsid w:val="00A7771A"/>
    <w:rsid w:val="00A80561"/>
    <w:rsid w:val="00A80E8F"/>
    <w:rsid w:val="00A81C45"/>
    <w:rsid w:val="00A81EB4"/>
    <w:rsid w:val="00A82D57"/>
    <w:rsid w:val="00A835D2"/>
    <w:rsid w:val="00A83EFA"/>
    <w:rsid w:val="00A844B6"/>
    <w:rsid w:val="00A84A45"/>
    <w:rsid w:val="00A860B0"/>
    <w:rsid w:val="00A86509"/>
    <w:rsid w:val="00A86F78"/>
    <w:rsid w:val="00A8797C"/>
    <w:rsid w:val="00A87A49"/>
    <w:rsid w:val="00A87DC7"/>
    <w:rsid w:val="00A87E1F"/>
    <w:rsid w:val="00A907F9"/>
    <w:rsid w:val="00A9083F"/>
    <w:rsid w:val="00A90878"/>
    <w:rsid w:val="00A90CE0"/>
    <w:rsid w:val="00A91015"/>
    <w:rsid w:val="00A910BC"/>
    <w:rsid w:val="00A91F93"/>
    <w:rsid w:val="00A92537"/>
    <w:rsid w:val="00A92BFE"/>
    <w:rsid w:val="00A92C13"/>
    <w:rsid w:val="00A92C1D"/>
    <w:rsid w:val="00A92C81"/>
    <w:rsid w:val="00A92C99"/>
    <w:rsid w:val="00A92D16"/>
    <w:rsid w:val="00A93350"/>
    <w:rsid w:val="00A93C7D"/>
    <w:rsid w:val="00A93F51"/>
    <w:rsid w:val="00A94354"/>
    <w:rsid w:val="00A948B0"/>
    <w:rsid w:val="00A94EEA"/>
    <w:rsid w:val="00A96417"/>
    <w:rsid w:val="00A971C7"/>
    <w:rsid w:val="00AA1327"/>
    <w:rsid w:val="00AA13DC"/>
    <w:rsid w:val="00AA1D67"/>
    <w:rsid w:val="00AA2641"/>
    <w:rsid w:val="00AA26D3"/>
    <w:rsid w:val="00AA2E47"/>
    <w:rsid w:val="00AA3783"/>
    <w:rsid w:val="00AA39D6"/>
    <w:rsid w:val="00AA3B10"/>
    <w:rsid w:val="00AA442C"/>
    <w:rsid w:val="00AA4C08"/>
    <w:rsid w:val="00AA4E97"/>
    <w:rsid w:val="00AA51DB"/>
    <w:rsid w:val="00AA5D7E"/>
    <w:rsid w:val="00AA5E75"/>
    <w:rsid w:val="00AA6126"/>
    <w:rsid w:val="00AA72DE"/>
    <w:rsid w:val="00AA7314"/>
    <w:rsid w:val="00AB0FF6"/>
    <w:rsid w:val="00AB10C6"/>
    <w:rsid w:val="00AB132A"/>
    <w:rsid w:val="00AB1491"/>
    <w:rsid w:val="00AB1902"/>
    <w:rsid w:val="00AB1DE0"/>
    <w:rsid w:val="00AB21FA"/>
    <w:rsid w:val="00AB265E"/>
    <w:rsid w:val="00AB2959"/>
    <w:rsid w:val="00AB2E6E"/>
    <w:rsid w:val="00AB325F"/>
    <w:rsid w:val="00AB3444"/>
    <w:rsid w:val="00AB4006"/>
    <w:rsid w:val="00AB4478"/>
    <w:rsid w:val="00AB591F"/>
    <w:rsid w:val="00AB5C01"/>
    <w:rsid w:val="00AB62AC"/>
    <w:rsid w:val="00AB639E"/>
    <w:rsid w:val="00AB6A24"/>
    <w:rsid w:val="00AB7268"/>
    <w:rsid w:val="00AB771B"/>
    <w:rsid w:val="00AB7767"/>
    <w:rsid w:val="00AB7C57"/>
    <w:rsid w:val="00AC0A7F"/>
    <w:rsid w:val="00AC1738"/>
    <w:rsid w:val="00AC1760"/>
    <w:rsid w:val="00AC1A81"/>
    <w:rsid w:val="00AC2156"/>
    <w:rsid w:val="00AC287A"/>
    <w:rsid w:val="00AC28D3"/>
    <w:rsid w:val="00AC4379"/>
    <w:rsid w:val="00AC4F4A"/>
    <w:rsid w:val="00AC4F78"/>
    <w:rsid w:val="00AC54B3"/>
    <w:rsid w:val="00AC58EF"/>
    <w:rsid w:val="00AC5BD5"/>
    <w:rsid w:val="00AC6860"/>
    <w:rsid w:val="00AC6E1E"/>
    <w:rsid w:val="00AC7355"/>
    <w:rsid w:val="00AC74C8"/>
    <w:rsid w:val="00AC79AF"/>
    <w:rsid w:val="00AC7CFD"/>
    <w:rsid w:val="00AC7F47"/>
    <w:rsid w:val="00AD0080"/>
    <w:rsid w:val="00AD02D7"/>
    <w:rsid w:val="00AD08E2"/>
    <w:rsid w:val="00AD0996"/>
    <w:rsid w:val="00AD0A60"/>
    <w:rsid w:val="00AD0B50"/>
    <w:rsid w:val="00AD10BA"/>
    <w:rsid w:val="00AD123E"/>
    <w:rsid w:val="00AD2292"/>
    <w:rsid w:val="00AD262D"/>
    <w:rsid w:val="00AD2DFD"/>
    <w:rsid w:val="00AD3040"/>
    <w:rsid w:val="00AD36C6"/>
    <w:rsid w:val="00AD36F4"/>
    <w:rsid w:val="00AD4175"/>
    <w:rsid w:val="00AD49D8"/>
    <w:rsid w:val="00AD5A9B"/>
    <w:rsid w:val="00AD5EE8"/>
    <w:rsid w:val="00AD6135"/>
    <w:rsid w:val="00AD6E0E"/>
    <w:rsid w:val="00AD721C"/>
    <w:rsid w:val="00AD785F"/>
    <w:rsid w:val="00AE0129"/>
    <w:rsid w:val="00AE0346"/>
    <w:rsid w:val="00AE05C5"/>
    <w:rsid w:val="00AE07BC"/>
    <w:rsid w:val="00AE16F4"/>
    <w:rsid w:val="00AE1B2C"/>
    <w:rsid w:val="00AE1CE4"/>
    <w:rsid w:val="00AE21D1"/>
    <w:rsid w:val="00AE2570"/>
    <w:rsid w:val="00AE2B49"/>
    <w:rsid w:val="00AE3369"/>
    <w:rsid w:val="00AE3449"/>
    <w:rsid w:val="00AE3716"/>
    <w:rsid w:val="00AE3AEF"/>
    <w:rsid w:val="00AE3BA7"/>
    <w:rsid w:val="00AE48B7"/>
    <w:rsid w:val="00AE517B"/>
    <w:rsid w:val="00AE54EE"/>
    <w:rsid w:val="00AE59A9"/>
    <w:rsid w:val="00AE5A71"/>
    <w:rsid w:val="00AE5B8B"/>
    <w:rsid w:val="00AE5DF8"/>
    <w:rsid w:val="00AE676A"/>
    <w:rsid w:val="00AE6BD7"/>
    <w:rsid w:val="00AE7385"/>
    <w:rsid w:val="00AE7534"/>
    <w:rsid w:val="00AE7C3B"/>
    <w:rsid w:val="00AF08F1"/>
    <w:rsid w:val="00AF0AA1"/>
    <w:rsid w:val="00AF0B0D"/>
    <w:rsid w:val="00AF0B6C"/>
    <w:rsid w:val="00AF100E"/>
    <w:rsid w:val="00AF1960"/>
    <w:rsid w:val="00AF2226"/>
    <w:rsid w:val="00AF294E"/>
    <w:rsid w:val="00AF2F6D"/>
    <w:rsid w:val="00AF353B"/>
    <w:rsid w:val="00AF3564"/>
    <w:rsid w:val="00AF3FD8"/>
    <w:rsid w:val="00AF4059"/>
    <w:rsid w:val="00AF4161"/>
    <w:rsid w:val="00AF464E"/>
    <w:rsid w:val="00AF474D"/>
    <w:rsid w:val="00AF4D94"/>
    <w:rsid w:val="00AF50F3"/>
    <w:rsid w:val="00AF56E6"/>
    <w:rsid w:val="00AF5F04"/>
    <w:rsid w:val="00AF6039"/>
    <w:rsid w:val="00AF6791"/>
    <w:rsid w:val="00AF6A52"/>
    <w:rsid w:val="00AF6F0D"/>
    <w:rsid w:val="00B00509"/>
    <w:rsid w:val="00B0055A"/>
    <w:rsid w:val="00B007D8"/>
    <w:rsid w:val="00B00D47"/>
    <w:rsid w:val="00B00D64"/>
    <w:rsid w:val="00B00ED4"/>
    <w:rsid w:val="00B011BB"/>
    <w:rsid w:val="00B01B61"/>
    <w:rsid w:val="00B01C44"/>
    <w:rsid w:val="00B02ADD"/>
    <w:rsid w:val="00B031EF"/>
    <w:rsid w:val="00B03664"/>
    <w:rsid w:val="00B03CDC"/>
    <w:rsid w:val="00B03F75"/>
    <w:rsid w:val="00B047E3"/>
    <w:rsid w:val="00B04A36"/>
    <w:rsid w:val="00B04BCE"/>
    <w:rsid w:val="00B053E1"/>
    <w:rsid w:val="00B05789"/>
    <w:rsid w:val="00B05A49"/>
    <w:rsid w:val="00B06148"/>
    <w:rsid w:val="00B0636A"/>
    <w:rsid w:val="00B06548"/>
    <w:rsid w:val="00B065D7"/>
    <w:rsid w:val="00B07023"/>
    <w:rsid w:val="00B07794"/>
    <w:rsid w:val="00B07C20"/>
    <w:rsid w:val="00B07ECB"/>
    <w:rsid w:val="00B102EE"/>
    <w:rsid w:val="00B111FE"/>
    <w:rsid w:val="00B12574"/>
    <w:rsid w:val="00B12937"/>
    <w:rsid w:val="00B13679"/>
    <w:rsid w:val="00B14180"/>
    <w:rsid w:val="00B14288"/>
    <w:rsid w:val="00B14B3A"/>
    <w:rsid w:val="00B14B98"/>
    <w:rsid w:val="00B14FF3"/>
    <w:rsid w:val="00B15C83"/>
    <w:rsid w:val="00B15CE4"/>
    <w:rsid w:val="00B16260"/>
    <w:rsid w:val="00B16663"/>
    <w:rsid w:val="00B17291"/>
    <w:rsid w:val="00B17F27"/>
    <w:rsid w:val="00B200FC"/>
    <w:rsid w:val="00B20B01"/>
    <w:rsid w:val="00B20C26"/>
    <w:rsid w:val="00B213FD"/>
    <w:rsid w:val="00B21F9F"/>
    <w:rsid w:val="00B22FF0"/>
    <w:rsid w:val="00B236B7"/>
    <w:rsid w:val="00B24766"/>
    <w:rsid w:val="00B2485F"/>
    <w:rsid w:val="00B24A48"/>
    <w:rsid w:val="00B24F52"/>
    <w:rsid w:val="00B25551"/>
    <w:rsid w:val="00B25C44"/>
    <w:rsid w:val="00B26187"/>
    <w:rsid w:val="00B26605"/>
    <w:rsid w:val="00B272D1"/>
    <w:rsid w:val="00B276F0"/>
    <w:rsid w:val="00B2777E"/>
    <w:rsid w:val="00B27856"/>
    <w:rsid w:val="00B302CD"/>
    <w:rsid w:val="00B30766"/>
    <w:rsid w:val="00B3137A"/>
    <w:rsid w:val="00B31959"/>
    <w:rsid w:val="00B31977"/>
    <w:rsid w:val="00B31B4E"/>
    <w:rsid w:val="00B324B5"/>
    <w:rsid w:val="00B326C2"/>
    <w:rsid w:val="00B32781"/>
    <w:rsid w:val="00B331A9"/>
    <w:rsid w:val="00B33215"/>
    <w:rsid w:val="00B33F6B"/>
    <w:rsid w:val="00B3431E"/>
    <w:rsid w:val="00B34464"/>
    <w:rsid w:val="00B34853"/>
    <w:rsid w:val="00B34BEC"/>
    <w:rsid w:val="00B35057"/>
    <w:rsid w:val="00B35B78"/>
    <w:rsid w:val="00B362BC"/>
    <w:rsid w:val="00B36A0D"/>
    <w:rsid w:val="00B370C7"/>
    <w:rsid w:val="00B3733B"/>
    <w:rsid w:val="00B37ABC"/>
    <w:rsid w:val="00B37C51"/>
    <w:rsid w:val="00B403BD"/>
    <w:rsid w:val="00B408BD"/>
    <w:rsid w:val="00B40C1A"/>
    <w:rsid w:val="00B40DB6"/>
    <w:rsid w:val="00B41F9A"/>
    <w:rsid w:val="00B429DC"/>
    <w:rsid w:val="00B42F40"/>
    <w:rsid w:val="00B43CD7"/>
    <w:rsid w:val="00B44C86"/>
    <w:rsid w:val="00B44DE4"/>
    <w:rsid w:val="00B44E16"/>
    <w:rsid w:val="00B45042"/>
    <w:rsid w:val="00B45083"/>
    <w:rsid w:val="00B45724"/>
    <w:rsid w:val="00B45BA7"/>
    <w:rsid w:val="00B469F3"/>
    <w:rsid w:val="00B46F26"/>
    <w:rsid w:val="00B474A6"/>
    <w:rsid w:val="00B47F6F"/>
    <w:rsid w:val="00B50275"/>
    <w:rsid w:val="00B51524"/>
    <w:rsid w:val="00B520A0"/>
    <w:rsid w:val="00B52343"/>
    <w:rsid w:val="00B526A6"/>
    <w:rsid w:val="00B5289B"/>
    <w:rsid w:val="00B52F8D"/>
    <w:rsid w:val="00B53FBB"/>
    <w:rsid w:val="00B54667"/>
    <w:rsid w:val="00B54AF1"/>
    <w:rsid w:val="00B54EBB"/>
    <w:rsid w:val="00B55B99"/>
    <w:rsid w:val="00B55D1E"/>
    <w:rsid w:val="00B56540"/>
    <w:rsid w:val="00B56E91"/>
    <w:rsid w:val="00B571E2"/>
    <w:rsid w:val="00B5779F"/>
    <w:rsid w:val="00B5797D"/>
    <w:rsid w:val="00B6059F"/>
    <w:rsid w:val="00B60BCA"/>
    <w:rsid w:val="00B60EE2"/>
    <w:rsid w:val="00B6107C"/>
    <w:rsid w:val="00B615A6"/>
    <w:rsid w:val="00B61661"/>
    <w:rsid w:val="00B61DB2"/>
    <w:rsid w:val="00B6288A"/>
    <w:rsid w:val="00B62C05"/>
    <w:rsid w:val="00B6331F"/>
    <w:rsid w:val="00B63415"/>
    <w:rsid w:val="00B6365B"/>
    <w:rsid w:val="00B6396D"/>
    <w:rsid w:val="00B64242"/>
    <w:rsid w:val="00B64593"/>
    <w:rsid w:val="00B649FE"/>
    <w:rsid w:val="00B664B7"/>
    <w:rsid w:val="00B702F3"/>
    <w:rsid w:val="00B708D9"/>
    <w:rsid w:val="00B709A4"/>
    <w:rsid w:val="00B709E2"/>
    <w:rsid w:val="00B70D29"/>
    <w:rsid w:val="00B7139C"/>
    <w:rsid w:val="00B7246A"/>
    <w:rsid w:val="00B72691"/>
    <w:rsid w:val="00B729E5"/>
    <w:rsid w:val="00B7399C"/>
    <w:rsid w:val="00B73AAB"/>
    <w:rsid w:val="00B73D67"/>
    <w:rsid w:val="00B73E8B"/>
    <w:rsid w:val="00B74137"/>
    <w:rsid w:val="00B74532"/>
    <w:rsid w:val="00B7498B"/>
    <w:rsid w:val="00B7522D"/>
    <w:rsid w:val="00B752C8"/>
    <w:rsid w:val="00B75793"/>
    <w:rsid w:val="00B75883"/>
    <w:rsid w:val="00B75F9F"/>
    <w:rsid w:val="00B766B9"/>
    <w:rsid w:val="00B7747E"/>
    <w:rsid w:val="00B77941"/>
    <w:rsid w:val="00B77A58"/>
    <w:rsid w:val="00B8025F"/>
    <w:rsid w:val="00B802D9"/>
    <w:rsid w:val="00B80327"/>
    <w:rsid w:val="00B805B8"/>
    <w:rsid w:val="00B805E2"/>
    <w:rsid w:val="00B80D9D"/>
    <w:rsid w:val="00B81762"/>
    <w:rsid w:val="00B818EC"/>
    <w:rsid w:val="00B82B05"/>
    <w:rsid w:val="00B83315"/>
    <w:rsid w:val="00B84471"/>
    <w:rsid w:val="00B85D4C"/>
    <w:rsid w:val="00B86486"/>
    <w:rsid w:val="00B86926"/>
    <w:rsid w:val="00B871F9"/>
    <w:rsid w:val="00B87491"/>
    <w:rsid w:val="00B87B6C"/>
    <w:rsid w:val="00B90221"/>
    <w:rsid w:val="00B9031B"/>
    <w:rsid w:val="00B90A6C"/>
    <w:rsid w:val="00B91162"/>
    <w:rsid w:val="00B91D90"/>
    <w:rsid w:val="00B925C3"/>
    <w:rsid w:val="00B92994"/>
    <w:rsid w:val="00B94239"/>
    <w:rsid w:val="00B9478A"/>
    <w:rsid w:val="00B9495D"/>
    <w:rsid w:val="00B95179"/>
    <w:rsid w:val="00B95252"/>
    <w:rsid w:val="00B95B9A"/>
    <w:rsid w:val="00B95DF3"/>
    <w:rsid w:val="00B961FC"/>
    <w:rsid w:val="00B97291"/>
    <w:rsid w:val="00B972DF"/>
    <w:rsid w:val="00B97444"/>
    <w:rsid w:val="00B97AD7"/>
    <w:rsid w:val="00BA092C"/>
    <w:rsid w:val="00BA0C8B"/>
    <w:rsid w:val="00BA0E18"/>
    <w:rsid w:val="00BA0E40"/>
    <w:rsid w:val="00BA12C0"/>
    <w:rsid w:val="00BA1C6F"/>
    <w:rsid w:val="00BA256D"/>
    <w:rsid w:val="00BA2796"/>
    <w:rsid w:val="00BA2DDF"/>
    <w:rsid w:val="00BA2F8F"/>
    <w:rsid w:val="00BA396A"/>
    <w:rsid w:val="00BA5282"/>
    <w:rsid w:val="00BA5A47"/>
    <w:rsid w:val="00BA6A81"/>
    <w:rsid w:val="00BA6B31"/>
    <w:rsid w:val="00BA6EF2"/>
    <w:rsid w:val="00BA6EFD"/>
    <w:rsid w:val="00BA70A7"/>
    <w:rsid w:val="00BA7446"/>
    <w:rsid w:val="00BA7630"/>
    <w:rsid w:val="00BA765B"/>
    <w:rsid w:val="00BA7F5E"/>
    <w:rsid w:val="00BB010E"/>
    <w:rsid w:val="00BB0996"/>
    <w:rsid w:val="00BB0E41"/>
    <w:rsid w:val="00BB2177"/>
    <w:rsid w:val="00BB2D3A"/>
    <w:rsid w:val="00BB40BB"/>
    <w:rsid w:val="00BB41ED"/>
    <w:rsid w:val="00BB46DD"/>
    <w:rsid w:val="00BB4D23"/>
    <w:rsid w:val="00BB5106"/>
    <w:rsid w:val="00BB6221"/>
    <w:rsid w:val="00BB62E2"/>
    <w:rsid w:val="00BB6AD5"/>
    <w:rsid w:val="00BB7357"/>
    <w:rsid w:val="00BB7C17"/>
    <w:rsid w:val="00BB7D32"/>
    <w:rsid w:val="00BB7E80"/>
    <w:rsid w:val="00BC0904"/>
    <w:rsid w:val="00BC0CA7"/>
    <w:rsid w:val="00BC0F16"/>
    <w:rsid w:val="00BC19E2"/>
    <w:rsid w:val="00BC1BA1"/>
    <w:rsid w:val="00BC28AF"/>
    <w:rsid w:val="00BC2BA1"/>
    <w:rsid w:val="00BC2C3E"/>
    <w:rsid w:val="00BC2D24"/>
    <w:rsid w:val="00BC2ED7"/>
    <w:rsid w:val="00BC2F20"/>
    <w:rsid w:val="00BC2F63"/>
    <w:rsid w:val="00BC335A"/>
    <w:rsid w:val="00BC3A5B"/>
    <w:rsid w:val="00BC4382"/>
    <w:rsid w:val="00BC56A5"/>
    <w:rsid w:val="00BC5861"/>
    <w:rsid w:val="00BC68E5"/>
    <w:rsid w:val="00BC68EA"/>
    <w:rsid w:val="00BC6B30"/>
    <w:rsid w:val="00BC6B58"/>
    <w:rsid w:val="00BC6F64"/>
    <w:rsid w:val="00BC7486"/>
    <w:rsid w:val="00BC7BBD"/>
    <w:rsid w:val="00BD0E45"/>
    <w:rsid w:val="00BD1635"/>
    <w:rsid w:val="00BD1ABF"/>
    <w:rsid w:val="00BD1FBC"/>
    <w:rsid w:val="00BD233B"/>
    <w:rsid w:val="00BD2396"/>
    <w:rsid w:val="00BD250E"/>
    <w:rsid w:val="00BD2B26"/>
    <w:rsid w:val="00BD316C"/>
    <w:rsid w:val="00BD31BF"/>
    <w:rsid w:val="00BD45CB"/>
    <w:rsid w:val="00BD4A7F"/>
    <w:rsid w:val="00BD4C55"/>
    <w:rsid w:val="00BD4D44"/>
    <w:rsid w:val="00BD4E46"/>
    <w:rsid w:val="00BD5842"/>
    <w:rsid w:val="00BD5E08"/>
    <w:rsid w:val="00BD5F56"/>
    <w:rsid w:val="00BD6011"/>
    <w:rsid w:val="00BD612E"/>
    <w:rsid w:val="00BD6261"/>
    <w:rsid w:val="00BD7457"/>
    <w:rsid w:val="00BD7CBF"/>
    <w:rsid w:val="00BE0954"/>
    <w:rsid w:val="00BE0DCB"/>
    <w:rsid w:val="00BE0EE7"/>
    <w:rsid w:val="00BE0EFC"/>
    <w:rsid w:val="00BE113E"/>
    <w:rsid w:val="00BE126F"/>
    <w:rsid w:val="00BE19D1"/>
    <w:rsid w:val="00BE2177"/>
    <w:rsid w:val="00BE25EC"/>
    <w:rsid w:val="00BE26EC"/>
    <w:rsid w:val="00BE2DA3"/>
    <w:rsid w:val="00BE3340"/>
    <w:rsid w:val="00BE3C4A"/>
    <w:rsid w:val="00BE4104"/>
    <w:rsid w:val="00BE498A"/>
    <w:rsid w:val="00BE4B7E"/>
    <w:rsid w:val="00BE4D0B"/>
    <w:rsid w:val="00BE5689"/>
    <w:rsid w:val="00BE5CDD"/>
    <w:rsid w:val="00BE65E6"/>
    <w:rsid w:val="00BE69FD"/>
    <w:rsid w:val="00BE6B09"/>
    <w:rsid w:val="00BE6F59"/>
    <w:rsid w:val="00BF0335"/>
    <w:rsid w:val="00BF063A"/>
    <w:rsid w:val="00BF0754"/>
    <w:rsid w:val="00BF086D"/>
    <w:rsid w:val="00BF102E"/>
    <w:rsid w:val="00BF1575"/>
    <w:rsid w:val="00BF1753"/>
    <w:rsid w:val="00BF1CA9"/>
    <w:rsid w:val="00BF1CEE"/>
    <w:rsid w:val="00BF233E"/>
    <w:rsid w:val="00BF283B"/>
    <w:rsid w:val="00BF2893"/>
    <w:rsid w:val="00BF3042"/>
    <w:rsid w:val="00BF37E4"/>
    <w:rsid w:val="00BF3D1A"/>
    <w:rsid w:val="00BF418D"/>
    <w:rsid w:val="00BF4B31"/>
    <w:rsid w:val="00BF4BC8"/>
    <w:rsid w:val="00BF54A2"/>
    <w:rsid w:val="00BF5B19"/>
    <w:rsid w:val="00BF75FC"/>
    <w:rsid w:val="00BF769A"/>
    <w:rsid w:val="00C000FC"/>
    <w:rsid w:val="00C001BB"/>
    <w:rsid w:val="00C002A2"/>
    <w:rsid w:val="00C0143D"/>
    <w:rsid w:val="00C01553"/>
    <w:rsid w:val="00C01744"/>
    <w:rsid w:val="00C0263F"/>
    <w:rsid w:val="00C030DE"/>
    <w:rsid w:val="00C03357"/>
    <w:rsid w:val="00C03D39"/>
    <w:rsid w:val="00C046B0"/>
    <w:rsid w:val="00C04B56"/>
    <w:rsid w:val="00C04FB5"/>
    <w:rsid w:val="00C05517"/>
    <w:rsid w:val="00C0575A"/>
    <w:rsid w:val="00C05772"/>
    <w:rsid w:val="00C06247"/>
    <w:rsid w:val="00C064C0"/>
    <w:rsid w:val="00C0667C"/>
    <w:rsid w:val="00C06E8C"/>
    <w:rsid w:val="00C072FE"/>
    <w:rsid w:val="00C074CB"/>
    <w:rsid w:val="00C0767D"/>
    <w:rsid w:val="00C07DB8"/>
    <w:rsid w:val="00C106C3"/>
    <w:rsid w:val="00C10A8D"/>
    <w:rsid w:val="00C11184"/>
    <w:rsid w:val="00C11387"/>
    <w:rsid w:val="00C11BC0"/>
    <w:rsid w:val="00C11F58"/>
    <w:rsid w:val="00C121B9"/>
    <w:rsid w:val="00C12258"/>
    <w:rsid w:val="00C122AD"/>
    <w:rsid w:val="00C12358"/>
    <w:rsid w:val="00C12888"/>
    <w:rsid w:val="00C12AC7"/>
    <w:rsid w:val="00C12C6F"/>
    <w:rsid w:val="00C12F19"/>
    <w:rsid w:val="00C130AB"/>
    <w:rsid w:val="00C134F1"/>
    <w:rsid w:val="00C13754"/>
    <w:rsid w:val="00C13AA0"/>
    <w:rsid w:val="00C13AE2"/>
    <w:rsid w:val="00C13F29"/>
    <w:rsid w:val="00C144C4"/>
    <w:rsid w:val="00C14D82"/>
    <w:rsid w:val="00C15407"/>
    <w:rsid w:val="00C155D9"/>
    <w:rsid w:val="00C158B4"/>
    <w:rsid w:val="00C1656B"/>
    <w:rsid w:val="00C16DB6"/>
    <w:rsid w:val="00C1735F"/>
    <w:rsid w:val="00C173D1"/>
    <w:rsid w:val="00C20A8C"/>
    <w:rsid w:val="00C2105D"/>
    <w:rsid w:val="00C212B6"/>
    <w:rsid w:val="00C22BE1"/>
    <w:rsid w:val="00C23006"/>
    <w:rsid w:val="00C23317"/>
    <w:rsid w:val="00C23442"/>
    <w:rsid w:val="00C235B6"/>
    <w:rsid w:val="00C23853"/>
    <w:rsid w:val="00C23859"/>
    <w:rsid w:val="00C24501"/>
    <w:rsid w:val="00C25338"/>
    <w:rsid w:val="00C25346"/>
    <w:rsid w:val="00C25E5F"/>
    <w:rsid w:val="00C25FCA"/>
    <w:rsid w:val="00C260CE"/>
    <w:rsid w:val="00C26383"/>
    <w:rsid w:val="00C26FD6"/>
    <w:rsid w:val="00C275CF"/>
    <w:rsid w:val="00C27C56"/>
    <w:rsid w:val="00C30152"/>
    <w:rsid w:val="00C30A25"/>
    <w:rsid w:val="00C333AF"/>
    <w:rsid w:val="00C33689"/>
    <w:rsid w:val="00C33ED0"/>
    <w:rsid w:val="00C34627"/>
    <w:rsid w:val="00C346CE"/>
    <w:rsid w:val="00C348D0"/>
    <w:rsid w:val="00C34FFB"/>
    <w:rsid w:val="00C35870"/>
    <w:rsid w:val="00C36058"/>
    <w:rsid w:val="00C36519"/>
    <w:rsid w:val="00C37AF9"/>
    <w:rsid w:val="00C37DAC"/>
    <w:rsid w:val="00C37DC1"/>
    <w:rsid w:val="00C40FE4"/>
    <w:rsid w:val="00C418B4"/>
    <w:rsid w:val="00C41D12"/>
    <w:rsid w:val="00C41D22"/>
    <w:rsid w:val="00C42027"/>
    <w:rsid w:val="00C421EA"/>
    <w:rsid w:val="00C4227F"/>
    <w:rsid w:val="00C422A4"/>
    <w:rsid w:val="00C430E7"/>
    <w:rsid w:val="00C43485"/>
    <w:rsid w:val="00C4489C"/>
    <w:rsid w:val="00C44C69"/>
    <w:rsid w:val="00C44D1B"/>
    <w:rsid w:val="00C46281"/>
    <w:rsid w:val="00C46F9F"/>
    <w:rsid w:val="00C501E3"/>
    <w:rsid w:val="00C51529"/>
    <w:rsid w:val="00C51CF3"/>
    <w:rsid w:val="00C51DFF"/>
    <w:rsid w:val="00C51E2C"/>
    <w:rsid w:val="00C5215D"/>
    <w:rsid w:val="00C52371"/>
    <w:rsid w:val="00C5349D"/>
    <w:rsid w:val="00C535B5"/>
    <w:rsid w:val="00C53BAB"/>
    <w:rsid w:val="00C54565"/>
    <w:rsid w:val="00C54994"/>
    <w:rsid w:val="00C552BE"/>
    <w:rsid w:val="00C557CA"/>
    <w:rsid w:val="00C55A86"/>
    <w:rsid w:val="00C55E48"/>
    <w:rsid w:val="00C566EF"/>
    <w:rsid w:val="00C57484"/>
    <w:rsid w:val="00C57E92"/>
    <w:rsid w:val="00C607FD"/>
    <w:rsid w:val="00C60C73"/>
    <w:rsid w:val="00C60CBD"/>
    <w:rsid w:val="00C615F4"/>
    <w:rsid w:val="00C61D4D"/>
    <w:rsid w:val="00C62405"/>
    <w:rsid w:val="00C626DD"/>
    <w:rsid w:val="00C6272B"/>
    <w:rsid w:val="00C631BB"/>
    <w:rsid w:val="00C6328E"/>
    <w:rsid w:val="00C63960"/>
    <w:rsid w:val="00C63BE3"/>
    <w:rsid w:val="00C64A80"/>
    <w:rsid w:val="00C64CF2"/>
    <w:rsid w:val="00C6547E"/>
    <w:rsid w:val="00C654FA"/>
    <w:rsid w:val="00C65746"/>
    <w:rsid w:val="00C65C81"/>
    <w:rsid w:val="00C661FD"/>
    <w:rsid w:val="00C66388"/>
    <w:rsid w:val="00C66471"/>
    <w:rsid w:val="00C666B9"/>
    <w:rsid w:val="00C66C01"/>
    <w:rsid w:val="00C66EA0"/>
    <w:rsid w:val="00C6709C"/>
    <w:rsid w:val="00C6727B"/>
    <w:rsid w:val="00C6771F"/>
    <w:rsid w:val="00C67DE8"/>
    <w:rsid w:val="00C70A83"/>
    <w:rsid w:val="00C70F46"/>
    <w:rsid w:val="00C718CC"/>
    <w:rsid w:val="00C72C91"/>
    <w:rsid w:val="00C734F4"/>
    <w:rsid w:val="00C7353B"/>
    <w:rsid w:val="00C73789"/>
    <w:rsid w:val="00C738B8"/>
    <w:rsid w:val="00C738DB"/>
    <w:rsid w:val="00C74A03"/>
    <w:rsid w:val="00C74E87"/>
    <w:rsid w:val="00C757C3"/>
    <w:rsid w:val="00C75821"/>
    <w:rsid w:val="00C758E9"/>
    <w:rsid w:val="00C75F0D"/>
    <w:rsid w:val="00C76DE4"/>
    <w:rsid w:val="00C76ED5"/>
    <w:rsid w:val="00C7718F"/>
    <w:rsid w:val="00C77370"/>
    <w:rsid w:val="00C77567"/>
    <w:rsid w:val="00C77A8B"/>
    <w:rsid w:val="00C77AB2"/>
    <w:rsid w:val="00C77C0B"/>
    <w:rsid w:val="00C77E45"/>
    <w:rsid w:val="00C77FD3"/>
    <w:rsid w:val="00C804F3"/>
    <w:rsid w:val="00C80642"/>
    <w:rsid w:val="00C80983"/>
    <w:rsid w:val="00C80FB7"/>
    <w:rsid w:val="00C8121F"/>
    <w:rsid w:val="00C81388"/>
    <w:rsid w:val="00C814B7"/>
    <w:rsid w:val="00C81E87"/>
    <w:rsid w:val="00C81F05"/>
    <w:rsid w:val="00C822C8"/>
    <w:rsid w:val="00C82A1C"/>
    <w:rsid w:val="00C82C42"/>
    <w:rsid w:val="00C8348A"/>
    <w:rsid w:val="00C834AE"/>
    <w:rsid w:val="00C838FA"/>
    <w:rsid w:val="00C83C38"/>
    <w:rsid w:val="00C83F5C"/>
    <w:rsid w:val="00C8424F"/>
    <w:rsid w:val="00C84358"/>
    <w:rsid w:val="00C84632"/>
    <w:rsid w:val="00C84C9A"/>
    <w:rsid w:val="00C84D89"/>
    <w:rsid w:val="00C84E73"/>
    <w:rsid w:val="00C85414"/>
    <w:rsid w:val="00C857B5"/>
    <w:rsid w:val="00C86267"/>
    <w:rsid w:val="00C87B20"/>
    <w:rsid w:val="00C87EA9"/>
    <w:rsid w:val="00C902D9"/>
    <w:rsid w:val="00C907E9"/>
    <w:rsid w:val="00C90E64"/>
    <w:rsid w:val="00C9114C"/>
    <w:rsid w:val="00C916DC"/>
    <w:rsid w:val="00C91759"/>
    <w:rsid w:val="00C91806"/>
    <w:rsid w:val="00C91A22"/>
    <w:rsid w:val="00C91DEC"/>
    <w:rsid w:val="00C9223D"/>
    <w:rsid w:val="00C92464"/>
    <w:rsid w:val="00C92481"/>
    <w:rsid w:val="00C930A7"/>
    <w:rsid w:val="00C93262"/>
    <w:rsid w:val="00C93DCF"/>
    <w:rsid w:val="00C9526D"/>
    <w:rsid w:val="00C95570"/>
    <w:rsid w:val="00C95574"/>
    <w:rsid w:val="00C97133"/>
    <w:rsid w:val="00C97272"/>
    <w:rsid w:val="00C97C6F"/>
    <w:rsid w:val="00C97C9B"/>
    <w:rsid w:val="00CA0C56"/>
    <w:rsid w:val="00CA157F"/>
    <w:rsid w:val="00CA23DE"/>
    <w:rsid w:val="00CA2548"/>
    <w:rsid w:val="00CA2A28"/>
    <w:rsid w:val="00CA329E"/>
    <w:rsid w:val="00CA4158"/>
    <w:rsid w:val="00CA42AF"/>
    <w:rsid w:val="00CA4308"/>
    <w:rsid w:val="00CA55A9"/>
    <w:rsid w:val="00CA5659"/>
    <w:rsid w:val="00CA584E"/>
    <w:rsid w:val="00CA73F0"/>
    <w:rsid w:val="00CA73F7"/>
    <w:rsid w:val="00CA7F6F"/>
    <w:rsid w:val="00CB0724"/>
    <w:rsid w:val="00CB1575"/>
    <w:rsid w:val="00CB1ADB"/>
    <w:rsid w:val="00CB2030"/>
    <w:rsid w:val="00CB2C6D"/>
    <w:rsid w:val="00CB2DCA"/>
    <w:rsid w:val="00CB2ECE"/>
    <w:rsid w:val="00CB33D1"/>
    <w:rsid w:val="00CB3766"/>
    <w:rsid w:val="00CB3D1E"/>
    <w:rsid w:val="00CB4F8F"/>
    <w:rsid w:val="00CB57D3"/>
    <w:rsid w:val="00CB59A8"/>
    <w:rsid w:val="00CB6211"/>
    <w:rsid w:val="00CB79B8"/>
    <w:rsid w:val="00CB7E65"/>
    <w:rsid w:val="00CC0217"/>
    <w:rsid w:val="00CC0F56"/>
    <w:rsid w:val="00CC1C74"/>
    <w:rsid w:val="00CC3430"/>
    <w:rsid w:val="00CC404C"/>
    <w:rsid w:val="00CC470C"/>
    <w:rsid w:val="00CC47C4"/>
    <w:rsid w:val="00CC4D1C"/>
    <w:rsid w:val="00CC518F"/>
    <w:rsid w:val="00CC56F6"/>
    <w:rsid w:val="00CC5CE6"/>
    <w:rsid w:val="00CC622C"/>
    <w:rsid w:val="00CC669C"/>
    <w:rsid w:val="00CC68F9"/>
    <w:rsid w:val="00CC6D82"/>
    <w:rsid w:val="00CC70FD"/>
    <w:rsid w:val="00CC72CA"/>
    <w:rsid w:val="00CC7B32"/>
    <w:rsid w:val="00CC7D71"/>
    <w:rsid w:val="00CC7E88"/>
    <w:rsid w:val="00CD0100"/>
    <w:rsid w:val="00CD0B87"/>
    <w:rsid w:val="00CD10AD"/>
    <w:rsid w:val="00CD150A"/>
    <w:rsid w:val="00CD1605"/>
    <w:rsid w:val="00CD18C5"/>
    <w:rsid w:val="00CD212F"/>
    <w:rsid w:val="00CD21B4"/>
    <w:rsid w:val="00CD2C36"/>
    <w:rsid w:val="00CD4109"/>
    <w:rsid w:val="00CD426E"/>
    <w:rsid w:val="00CD4F21"/>
    <w:rsid w:val="00CD5120"/>
    <w:rsid w:val="00CD55AD"/>
    <w:rsid w:val="00CD58BD"/>
    <w:rsid w:val="00CD598F"/>
    <w:rsid w:val="00CD5BB7"/>
    <w:rsid w:val="00CD667C"/>
    <w:rsid w:val="00CD677C"/>
    <w:rsid w:val="00CD689C"/>
    <w:rsid w:val="00CD74AD"/>
    <w:rsid w:val="00CD7D62"/>
    <w:rsid w:val="00CD7DA4"/>
    <w:rsid w:val="00CE014F"/>
    <w:rsid w:val="00CE05A9"/>
    <w:rsid w:val="00CE05F4"/>
    <w:rsid w:val="00CE1040"/>
    <w:rsid w:val="00CE1135"/>
    <w:rsid w:val="00CE1E44"/>
    <w:rsid w:val="00CE27B1"/>
    <w:rsid w:val="00CE2AEF"/>
    <w:rsid w:val="00CE2B8D"/>
    <w:rsid w:val="00CE2B93"/>
    <w:rsid w:val="00CE2D53"/>
    <w:rsid w:val="00CE2E01"/>
    <w:rsid w:val="00CE31E3"/>
    <w:rsid w:val="00CE374D"/>
    <w:rsid w:val="00CE40C0"/>
    <w:rsid w:val="00CE4B45"/>
    <w:rsid w:val="00CE4C1F"/>
    <w:rsid w:val="00CE5471"/>
    <w:rsid w:val="00CE60B1"/>
    <w:rsid w:val="00CE6F70"/>
    <w:rsid w:val="00CF028A"/>
    <w:rsid w:val="00CF031F"/>
    <w:rsid w:val="00CF066C"/>
    <w:rsid w:val="00CF0EEC"/>
    <w:rsid w:val="00CF15BC"/>
    <w:rsid w:val="00CF2501"/>
    <w:rsid w:val="00CF2A2D"/>
    <w:rsid w:val="00CF3278"/>
    <w:rsid w:val="00CF34BA"/>
    <w:rsid w:val="00CF3814"/>
    <w:rsid w:val="00CF3A73"/>
    <w:rsid w:val="00CF3AEC"/>
    <w:rsid w:val="00CF3FAD"/>
    <w:rsid w:val="00CF5080"/>
    <w:rsid w:val="00CF5088"/>
    <w:rsid w:val="00CF5A7B"/>
    <w:rsid w:val="00CF5E1D"/>
    <w:rsid w:val="00CF6838"/>
    <w:rsid w:val="00CF6914"/>
    <w:rsid w:val="00CF6E1A"/>
    <w:rsid w:val="00CF6F25"/>
    <w:rsid w:val="00CF6F47"/>
    <w:rsid w:val="00CF7B62"/>
    <w:rsid w:val="00CF7BC4"/>
    <w:rsid w:val="00D0010D"/>
    <w:rsid w:val="00D001F2"/>
    <w:rsid w:val="00D00637"/>
    <w:rsid w:val="00D00689"/>
    <w:rsid w:val="00D008D3"/>
    <w:rsid w:val="00D01752"/>
    <w:rsid w:val="00D01D15"/>
    <w:rsid w:val="00D0220A"/>
    <w:rsid w:val="00D023EC"/>
    <w:rsid w:val="00D03055"/>
    <w:rsid w:val="00D0323D"/>
    <w:rsid w:val="00D03AC5"/>
    <w:rsid w:val="00D046B8"/>
    <w:rsid w:val="00D0489E"/>
    <w:rsid w:val="00D05798"/>
    <w:rsid w:val="00D05D52"/>
    <w:rsid w:val="00D06138"/>
    <w:rsid w:val="00D0660F"/>
    <w:rsid w:val="00D06C99"/>
    <w:rsid w:val="00D06DB6"/>
    <w:rsid w:val="00D07506"/>
    <w:rsid w:val="00D07B95"/>
    <w:rsid w:val="00D10921"/>
    <w:rsid w:val="00D11259"/>
    <w:rsid w:val="00D11261"/>
    <w:rsid w:val="00D115F1"/>
    <w:rsid w:val="00D119A4"/>
    <w:rsid w:val="00D11C4D"/>
    <w:rsid w:val="00D12AFF"/>
    <w:rsid w:val="00D137D9"/>
    <w:rsid w:val="00D13861"/>
    <w:rsid w:val="00D138C9"/>
    <w:rsid w:val="00D139E7"/>
    <w:rsid w:val="00D13BDF"/>
    <w:rsid w:val="00D1467A"/>
    <w:rsid w:val="00D14AA3"/>
    <w:rsid w:val="00D155A9"/>
    <w:rsid w:val="00D155BA"/>
    <w:rsid w:val="00D167AD"/>
    <w:rsid w:val="00D17213"/>
    <w:rsid w:val="00D174FD"/>
    <w:rsid w:val="00D177BE"/>
    <w:rsid w:val="00D17C61"/>
    <w:rsid w:val="00D17E10"/>
    <w:rsid w:val="00D17E27"/>
    <w:rsid w:val="00D20E21"/>
    <w:rsid w:val="00D20ED7"/>
    <w:rsid w:val="00D212C2"/>
    <w:rsid w:val="00D2198E"/>
    <w:rsid w:val="00D21F2D"/>
    <w:rsid w:val="00D22228"/>
    <w:rsid w:val="00D22285"/>
    <w:rsid w:val="00D2235A"/>
    <w:rsid w:val="00D22C52"/>
    <w:rsid w:val="00D22D8E"/>
    <w:rsid w:val="00D23077"/>
    <w:rsid w:val="00D23A6B"/>
    <w:rsid w:val="00D2465F"/>
    <w:rsid w:val="00D24EB6"/>
    <w:rsid w:val="00D258D3"/>
    <w:rsid w:val="00D25A0E"/>
    <w:rsid w:val="00D25B34"/>
    <w:rsid w:val="00D265D3"/>
    <w:rsid w:val="00D268A7"/>
    <w:rsid w:val="00D26976"/>
    <w:rsid w:val="00D26E02"/>
    <w:rsid w:val="00D27389"/>
    <w:rsid w:val="00D3047E"/>
    <w:rsid w:val="00D304DA"/>
    <w:rsid w:val="00D31094"/>
    <w:rsid w:val="00D3126F"/>
    <w:rsid w:val="00D32BD0"/>
    <w:rsid w:val="00D3322B"/>
    <w:rsid w:val="00D3339B"/>
    <w:rsid w:val="00D34666"/>
    <w:rsid w:val="00D3473D"/>
    <w:rsid w:val="00D34776"/>
    <w:rsid w:val="00D34C0B"/>
    <w:rsid w:val="00D34D28"/>
    <w:rsid w:val="00D34D4B"/>
    <w:rsid w:val="00D35503"/>
    <w:rsid w:val="00D3554C"/>
    <w:rsid w:val="00D356D2"/>
    <w:rsid w:val="00D357CC"/>
    <w:rsid w:val="00D36A4C"/>
    <w:rsid w:val="00D3705C"/>
    <w:rsid w:val="00D37EE0"/>
    <w:rsid w:val="00D40F26"/>
    <w:rsid w:val="00D412A3"/>
    <w:rsid w:val="00D41A9A"/>
    <w:rsid w:val="00D42140"/>
    <w:rsid w:val="00D42182"/>
    <w:rsid w:val="00D4231D"/>
    <w:rsid w:val="00D4254D"/>
    <w:rsid w:val="00D427BC"/>
    <w:rsid w:val="00D42802"/>
    <w:rsid w:val="00D430DE"/>
    <w:rsid w:val="00D43124"/>
    <w:rsid w:val="00D43171"/>
    <w:rsid w:val="00D4326C"/>
    <w:rsid w:val="00D43A85"/>
    <w:rsid w:val="00D43DAE"/>
    <w:rsid w:val="00D441A1"/>
    <w:rsid w:val="00D446D3"/>
    <w:rsid w:val="00D44881"/>
    <w:rsid w:val="00D44DB7"/>
    <w:rsid w:val="00D4627A"/>
    <w:rsid w:val="00D46301"/>
    <w:rsid w:val="00D46B17"/>
    <w:rsid w:val="00D46B77"/>
    <w:rsid w:val="00D474AE"/>
    <w:rsid w:val="00D4758E"/>
    <w:rsid w:val="00D4791F"/>
    <w:rsid w:val="00D47A5F"/>
    <w:rsid w:val="00D47A76"/>
    <w:rsid w:val="00D47EB7"/>
    <w:rsid w:val="00D5049A"/>
    <w:rsid w:val="00D50C04"/>
    <w:rsid w:val="00D50D74"/>
    <w:rsid w:val="00D511A3"/>
    <w:rsid w:val="00D512AA"/>
    <w:rsid w:val="00D51412"/>
    <w:rsid w:val="00D515D6"/>
    <w:rsid w:val="00D516D4"/>
    <w:rsid w:val="00D518B9"/>
    <w:rsid w:val="00D51FDA"/>
    <w:rsid w:val="00D52AD0"/>
    <w:rsid w:val="00D5300F"/>
    <w:rsid w:val="00D534A1"/>
    <w:rsid w:val="00D554B4"/>
    <w:rsid w:val="00D555F8"/>
    <w:rsid w:val="00D55C6D"/>
    <w:rsid w:val="00D56763"/>
    <w:rsid w:val="00D56F4F"/>
    <w:rsid w:val="00D57AC2"/>
    <w:rsid w:val="00D601BB"/>
    <w:rsid w:val="00D6044B"/>
    <w:rsid w:val="00D60EBC"/>
    <w:rsid w:val="00D60ED6"/>
    <w:rsid w:val="00D61248"/>
    <w:rsid w:val="00D61631"/>
    <w:rsid w:val="00D619A4"/>
    <w:rsid w:val="00D61A88"/>
    <w:rsid w:val="00D61F2C"/>
    <w:rsid w:val="00D62378"/>
    <w:rsid w:val="00D62CCC"/>
    <w:rsid w:val="00D63466"/>
    <w:rsid w:val="00D63EB9"/>
    <w:rsid w:val="00D64252"/>
    <w:rsid w:val="00D64284"/>
    <w:rsid w:val="00D6477F"/>
    <w:rsid w:val="00D64B33"/>
    <w:rsid w:val="00D64CD5"/>
    <w:rsid w:val="00D64D6E"/>
    <w:rsid w:val="00D6573F"/>
    <w:rsid w:val="00D657A9"/>
    <w:rsid w:val="00D666AE"/>
    <w:rsid w:val="00D6688E"/>
    <w:rsid w:val="00D66BDB"/>
    <w:rsid w:val="00D66FAF"/>
    <w:rsid w:val="00D6740D"/>
    <w:rsid w:val="00D70B9D"/>
    <w:rsid w:val="00D70CE1"/>
    <w:rsid w:val="00D70F64"/>
    <w:rsid w:val="00D71167"/>
    <w:rsid w:val="00D71FD0"/>
    <w:rsid w:val="00D72DD0"/>
    <w:rsid w:val="00D7339B"/>
    <w:rsid w:val="00D736DD"/>
    <w:rsid w:val="00D746E6"/>
    <w:rsid w:val="00D75155"/>
    <w:rsid w:val="00D751B0"/>
    <w:rsid w:val="00D757E7"/>
    <w:rsid w:val="00D76301"/>
    <w:rsid w:val="00D7657D"/>
    <w:rsid w:val="00D76D9E"/>
    <w:rsid w:val="00D76EF7"/>
    <w:rsid w:val="00D7747A"/>
    <w:rsid w:val="00D774EC"/>
    <w:rsid w:val="00D775E7"/>
    <w:rsid w:val="00D775FB"/>
    <w:rsid w:val="00D807DE"/>
    <w:rsid w:val="00D8098D"/>
    <w:rsid w:val="00D8124A"/>
    <w:rsid w:val="00D81884"/>
    <w:rsid w:val="00D81BD1"/>
    <w:rsid w:val="00D81C11"/>
    <w:rsid w:val="00D8207C"/>
    <w:rsid w:val="00D82083"/>
    <w:rsid w:val="00D831D2"/>
    <w:rsid w:val="00D83C09"/>
    <w:rsid w:val="00D83DBC"/>
    <w:rsid w:val="00D84751"/>
    <w:rsid w:val="00D84ECC"/>
    <w:rsid w:val="00D857B1"/>
    <w:rsid w:val="00D8629E"/>
    <w:rsid w:val="00D864D6"/>
    <w:rsid w:val="00D867EA"/>
    <w:rsid w:val="00D86C2C"/>
    <w:rsid w:val="00D86FFC"/>
    <w:rsid w:val="00D87899"/>
    <w:rsid w:val="00D87A44"/>
    <w:rsid w:val="00D87CFB"/>
    <w:rsid w:val="00D87EC0"/>
    <w:rsid w:val="00D90650"/>
    <w:rsid w:val="00D91247"/>
    <w:rsid w:val="00D91F25"/>
    <w:rsid w:val="00D924E6"/>
    <w:rsid w:val="00D92B9E"/>
    <w:rsid w:val="00D93804"/>
    <w:rsid w:val="00D93D73"/>
    <w:rsid w:val="00D946C3"/>
    <w:rsid w:val="00D946D6"/>
    <w:rsid w:val="00D94AF3"/>
    <w:rsid w:val="00D94C79"/>
    <w:rsid w:val="00D95A0A"/>
    <w:rsid w:val="00D95AE4"/>
    <w:rsid w:val="00D95DF2"/>
    <w:rsid w:val="00D960D9"/>
    <w:rsid w:val="00D967E6"/>
    <w:rsid w:val="00D96C7F"/>
    <w:rsid w:val="00D97A2B"/>
    <w:rsid w:val="00D97AE8"/>
    <w:rsid w:val="00DA021E"/>
    <w:rsid w:val="00DA06AE"/>
    <w:rsid w:val="00DA07D4"/>
    <w:rsid w:val="00DA0F97"/>
    <w:rsid w:val="00DA12D2"/>
    <w:rsid w:val="00DA12FF"/>
    <w:rsid w:val="00DA1492"/>
    <w:rsid w:val="00DA1A04"/>
    <w:rsid w:val="00DA1C07"/>
    <w:rsid w:val="00DA1DA3"/>
    <w:rsid w:val="00DA2193"/>
    <w:rsid w:val="00DA2A32"/>
    <w:rsid w:val="00DA36B1"/>
    <w:rsid w:val="00DA37B5"/>
    <w:rsid w:val="00DA3BD4"/>
    <w:rsid w:val="00DA489E"/>
    <w:rsid w:val="00DA53C3"/>
    <w:rsid w:val="00DA56E7"/>
    <w:rsid w:val="00DA5C52"/>
    <w:rsid w:val="00DA5EFE"/>
    <w:rsid w:val="00DA704C"/>
    <w:rsid w:val="00DA78B8"/>
    <w:rsid w:val="00DA79BB"/>
    <w:rsid w:val="00DA7B05"/>
    <w:rsid w:val="00DA7D23"/>
    <w:rsid w:val="00DB0273"/>
    <w:rsid w:val="00DB06FD"/>
    <w:rsid w:val="00DB07BE"/>
    <w:rsid w:val="00DB08DF"/>
    <w:rsid w:val="00DB0CF4"/>
    <w:rsid w:val="00DB0EB6"/>
    <w:rsid w:val="00DB2284"/>
    <w:rsid w:val="00DB270A"/>
    <w:rsid w:val="00DB35A9"/>
    <w:rsid w:val="00DB516E"/>
    <w:rsid w:val="00DB5388"/>
    <w:rsid w:val="00DB5AF3"/>
    <w:rsid w:val="00DB6642"/>
    <w:rsid w:val="00DB69BA"/>
    <w:rsid w:val="00DB6DE7"/>
    <w:rsid w:val="00DB7050"/>
    <w:rsid w:val="00DB7651"/>
    <w:rsid w:val="00DB7BA5"/>
    <w:rsid w:val="00DB7C0C"/>
    <w:rsid w:val="00DB7CBD"/>
    <w:rsid w:val="00DB7E73"/>
    <w:rsid w:val="00DC00E8"/>
    <w:rsid w:val="00DC01FD"/>
    <w:rsid w:val="00DC075E"/>
    <w:rsid w:val="00DC1830"/>
    <w:rsid w:val="00DC1B2E"/>
    <w:rsid w:val="00DC2006"/>
    <w:rsid w:val="00DC24B7"/>
    <w:rsid w:val="00DC2A98"/>
    <w:rsid w:val="00DC2C67"/>
    <w:rsid w:val="00DC3568"/>
    <w:rsid w:val="00DC3B4C"/>
    <w:rsid w:val="00DC3CBC"/>
    <w:rsid w:val="00DC3E9B"/>
    <w:rsid w:val="00DC3F23"/>
    <w:rsid w:val="00DC45A4"/>
    <w:rsid w:val="00DC47A3"/>
    <w:rsid w:val="00DC4892"/>
    <w:rsid w:val="00DC4CD7"/>
    <w:rsid w:val="00DC4DBC"/>
    <w:rsid w:val="00DC568C"/>
    <w:rsid w:val="00DC666B"/>
    <w:rsid w:val="00DC775F"/>
    <w:rsid w:val="00DD00DA"/>
    <w:rsid w:val="00DD0BA4"/>
    <w:rsid w:val="00DD1A47"/>
    <w:rsid w:val="00DD1BFD"/>
    <w:rsid w:val="00DD1D13"/>
    <w:rsid w:val="00DD1D63"/>
    <w:rsid w:val="00DD21EB"/>
    <w:rsid w:val="00DD2477"/>
    <w:rsid w:val="00DD2CD4"/>
    <w:rsid w:val="00DD314A"/>
    <w:rsid w:val="00DD3A38"/>
    <w:rsid w:val="00DD48F6"/>
    <w:rsid w:val="00DD5281"/>
    <w:rsid w:val="00DD5344"/>
    <w:rsid w:val="00DD5D38"/>
    <w:rsid w:val="00DD6210"/>
    <w:rsid w:val="00DD6DAF"/>
    <w:rsid w:val="00DD70B6"/>
    <w:rsid w:val="00DD7EF3"/>
    <w:rsid w:val="00DE028C"/>
    <w:rsid w:val="00DE043D"/>
    <w:rsid w:val="00DE05A2"/>
    <w:rsid w:val="00DE07BB"/>
    <w:rsid w:val="00DE0B45"/>
    <w:rsid w:val="00DE0E12"/>
    <w:rsid w:val="00DE1361"/>
    <w:rsid w:val="00DE1D38"/>
    <w:rsid w:val="00DE204C"/>
    <w:rsid w:val="00DE24EF"/>
    <w:rsid w:val="00DE27E5"/>
    <w:rsid w:val="00DE3057"/>
    <w:rsid w:val="00DE3A07"/>
    <w:rsid w:val="00DE4B20"/>
    <w:rsid w:val="00DE5355"/>
    <w:rsid w:val="00DE54C3"/>
    <w:rsid w:val="00DE568A"/>
    <w:rsid w:val="00DE56ED"/>
    <w:rsid w:val="00DE5EDF"/>
    <w:rsid w:val="00DE6211"/>
    <w:rsid w:val="00DE6584"/>
    <w:rsid w:val="00DE782A"/>
    <w:rsid w:val="00DE79E4"/>
    <w:rsid w:val="00DE7A00"/>
    <w:rsid w:val="00DF0037"/>
    <w:rsid w:val="00DF058B"/>
    <w:rsid w:val="00DF0FBB"/>
    <w:rsid w:val="00DF2042"/>
    <w:rsid w:val="00DF23F0"/>
    <w:rsid w:val="00DF2E75"/>
    <w:rsid w:val="00DF37C6"/>
    <w:rsid w:val="00DF388D"/>
    <w:rsid w:val="00DF3CA1"/>
    <w:rsid w:val="00DF3FF1"/>
    <w:rsid w:val="00DF4F3C"/>
    <w:rsid w:val="00DF529C"/>
    <w:rsid w:val="00DF5774"/>
    <w:rsid w:val="00DF5CE4"/>
    <w:rsid w:val="00DF6888"/>
    <w:rsid w:val="00DF6FD7"/>
    <w:rsid w:val="00E008B0"/>
    <w:rsid w:val="00E01265"/>
    <w:rsid w:val="00E01C87"/>
    <w:rsid w:val="00E020EE"/>
    <w:rsid w:val="00E02645"/>
    <w:rsid w:val="00E03008"/>
    <w:rsid w:val="00E033EE"/>
    <w:rsid w:val="00E0415C"/>
    <w:rsid w:val="00E04448"/>
    <w:rsid w:val="00E045D0"/>
    <w:rsid w:val="00E04A2D"/>
    <w:rsid w:val="00E04A66"/>
    <w:rsid w:val="00E04B74"/>
    <w:rsid w:val="00E05197"/>
    <w:rsid w:val="00E054B2"/>
    <w:rsid w:val="00E0576B"/>
    <w:rsid w:val="00E06781"/>
    <w:rsid w:val="00E06BC3"/>
    <w:rsid w:val="00E072DC"/>
    <w:rsid w:val="00E0771F"/>
    <w:rsid w:val="00E1062B"/>
    <w:rsid w:val="00E1091C"/>
    <w:rsid w:val="00E10971"/>
    <w:rsid w:val="00E1161C"/>
    <w:rsid w:val="00E13437"/>
    <w:rsid w:val="00E145AD"/>
    <w:rsid w:val="00E15037"/>
    <w:rsid w:val="00E151D1"/>
    <w:rsid w:val="00E1680B"/>
    <w:rsid w:val="00E16E50"/>
    <w:rsid w:val="00E16F60"/>
    <w:rsid w:val="00E17934"/>
    <w:rsid w:val="00E20571"/>
    <w:rsid w:val="00E20C5A"/>
    <w:rsid w:val="00E21014"/>
    <w:rsid w:val="00E21912"/>
    <w:rsid w:val="00E21997"/>
    <w:rsid w:val="00E21CD2"/>
    <w:rsid w:val="00E23818"/>
    <w:rsid w:val="00E23C3D"/>
    <w:rsid w:val="00E245F3"/>
    <w:rsid w:val="00E24809"/>
    <w:rsid w:val="00E251CF"/>
    <w:rsid w:val="00E255BC"/>
    <w:rsid w:val="00E26826"/>
    <w:rsid w:val="00E275DC"/>
    <w:rsid w:val="00E27771"/>
    <w:rsid w:val="00E32A9E"/>
    <w:rsid w:val="00E338C4"/>
    <w:rsid w:val="00E33C52"/>
    <w:rsid w:val="00E359C7"/>
    <w:rsid w:val="00E371B7"/>
    <w:rsid w:val="00E37914"/>
    <w:rsid w:val="00E37BC3"/>
    <w:rsid w:val="00E40896"/>
    <w:rsid w:val="00E40AB6"/>
    <w:rsid w:val="00E415B3"/>
    <w:rsid w:val="00E41750"/>
    <w:rsid w:val="00E417B5"/>
    <w:rsid w:val="00E41A17"/>
    <w:rsid w:val="00E42219"/>
    <w:rsid w:val="00E4278D"/>
    <w:rsid w:val="00E428AB"/>
    <w:rsid w:val="00E4290F"/>
    <w:rsid w:val="00E42B96"/>
    <w:rsid w:val="00E43A2B"/>
    <w:rsid w:val="00E43AC5"/>
    <w:rsid w:val="00E44E8E"/>
    <w:rsid w:val="00E4564A"/>
    <w:rsid w:val="00E46431"/>
    <w:rsid w:val="00E46602"/>
    <w:rsid w:val="00E47C70"/>
    <w:rsid w:val="00E47F96"/>
    <w:rsid w:val="00E5073A"/>
    <w:rsid w:val="00E510E9"/>
    <w:rsid w:val="00E5137A"/>
    <w:rsid w:val="00E514CD"/>
    <w:rsid w:val="00E5181E"/>
    <w:rsid w:val="00E5197E"/>
    <w:rsid w:val="00E528F9"/>
    <w:rsid w:val="00E52990"/>
    <w:rsid w:val="00E52FFD"/>
    <w:rsid w:val="00E5442D"/>
    <w:rsid w:val="00E54AA3"/>
    <w:rsid w:val="00E54ABA"/>
    <w:rsid w:val="00E54AEB"/>
    <w:rsid w:val="00E5566E"/>
    <w:rsid w:val="00E5610E"/>
    <w:rsid w:val="00E56416"/>
    <w:rsid w:val="00E57A9D"/>
    <w:rsid w:val="00E57B73"/>
    <w:rsid w:val="00E57C84"/>
    <w:rsid w:val="00E60CB6"/>
    <w:rsid w:val="00E60D6C"/>
    <w:rsid w:val="00E60DB6"/>
    <w:rsid w:val="00E60DBF"/>
    <w:rsid w:val="00E60F63"/>
    <w:rsid w:val="00E61843"/>
    <w:rsid w:val="00E62614"/>
    <w:rsid w:val="00E6325B"/>
    <w:rsid w:val="00E63321"/>
    <w:rsid w:val="00E647B6"/>
    <w:rsid w:val="00E654D5"/>
    <w:rsid w:val="00E65686"/>
    <w:rsid w:val="00E66735"/>
    <w:rsid w:val="00E6759B"/>
    <w:rsid w:val="00E677CB"/>
    <w:rsid w:val="00E67D0A"/>
    <w:rsid w:val="00E70F34"/>
    <w:rsid w:val="00E726C0"/>
    <w:rsid w:val="00E727B6"/>
    <w:rsid w:val="00E73532"/>
    <w:rsid w:val="00E73B5B"/>
    <w:rsid w:val="00E74DA5"/>
    <w:rsid w:val="00E74E5D"/>
    <w:rsid w:val="00E75D8A"/>
    <w:rsid w:val="00E761D0"/>
    <w:rsid w:val="00E76544"/>
    <w:rsid w:val="00E76668"/>
    <w:rsid w:val="00E76A0A"/>
    <w:rsid w:val="00E76D61"/>
    <w:rsid w:val="00E7787D"/>
    <w:rsid w:val="00E77F12"/>
    <w:rsid w:val="00E80910"/>
    <w:rsid w:val="00E809A6"/>
    <w:rsid w:val="00E80E20"/>
    <w:rsid w:val="00E8131B"/>
    <w:rsid w:val="00E818F0"/>
    <w:rsid w:val="00E81B68"/>
    <w:rsid w:val="00E820CB"/>
    <w:rsid w:val="00E82C8B"/>
    <w:rsid w:val="00E82DDB"/>
    <w:rsid w:val="00E83013"/>
    <w:rsid w:val="00E83274"/>
    <w:rsid w:val="00E836A2"/>
    <w:rsid w:val="00E84123"/>
    <w:rsid w:val="00E84B65"/>
    <w:rsid w:val="00E84F86"/>
    <w:rsid w:val="00E85D50"/>
    <w:rsid w:val="00E8660C"/>
    <w:rsid w:val="00E86C00"/>
    <w:rsid w:val="00E86C7F"/>
    <w:rsid w:val="00E86EAC"/>
    <w:rsid w:val="00E87C49"/>
    <w:rsid w:val="00E87E2D"/>
    <w:rsid w:val="00E9004C"/>
    <w:rsid w:val="00E907E9"/>
    <w:rsid w:val="00E90D48"/>
    <w:rsid w:val="00E91620"/>
    <w:rsid w:val="00E92083"/>
    <w:rsid w:val="00E92A70"/>
    <w:rsid w:val="00E9378A"/>
    <w:rsid w:val="00E94010"/>
    <w:rsid w:val="00E94BC2"/>
    <w:rsid w:val="00E951B8"/>
    <w:rsid w:val="00E951D7"/>
    <w:rsid w:val="00E95588"/>
    <w:rsid w:val="00E9582B"/>
    <w:rsid w:val="00E95F79"/>
    <w:rsid w:val="00E95FEC"/>
    <w:rsid w:val="00E965C3"/>
    <w:rsid w:val="00E97103"/>
    <w:rsid w:val="00E97382"/>
    <w:rsid w:val="00E979FE"/>
    <w:rsid w:val="00E97E5A"/>
    <w:rsid w:val="00EA08F3"/>
    <w:rsid w:val="00EA0E00"/>
    <w:rsid w:val="00EA0FE2"/>
    <w:rsid w:val="00EA186A"/>
    <w:rsid w:val="00EA212B"/>
    <w:rsid w:val="00EA22BD"/>
    <w:rsid w:val="00EA3336"/>
    <w:rsid w:val="00EA352E"/>
    <w:rsid w:val="00EA465B"/>
    <w:rsid w:val="00EA51F2"/>
    <w:rsid w:val="00EA57D8"/>
    <w:rsid w:val="00EA5FC4"/>
    <w:rsid w:val="00EA6085"/>
    <w:rsid w:val="00EA64D9"/>
    <w:rsid w:val="00EA6716"/>
    <w:rsid w:val="00EA67F2"/>
    <w:rsid w:val="00EA6E8C"/>
    <w:rsid w:val="00EA6F44"/>
    <w:rsid w:val="00EA779E"/>
    <w:rsid w:val="00EA7F55"/>
    <w:rsid w:val="00EA7F9E"/>
    <w:rsid w:val="00EB035F"/>
    <w:rsid w:val="00EB0426"/>
    <w:rsid w:val="00EB094C"/>
    <w:rsid w:val="00EB0EDA"/>
    <w:rsid w:val="00EB10E1"/>
    <w:rsid w:val="00EB1246"/>
    <w:rsid w:val="00EB23BC"/>
    <w:rsid w:val="00EB3075"/>
    <w:rsid w:val="00EB31CE"/>
    <w:rsid w:val="00EB44E9"/>
    <w:rsid w:val="00EB4B13"/>
    <w:rsid w:val="00EB4B65"/>
    <w:rsid w:val="00EB4CDF"/>
    <w:rsid w:val="00EB533A"/>
    <w:rsid w:val="00EB6097"/>
    <w:rsid w:val="00EB6480"/>
    <w:rsid w:val="00EB6647"/>
    <w:rsid w:val="00EB7532"/>
    <w:rsid w:val="00EB7617"/>
    <w:rsid w:val="00EC037F"/>
    <w:rsid w:val="00EC1127"/>
    <w:rsid w:val="00EC156A"/>
    <w:rsid w:val="00EC19F7"/>
    <w:rsid w:val="00EC1D92"/>
    <w:rsid w:val="00EC21D8"/>
    <w:rsid w:val="00EC250C"/>
    <w:rsid w:val="00EC2D5E"/>
    <w:rsid w:val="00EC40D0"/>
    <w:rsid w:val="00EC4334"/>
    <w:rsid w:val="00EC473F"/>
    <w:rsid w:val="00EC47B4"/>
    <w:rsid w:val="00EC4BAA"/>
    <w:rsid w:val="00EC4CEC"/>
    <w:rsid w:val="00EC504E"/>
    <w:rsid w:val="00EC5A8F"/>
    <w:rsid w:val="00EC76E4"/>
    <w:rsid w:val="00EC7F3E"/>
    <w:rsid w:val="00ED0560"/>
    <w:rsid w:val="00ED16E2"/>
    <w:rsid w:val="00ED1A6D"/>
    <w:rsid w:val="00ED1AF4"/>
    <w:rsid w:val="00ED1B21"/>
    <w:rsid w:val="00ED26AB"/>
    <w:rsid w:val="00ED2F66"/>
    <w:rsid w:val="00ED32C2"/>
    <w:rsid w:val="00ED3357"/>
    <w:rsid w:val="00ED356D"/>
    <w:rsid w:val="00ED3D8F"/>
    <w:rsid w:val="00ED4978"/>
    <w:rsid w:val="00ED49CA"/>
    <w:rsid w:val="00ED56A1"/>
    <w:rsid w:val="00ED5F0B"/>
    <w:rsid w:val="00ED5F15"/>
    <w:rsid w:val="00ED5FF3"/>
    <w:rsid w:val="00ED62A3"/>
    <w:rsid w:val="00ED7917"/>
    <w:rsid w:val="00ED7C36"/>
    <w:rsid w:val="00ED7E13"/>
    <w:rsid w:val="00EE085E"/>
    <w:rsid w:val="00EE0C37"/>
    <w:rsid w:val="00EE0CCF"/>
    <w:rsid w:val="00EE1352"/>
    <w:rsid w:val="00EE17AD"/>
    <w:rsid w:val="00EE1ACF"/>
    <w:rsid w:val="00EE1B82"/>
    <w:rsid w:val="00EE2631"/>
    <w:rsid w:val="00EE2DD7"/>
    <w:rsid w:val="00EE2E74"/>
    <w:rsid w:val="00EE3B8B"/>
    <w:rsid w:val="00EE3E4F"/>
    <w:rsid w:val="00EE45EC"/>
    <w:rsid w:val="00EE4C5B"/>
    <w:rsid w:val="00EE556C"/>
    <w:rsid w:val="00EE5A16"/>
    <w:rsid w:val="00EE635E"/>
    <w:rsid w:val="00EF05EA"/>
    <w:rsid w:val="00EF0969"/>
    <w:rsid w:val="00EF0CA2"/>
    <w:rsid w:val="00EF0D4A"/>
    <w:rsid w:val="00EF130C"/>
    <w:rsid w:val="00EF15AE"/>
    <w:rsid w:val="00EF15F8"/>
    <w:rsid w:val="00EF1DAE"/>
    <w:rsid w:val="00EF229D"/>
    <w:rsid w:val="00EF29E3"/>
    <w:rsid w:val="00EF2DAE"/>
    <w:rsid w:val="00EF35D7"/>
    <w:rsid w:val="00EF417D"/>
    <w:rsid w:val="00EF4A85"/>
    <w:rsid w:val="00EF4C0D"/>
    <w:rsid w:val="00EF4D5B"/>
    <w:rsid w:val="00EF5023"/>
    <w:rsid w:val="00EF51EC"/>
    <w:rsid w:val="00EF60DD"/>
    <w:rsid w:val="00EF66DD"/>
    <w:rsid w:val="00EF6798"/>
    <w:rsid w:val="00EF6B4F"/>
    <w:rsid w:val="00EF6C43"/>
    <w:rsid w:val="00EF6F71"/>
    <w:rsid w:val="00EF7857"/>
    <w:rsid w:val="00EF7EA3"/>
    <w:rsid w:val="00F00955"/>
    <w:rsid w:val="00F00D62"/>
    <w:rsid w:val="00F00DFF"/>
    <w:rsid w:val="00F01572"/>
    <w:rsid w:val="00F018EA"/>
    <w:rsid w:val="00F020BF"/>
    <w:rsid w:val="00F02561"/>
    <w:rsid w:val="00F02605"/>
    <w:rsid w:val="00F02EB3"/>
    <w:rsid w:val="00F0313D"/>
    <w:rsid w:val="00F03AD7"/>
    <w:rsid w:val="00F045DF"/>
    <w:rsid w:val="00F04EEB"/>
    <w:rsid w:val="00F05080"/>
    <w:rsid w:val="00F05666"/>
    <w:rsid w:val="00F05AE4"/>
    <w:rsid w:val="00F06074"/>
    <w:rsid w:val="00F061E7"/>
    <w:rsid w:val="00F064F6"/>
    <w:rsid w:val="00F0657B"/>
    <w:rsid w:val="00F06B5C"/>
    <w:rsid w:val="00F079DA"/>
    <w:rsid w:val="00F07A71"/>
    <w:rsid w:val="00F07F7B"/>
    <w:rsid w:val="00F104BF"/>
    <w:rsid w:val="00F10C64"/>
    <w:rsid w:val="00F123C5"/>
    <w:rsid w:val="00F12742"/>
    <w:rsid w:val="00F12AD0"/>
    <w:rsid w:val="00F12B4E"/>
    <w:rsid w:val="00F12FB0"/>
    <w:rsid w:val="00F13270"/>
    <w:rsid w:val="00F13285"/>
    <w:rsid w:val="00F13B10"/>
    <w:rsid w:val="00F13BF3"/>
    <w:rsid w:val="00F13F21"/>
    <w:rsid w:val="00F140CA"/>
    <w:rsid w:val="00F146C4"/>
    <w:rsid w:val="00F1483F"/>
    <w:rsid w:val="00F1485A"/>
    <w:rsid w:val="00F14BA2"/>
    <w:rsid w:val="00F14CA9"/>
    <w:rsid w:val="00F15253"/>
    <w:rsid w:val="00F15338"/>
    <w:rsid w:val="00F157E1"/>
    <w:rsid w:val="00F15937"/>
    <w:rsid w:val="00F16217"/>
    <w:rsid w:val="00F16868"/>
    <w:rsid w:val="00F16B6C"/>
    <w:rsid w:val="00F17D7A"/>
    <w:rsid w:val="00F2000A"/>
    <w:rsid w:val="00F2008F"/>
    <w:rsid w:val="00F2088A"/>
    <w:rsid w:val="00F22CC2"/>
    <w:rsid w:val="00F22E65"/>
    <w:rsid w:val="00F24699"/>
    <w:rsid w:val="00F252BC"/>
    <w:rsid w:val="00F25818"/>
    <w:rsid w:val="00F25DF8"/>
    <w:rsid w:val="00F25DFB"/>
    <w:rsid w:val="00F2634B"/>
    <w:rsid w:val="00F266E9"/>
    <w:rsid w:val="00F26AC5"/>
    <w:rsid w:val="00F26EFF"/>
    <w:rsid w:val="00F27C82"/>
    <w:rsid w:val="00F308F3"/>
    <w:rsid w:val="00F30907"/>
    <w:rsid w:val="00F30A44"/>
    <w:rsid w:val="00F30B5A"/>
    <w:rsid w:val="00F30B93"/>
    <w:rsid w:val="00F30E8F"/>
    <w:rsid w:val="00F31A03"/>
    <w:rsid w:val="00F31A58"/>
    <w:rsid w:val="00F32553"/>
    <w:rsid w:val="00F3335F"/>
    <w:rsid w:val="00F33583"/>
    <w:rsid w:val="00F34831"/>
    <w:rsid w:val="00F34843"/>
    <w:rsid w:val="00F348C3"/>
    <w:rsid w:val="00F359E3"/>
    <w:rsid w:val="00F36285"/>
    <w:rsid w:val="00F36E05"/>
    <w:rsid w:val="00F36F57"/>
    <w:rsid w:val="00F37A53"/>
    <w:rsid w:val="00F40ABC"/>
    <w:rsid w:val="00F40BC7"/>
    <w:rsid w:val="00F40F9E"/>
    <w:rsid w:val="00F41D71"/>
    <w:rsid w:val="00F4219A"/>
    <w:rsid w:val="00F42E8A"/>
    <w:rsid w:val="00F43A39"/>
    <w:rsid w:val="00F43C4A"/>
    <w:rsid w:val="00F43CE5"/>
    <w:rsid w:val="00F43E66"/>
    <w:rsid w:val="00F44377"/>
    <w:rsid w:val="00F443D7"/>
    <w:rsid w:val="00F445DF"/>
    <w:rsid w:val="00F44832"/>
    <w:rsid w:val="00F44870"/>
    <w:rsid w:val="00F44F02"/>
    <w:rsid w:val="00F45033"/>
    <w:rsid w:val="00F45263"/>
    <w:rsid w:val="00F4562F"/>
    <w:rsid w:val="00F46406"/>
    <w:rsid w:val="00F4705D"/>
    <w:rsid w:val="00F504D8"/>
    <w:rsid w:val="00F50566"/>
    <w:rsid w:val="00F50A0E"/>
    <w:rsid w:val="00F51582"/>
    <w:rsid w:val="00F517A0"/>
    <w:rsid w:val="00F51B95"/>
    <w:rsid w:val="00F51E32"/>
    <w:rsid w:val="00F52BFE"/>
    <w:rsid w:val="00F52E15"/>
    <w:rsid w:val="00F5311E"/>
    <w:rsid w:val="00F53C77"/>
    <w:rsid w:val="00F54090"/>
    <w:rsid w:val="00F54227"/>
    <w:rsid w:val="00F54D0B"/>
    <w:rsid w:val="00F55699"/>
    <w:rsid w:val="00F560D0"/>
    <w:rsid w:val="00F566A1"/>
    <w:rsid w:val="00F56893"/>
    <w:rsid w:val="00F57058"/>
    <w:rsid w:val="00F57A0D"/>
    <w:rsid w:val="00F6042E"/>
    <w:rsid w:val="00F60E5D"/>
    <w:rsid w:val="00F61EF0"/>
    <w:rsid w:val="00F61F96"/>
    <w:rsid w:val="00F62C05"/>
    <w:rsid w:val="00F644B5"/>
    <w:rsid w:val="00F64CD6"/>
    <w:rsid w:val="00F6530C"/>
    <w:rsid w:val="00F653D4"/>
    <w:rsid w:val="00F65AA7"/>
    <w:rsid w:val="00F66077"/>
    <w:rsid w:val="00F66320"/>
    <w:rsid w:val="00F67246"/>
    <w:rsid w:val="00F67331"/>
    <w:rsid w:val="00F67B47"/>
    <w:rsid w:val="00F70DBF"/>
    <w:rsid w:val="00F70EF9"/>
    <w:rsid w:val="00F71429"/>
    <w:rsid w:val="00F7294D"/>
    <w:rsid w:val="00F72FC4"/>
    <w:rsid w:val="00F731E8"/>
    <w:rsid w:val="00F736D9"/>
    <w:rsid w:val="00F73BC5"/>
    <w:rsid w:val="00F73EAE"/>
    <w:rsid w:val="00F74EB9"/>
    <w:rsid w:val="00F75661"/>
    <w:rsid w:val="00F756F4"/>
    <w:rsid w:val="00F757B0"/>
    <w:rsid w:val="00F75B04"/>
    <w:rsid w:val="00F75E3B"/>
    <w:rsid w:val="00F764CB"/>
    <w:rsid w:val="00F77711"/>
    <w:rsid w:val="00F77BBE"/>
    <w:rsid w:val="00F77D94"/>
    <w:rsid w:val="00F80256"/>
    <w:rsid w:val="00F80866"/>
    <w:rsid w:val="00F8151D"/>
    <w:rsid w:val="00F81803"/>
    <w:rsid w:val="00F81828"/>
    <w:rsid w:val="00F8245C"/>
    <w:rsid w:val="00F83ED9"/>
    <w:rsid w:val="00F84289"/>
    <w:rsid w:val="00F84BD6"/>
    <w:rsid w:val="00F858C4"/>
    <w:rsid w:val="00F86034"/>
    <w:rsid w:val="00F86370"/>
    <w:rsid w:val="00F8693A"/>
    <w:rsid w:val="00F8699B"/>
    <w:rsid w:val="00F8733A"/>
    <w:rsid w:val="00F8736A"/>
    <w:rsid w:val="00F87D1C"/>
    <w:rsid w:val="00F9020D"/>
    <w:rsid w:val="00F9023F"/>
    <w:rsid w:val="00F9067B"/>
    <w:rsid w:val="00F913B2"/>
    <w:rsid w:val="00F91CF1"/>
    <w:rsid w:val="00F92830"/>
    <w:rsid w:val="00F92B69"/>
    <w:rsid w:val="00F92F30"/>
    <w:rsid w:val="00F9377B"/>
    <w:rsid w:val="00F939A9"/>
    <w:rsid w:val="00F9442E"/>
    <w:rsid w:val="00F945F4"/>
    <w:rsid w:val="00F94666"/>
    <w:rsid w:val="00F946E2"/>
    <w:rsid w:val="00F9479E"/>
    <w:rsid w:val="00F9504B"/>
    <w:rsid w:val="00F95C57"/>
    <w:rsid w:val="00F95C94"/>
    <w:rsid w:val="00F95D81"/>
    <w:rsid w:val="00F96287"/>
    <w:rsid w:val="00F965DF"/>
    <w:rsid w:val="00F97380"/>
    <w:rsid w:val="00F9739A"/>
    <w:rsid w:val="00F97FE4"/>
    <w:rsid w:val="00FA02A2"/>
    <w:rsid w:val="00FA03AB"/>
    <w:rsid w:val="00FA0523"/>
    <w:rsid w:val="00FA1146"/>
    <w:rsid w:val="00FA2597"/>
    <w:rsid w:val="00FA2BA9"/>
    <w:rsid w:val="00FA2BB4"/>
    <w:rsid w:val="00FA3202"/>
    <w:rsid w:val="00FA36ED"/>
    <w:rsid w:val="00FA3AB8"/>
    <w:rsid w:val="00FA451B"/>
    <w:rsid w:val="00FA455E"/>
    <w:rsid w:val="00FA48E4"/>
    <w:rsid w:val="00FA5ADE"/>
    <w:rsid w:val="00FA5EB4"/>
    <w:rsid w:val="00FA6134"/>
    <w:rsid w:val="00FA6B8E"/>
    <w:rsid w:val="00FA6D4B"/>
    <w:rsid w:val="00FA7635"/>
    <w:rsid w:val="00FB0348"/>
    <w:rsid w:val="00FB0418"/>
    <w:rsid w:val="00FB0474"/>
    <w:rsid w:val="00FB0483"/>
    <w:rsid w:val="00FB0839"/>
    <w:rsid w:val="00FB0974"/>
    <w:rsid w:val="00FB1D3D"/>
    <w:rsid w:val="00FB30DA"/>
    <w:rsid w:val="00FB3330"/>
    <w:rsid w:val="00FB3AB9"/>
    <w:rsid w:val="00FB424D"/>
    <w:rsid w:val="00FB4F9E"/>
    <w:rsid w:val="00FB5490"/>
    <w:rsid w:val="00FB5575"/>
    <w:rsid w:val="00FB5D21"/>
    <w:rsid w:val="00FB61CD"/>
    <w:rsid w:val="00FB6697"/>
    <w:rsid w:val="00FB6DFE"/>
    <w:rsid w:val="00FC016D"/>
    <w:rsid w:val="00FC040F"/>
    <w:rsid w:val="00FC080D"/>
    <w:rsid w:val="00FC0909"/>
    <w:rsid w:val="00FC0990"/>
    <w:rsid w:val="00FC0B69"/>
    <w:rsid w:val="00FC175D"/>
    <w:rsid w:val="00FC18F7"/>
    <w:rsid w:val="00FC1F06"/>
    <w:rsid w:val="00FC21C9"/>
    <w:rsid w:val="00FC27B3"/>
    <w:rsid w:val="00FC2BEE"/>
    <w:rsid w:val="00FC2F0D"/>
    <w:rsid w:val="00FC3561"/>
    <w:rsid w:val="00FC3CBD"/>
    <w:rsid w:val="00FC3E5A"/>
    <w:rsid w:val="00FC4CCE"/>
    <w:rsid w:val="00FC4D32"/>
    <w:rsid w:val="00FC54E9"/>
    <w:rsid w:val="00FC5BD4"/>
    <w:rsid w:val="00FC5F85"/>
    <w:rsid w:val="00FC6382"/>
    <w:rsid w:val="00FC669F"/>
    <w:rsid w:val="00FC6D2A"/>
    <w:rsid w:val="00FC700A"/>
    <w:rsid w:val="00FC7A37"/>
    <w:rsid w:val="00FC7EF4"/>
    <w:rsid w:val="00FD068D"/>
    <w:rsid w:val="00FD1C59"/>
    <w:rsid w:val="00FD1E26"/>
    <w:rsid w:val="00FD322A"/>
    <w:rsid w:val="00FD331A"/>
    <w:rsid w:val="00FD3335"/>
    <w:rsid w:val="00FD376C"/>
    <w:rsid w:val="00FD3AFF"/>
    <w:rsid w:val="00FD486F"/>
    <w:rsid w:val="00FD562D"/>
    <w:rsid w:val="00FD591D"/>
    <w:rsid w:val="00FD591F"/>
    <w:rsid w:val="00FD59A9"/>
    <w:rsid w:val="00FD5A7B"/>
    <w:rsid w:val="00FD5CB4"/>
    <w:rsid w:val="00FD61FC"/>
    <w:rsid w:val="00FD63C9"/>
    <w:rsid w:val="00FD6893"/>
    <w:rsid w:val="00FD6E5F"/>
    <w:rsid w:val="00FD6FE3"/>
    <w:rsid w:val="00FD73EE"/>
    <w:rsid w:val="00FD765C"/>
    <w:rsid w:val="00FD77D9"/>
    <w:rsid w:val="00FD7CDE"/>
    <w:rsid w:val="00FD7D1E"/>
    <w:rsid w:val="00FE04DA"/>
    <w:rsid w:val="00FE0534"/>
    <w:rsid w:val="00FE0DAB"/>
    <w:rsid w:val="00FE1953"/>
    <w:rsid w:val="00FE1BDC"/>
    <w:rsid w:val="00FE24A0"/>
    <w:rsid w:val="00FE257B"/>
    <w:rsid w:val="00FE2ADB"/>
    <w:rsid w:val="00FE306F"/>
    <w:rsid w:val="00FE3FBD"/>
    <w:rsid w:val="00FE4839"/>
    <w:rsid w:val="00FE4958"/>
    <w:rsid w:val="00FE499E"/>
    <w:rsid w:val="00FE4DC8"/>
    <w:rsid w:val="00FE53C4"/>
    <w:rsid w:val="00FE5BC1"/>
    <w:rsid w:val="00FE62CE"/>
    <w:rsid w:val="00FE6557"/>
    <w:rsid w:val="00FE69B5"/>
    <w:rsid w:val="00FE69DA"/>
    <w:rsid w:val="00FE71D5"/>
    <w:rsid w:val="00FE7564"/>
    <w:rsid w:val="00FE75B0"/>
    <w:rsid w:val="00FF11DB"/>
    <w:rsid w:val="00FF16C5"/>
    <w:rsid w:val="00FF1A1F"/>
    <w:rsid w:val="00FF210B"/>
    <w:rsid w:val="00FF2168"/>
    <w:rsid w:val="00FF26AA"/>
    <w:rsid w:val="00FF2968"/>
    <w:rsid w:val="00FF32BA"/>
    <w:rsid w:val="00FF47C5"/>
    <w:rsid w:val="00FF4A67"/>
    <w:rsid w:val="00FF535C"/>
    <w:rsid w:val="00FF58FF"/>
    <w:rsid w:val="00FF644D"/>
    <w:rsid w:val="00FF65F6"/>
    <w:rsid w:val="00FF6798"/>
    <w:rsid w:val="00FF6B55"/>
    <w:rsid w:val="00FF7208"/>
    <w:rsid w:val="00FF77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colormenu v:ext="edit" fillcolor="none [1940]" strokecolor="none [2092]" shadowcolor="none"/>
    </o:shapedefaults>
    <o:shapelayout v:ext="edit">
      <o:idmap v:ext="edit" data="1"/>
      <o:regrouptable v:ext="edit">
        <o:entry new="1" old="0"/>
        <o:entry new="2" old="0"/>
      </o:regrouptable>
    </o:shapelayout>
  </w:shapeDefaults>
  <w:decimalSymbol w:val="."/>
  <w:listSeparator w:val=","/>
  <w14:docId w14:val="2B2C1238"/>
  <w15:docId w15:val="{22F94129-7DFB-42DD-B49F-312B78482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E19D1"/>
    <w:rPr>
      <w:sz w:val="24"/>
      <w:szCs w:val="24"/>
      <w:lang w:bidi="he-IL"/>
    </w:rPr>
  </w:style>
  <w:style w:type="paragraph" w:styleId="Heading1">
    <w:name w:val="heading 1"/>
    <w:basedOn w:val="Normal"/>
    <w:next w:val="Normal"/>
    <w:link w:val="Heading1Char"/>
    <w:uiPriority w:val="9"/>
    <w:qFormat/>
    <w:rsid w:val="00BE19D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BE19D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B7139C"/>
    <w:pPr>
      <w:keepNext/>
      <w:tabs>
        <w:tab w:val="left" w:pos="360"/>
      </w:tabs>
      <w:spacing w:before="240" w:after="60"/>
      <w:outlineLvl w:val="2"/>
    </w:pPr>
    <w:rPr>
      <w:rFonts w:cs="Arial"/>
      <w:b/>
      <w:bCs/>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39C"/>
    <w:rPr>
      <w:rFonts w:ascii="Arial" w:hAnsi="Arial" w:cs="Arial"/>
      <w:b/>
      <w:bCs/>
      <w:kern w:val="32"/>
      <w:sz w:val="32"/>
      <w:szCs w:val="32"/>
      <w:lang w:val="en-US" w:eastAsia="en-US" w:bidi="he-IL"/>
    </w:rPr>
  </w:style>
  <w:style w:type="character" w:customStyle="1" w:styleId="Heading2Char">
    <w:name w:val="Heading 2 Char"/>
    <w:basedOn w:val="DefaultParagraphFont"/>
    <w:link w:val="Heading2"/>
    <w:uiPriority w:val="9"/>
    <w:rsid w:val="00AB4478"/>
    <w:rPr>
      <w:rFonts w:ascii="Arial" w:hAnsi="Arial" w:cs="Arial"/>
      <w:b/>
      <w:bCs/>
      <w:i/>
      <w:iCs/>
      <w:sz w:val="28"/>
      <w:szCs w:val="28"/>
      <w:lang w:bidi="he-IL"/>
    </w:rPr>
  </w:style>
  <w:style w:type="character" w:customStyle="1" w:styleId="Heading3Char">
    <w:name w:val="Heading 3 Char"/>
    <w:basedOn w:val="DefaultParagraphFont"/>
    <w:link w:val="Heading3"/>
    <w:uiPriority w:val="9"/>
    <w:rsid w:val="00AB4478"/>
    <w:rPr>
      <w:rFonts w:cs="Arial"/>
      <w:b/>
      <w:bCs/>
      <w:sz w:val="26"/>
      <w:szCs w:val="26"/>
    </w:rPr>
  </w:style>
  <w:style w:type="paragraph" w:styleId="Title">
    <w:name w:val="Title"/>
    <w:basedOn w:val="Normal"/>
    <w:qFormat/>
    <w:rsid w:val="00BE19D1"/>
    <w:pPr>
      <w:spacing w:before="240" w:after="60"/>
      <w:jc w:val="center"/>
      <w:outlineLvl w:val="0"/>
    </w:pPr>
    <w:rPr>
      <w:rFonts w:ascii="Arial" w:hAnsi="Arial" w:cs="Arial"/>
      <w:b/>
      <w:bCs/>
      <w:kern w:val="28"/>
      <w:sz w:val="32"/>
      <w:szCs w:val="32"/>
    </w:rPr>
  </w:style>
  <w:style w:type="paragraph" w:styleId="TOC1">
    <w:name w:val="toc 1"/>
    <w:basedOn w:val="Normal"/>
    <w:next w:val="Normal"/>
    <w:autoRedefine/>
    <w:uiPriority w:val="39"/>
    <w:rsid w:val="00BE19D1"/>
    <w:pPr>
      <w:spacing w:before="120" w:after="120"/>
    </w:pPr>
    <w:rPr>
      <w:b/>
      <w:bCs/>
      <w:caps/>
      <w:sz w:val="20"/>
      <w:szCs w:val="20"/>
    </w:rPr>
  </w:style>
  <w:style w:type="paragraph" w:styleId="TOC2">
    <w:name w:val="toc 2"/>
    <w:basedOn w:val="Normal"/>
    <w:next w:val="Normal"/>
    <w:autoRedefine/>
    <w:uiPriority w:val="39"/>
    <w:rsid w:val="00BE19D1"/>
    <w:pPr>
      <w:ind w:left="240"/>
    </w:pPr>
    <w:rPr>
      <w:smallCaps/>
      <w:sz w:val="20"/>
      <w:szCs w:val="20"/>
    </w:rPr>
  </w:style>
  <w:style w:type="paragraph" w:styleId="TOC3">
    <w:name w:val="toc 3"/>
    <w:basedOn w:val="Normal"/>
    <w:next w:val="Normal"/>
    <w:autoRedefine/>
    <w:uiPriority w:val="39"/>
    <w:rsid w:val="00BE19D1"/>
    <w:pPr>
      <w:ind w:left="480"/>
    </w:pPr>
    <w:rPr>
      <w:i/>
      <w:iCs/>
      <w:sz w:val="20"/>
      <w:szCs w:val="20"/>
    </w:rPr>
  </w:style>
  <w:style w:type="paragraph" w:styleId="TOC4">
    <w:name w:val="toc 4"/>
    <w:basedOn w:val="Normal"/>
    <w:next w:val="Normal"/>
    <w:autoRedefine/>
    <w:uiPriority w:val="39"/>
    <w:rsid w:val="00BE19D1"/>
    <w:pPr>
      <w:ind w:left="720"/>
    </w:pPr>
    <w:rPr>
      <w:sz w:val="18"/>
      <w:szCs w:val="18"/>
    </w:rPr>
  </w:style>
  <w:style w:type="paragraph" w:styleId="TOC5">
    <w:name w:val="toc 5"/>
    <w:basedOn w:val="Normal"/>
    <w:next w:val="Normal"/>
    <w:autoRedefine/>
    <w:uiPriority w:val="39"/>
    <w:rsid w:val="00BE19D1"/>
    <w:pPr>
      <w:ind w:left="960"/>
    </w:pPr>
    <w:rPr>
      <w:sz w:val="18"/>
      <w:szCs w:val="18"/>
    </w:rPr>
  </w:style>
  <w:style w:type="paragraph" w:styleId="TOC6">
    <w:name w:val="toc 6"/>
    <w:basedOn w:val="Normal"/>
    <w:next w:val="Normal"/>
    <w:autoRedefine/>
    <w:uiPriority w:val="39"/>
    <w:rsid w:val="00BE19D1"/>
    <w:pPr>
      <w:ind w:left="1200"/>
    </w:pPr>
    <w:rPr>
      <w:sz w:val="18"/>
      <w:szCs w:val="18"/>
    </w:rPr>
  </w:style>
  <w:style w:type="paragraph" w:styleId="TOC7">
    <w:name w:val="toc 7"/>
    <w:basedOn w:val="Normal"/>
    <w:next w:val="Normal"/>
    <w:autoRedefine/>
    <w:uiPriority w:val="39"/>
    <w:rsid w:val="00BE19D1"/>
    <w:pPr>
      <w:ind w:left="1440"/>
    </w:pPr>
    <w:rPr>
      <w:sz w:val="18"/>
      <w:szCs w:val="18"/>
    </w:rPr>
  </w:style>
  <w:style w:type="paragraph" w:styleId="TOC8">
    <w:name w:val="toc 8"/>
    <w:basedOn w:val="Normal"/>
    <w:next w:val="Normal"/>
    <w:autoRedefine/>
    <w:uiPriority w:val="39"/>
    <w:rsid w:val="00BE19D1"/>
    <w:pPr>
      <w:ind w:left="1680"/>
    </w:pPr>
    <w:rPr>
      <w:sz w:val="18"/>
      <w:szCs w:val="18"/>
    </w:rPr>
  </w:style>
  <w:style w:type="paragraph" w:styleId="TOC9">
    <w:name w:val="toc 9"/>
    <w:basedOn w:val="Normal"/>
    <w:next w:val="Normal"/>
    <w:autoRedefine/>
    <w:uiPriority w:val="39"/>
    <w:rsid w:val="00BE19D1"/>
    <w:pPr>
      <w:ind w:left="1920"/>
    </w:pPr>
    <w:rPr>
      <w:sz w:val="18"/>
      <w:szCs w:val="18"/>
    </w:rPr>
  </w:style>
  <w:style w:type="character" w:styleId="Hyperlink">
    <w:name w:val="Hyperlink"/>
    <w:basedOn w:val="DefaultParagraphFont"/>
    <w:uiPriority w:val="99"/>
    <w:rsid w:val="00BE19D1"/>
    <w:rPr>
      <w:color w:val="0000FF"/>
      <w:u w:val="single"/>
    </w:rPr>
  </w:style>
  <w:style w:type="paragraph" w:styleId="Header">
    <w:name w:val="header"/>
    <w:basedOn w:val="Normal"/>
    <w:rsid w:val="00BE19D1"/>
    <w:pPr>
      <w:tabs>
        <w:tab w:val="center" w:pos="4320"/>
        <w:tab w:val="right" w:pos="8640"/>
      </w:tabs>
    </w:pPr>
  </w:style>
  <w:style w:type="paragraph" w:styleId="Footer">
    <w:name w:val="footer"/>
    <w:basedOn w:val="Normal"/>
    <w:rsid w:val="00BE19D1"/>
    <w:pPr>
      <w:tabs>
        <w:tab w:val="center" w:pos="4320"/>
        <w:tab w:val="right" w:pos="8640"/>
      </w:tabs>
    </w:pPr>
  </w:style>
  <w:style w:type="character" w:styleId="PageNumber">
    <w:name w:val="page number"/>
    <w:basedOn w:val="DefaultParagraphFont"/>
    <w:rsid w:val="00BE19D1"/>
  </w:style>
  <w:style w:type="paragraph" w:styleId="BalloonText">
    <w:name w:val="Balloon Text"/>
    <w:basedOn w:val="Normal"/>
    <w:link w:val="BalloonTextChar"/>
    <w:rsid w:val="009D18FD"/>
    <w:rPr>
      <w:rFonts w:ascii="Tahoma" w:hAnsi="Tahoma" w:cs="Tahoma"/>
      <w:sz w:val="16"/>
      <w:szCs w:val="16"/>
    </w:rPr>
  </w:style>
  <w:style w:type="character" w:customStyle="1" w:styleId="BalloonTextChar">
    <w:name w:val="Balloon Text Char"/>
    <w:basedOn w:val="DefaultParagraphFont"/>
    <w:link w:val="BalloonText"/>
    <w:rsid w:val="009D18FD"/>
    <w:rPr>
      <w:rFonts w:ascii="Tahoma" w:hAnsi="Tahoma" w:cs="Tahoma"/>
      <w:sz w:val="16"/>
      <w:szCs w:val="16"/>
      <w:lang w:bidi="he-IL"/>
    </w:rPr>
  </w:style>
  <w:style w:type="table" w:styleId="TableGrid">
    <w:name w:val="Table Grid"/>
    <w:basedOn w:val="TableNormal"/>
    <w:rsid w:val="00C033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rsid w:val="007A3C66"/>
    <w:rPr>
      <w:sz w:val="20"/>
      <w:szCs w:val="20"/>
    </w:rPr>
  </w:style>
  <w:style w:type="character" w:customStyle="1" w:styleId="FootnoteTextChar">
    <w:name w:val="Footnote Text Char"/>
    <w:basedOn w:val="DefaultParagraphFont"/>
    <w:link w:val="FootnoteText"/>
    <w:rsid w:val="007A3C66"/>
    <w:rPr>
      <w:lang w:bidi="he-IL"/>
    </w:rPr>
  </w:style>
  <w:style w:type="character" w:styleId="FootnoteReference">
    <w:name w:val="footnote reference"/>
    <w:basedOn w:val="DefaultParagraphFont"/>
    <w:rsid w:val="007A3C66"/>
    <w:rPr>
      <w:vertAlign w:val="superscript"/>
    </w:rPr>
  </w:style>
  <w:style w:type="paragraph" w:styleId="ListParagraph">
    <w:name w:val="List Paragraph"/>
    <w:basedOn w:val="Normal"/>
    <w:uiPriority w:val="34"/>
    <w:qFormat/>
    <w:rsid w:val="002F723D"/>
    <w:pPr>
      <w:ind w:left="720"/>
      <w:contextualSpacing/>
    </w:pPr>
  </w:style>
  <w:style w:type="paragraph" w:styleId="NormalWeb">
    <w:name w:val="Normal (Web)"/>
    <w:basedOn w:val="Normal"/>
    <w:uiPriority w:val="99"/>
    <w:unhideWhenUsed/>
    <w:rsid w:val="008D63B4"/>
    <w:pPr>
      <w:spacing w:after="167"/>
    </w:pPr>
    <w:rPr>
      <w:rFonts w:ascii="Arial" w:hAnsi="Arial" w:cs="Arial"/>
      <w:sz w:val="20"/>
      <w:szCs w:val="20"/>
      <w:lang w:bidi="ar-SA"/>
    </w:rPr>
  </w:style>
  <w:style w:type="character" w:styleId="Strong">
    <w:name w:val="Strong"/>
    <w:basedOn w:val="DefaultParagraphFont"/>
    <w:uiPriority w:val="22"/>
    <w:qFormat/>
    <w:rsid w:val="008D63B4"/>
    <w:rPr>
      <w:b/>
      <w:bCs/>
    </w:rPr>
  </w:style>
  <w:style w:type="paragraph" w:styleId="HTMLPreformatted">
    <w:name w:val="HTML Preformatted"/>
    <w:basedOn w:val="Normal"/>
    <w:link w:val="HTMLPreformattedChar"/>
    <w:uiPriority w:val="99"/>
    <w:unhideWhenUsed/>
    <w:rsid w:val="009A5B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9A5B88"/>
    <w:rPr>
      <w:rFonts w:ascii="Courier New" w:hAnsi="Courier New" w:cs="Courier New"/>
    </w:rPr>
  </w:style>
  <w:style w:type="character" w:styleId="PlaceholderText">
    <w:name w:val="Placeholder Text"/>
    <w:basedOn w:val="DefaultParagraphFont"/>
    <w:uiPriority w:val="99"/>
    <w:semiHidden/>
    <w:rsid w:val="00BF769A"/>
    <w:rPr>
      <w:color w:val="808080"/>
    </w:rPr>
  </w:style>
  <w:style w:type="paragraph" w:styleId="Caption">
    <w:name w:val="caption"/>
    <w:basedOn w:val="Normal"/>
    <w:next w:val="Normal"/>
    <w:link w:val="CaptionChar"/>
    <w:unhideWhenUsed/>
    <w:qFormat/>
    <w:rsid w:val="00447DF9"/>
    <w:pPr>
      <w:spacing w:after="200"/>
    </w:pPr>
    <w:rPr>
      <w:b/>
      <w:bCs/>
      <w:color w:val="4F81BD" w:themeColor="accent1"/>
      <w:sz w:val="18"/>
      <w:szCs w:val="18"/>
    </w:rPr>
  </w:style>
  <w:style w:type="character" w:customStyle="1" w:styleId="CaptionChar">
    <w:name w:val="Caption Char"/>
    <w:basedOn w:val="DefaultParagraphFont"/>
    <w:link w:val="Caption"/>
    <w:rsid w:val="00447DF9"/>
    <w:rPr>
      <w:b/>
      <w:bCs/>
      <w:color w:val="4F81BD" w:themeColor="accent1"/>
      <w:sz w:val="18"/>
      <w:szCs w:val="18"/>
      <w:lang w:bidi="he-IL"/>
    </w:rPr>
  </w:style>
  <w:style w:type="paragraph" w:customStyle="1" w:styleId="Caption-Steve">
    <w:name w:val="Caption - Steve"/>
    <w:basedOn w:val="Caption"/>
    <w:link w:val="Caption-SteveChar"/>
    <w:qFormat/>
    <w:rsid w:val="00447DF9"/>
    <w:pPr>
      <w:keepNext/>
    </w:pPr>
    <w:rPr>
      <w:color w:val="auto"/>
      <w:sz w:val="24"/>
      <w:szCs w:val="24"/>
    </w:rPr>
  </w:style>
  <w:style w:type="character" w:customStyle="1" w:styleId="Caption-SteveChar">
    <w:name w:val="Caption - Steve Char"/>
    <w:basedOn w:val="CaptionChar"/>
    <w:link w:val="Caption-Steve"/>
    <w:rsid w:val="00447DF9"/>
    <w:rPr>
      <w:b/>
      <w:bCs/>
      <w:color w:val="4F81BD" w:themeColor="accent1"/>
      <w:sz w:val="18"/>
      <w:szCs w:val="18"/>
      <w:lang w:bidi="he-IL"/>
    </w:rPr>
  </w:style>
  <w:style w:type="character" w:styleId="FollowedHyperlink">
    <w:name w:val="FollowedHyperlink"/>
    <w:basedOn w:val="DefaultParagraphFont"/>
    <w:uiPriority w:val="99"/>
    <w:rsid w:val="00494AD3"/>
    <w:rPr>
      <w:color w:val="800080" w:themeColor="followedHyperlink"/>
      <w:u w:val="single"/>
    </w:rPr>
  </w:style>
  <w:style w:type="character" w:customStyle="1" w:styleId="apple-converted-space">
    <w:name w:val="apple-converted-space"/>
    <w:basedOn w:val="DefaultParagraphFont"/>
    <w:rsid w:val="00494AD3"/>
  </w:style>
  <w:style w:type="character" w:customStyle="1" w:styleId="desiglg">
    <w:name w:val="desiglg"/>
    <w:basedOn w:val="DefaultParagraphFont"/>
    <w:rsid w:val="00494AD3"/>
  </w:style>
  <w:style w:type="paragraph" w:styleId="DocumentMap">
    <w:name w:val="Document Map"/>
    <w:basedOn w:val="Normal"/>
    <w:link w:val="DocumentMapChar"/>
    <w:rsid w:val="004D6654"/>
    <w:rPr>
      <w:rFonts w:ascii="Tahoma" w:hAnsi="Tahoma" w:cs="Tahoma"/>
      <w:sz w:val="16"/>
      <w:szCs w:val="16"/>
    </w:rPr>
  </w:style>
  <w:style w:type="character" w:customStyle="1" w:styleId="DocumentMapChar">
    <w:name w:val="Document Map Char"/>
    <w:basedOn w:val="DefaultParagraphFont"/>
    <w:link w:val="DocumentMap"/>
    <w:rsid w:val="004D6654"/>
    <w:rPr>
      <w:rFonts w:ascii="Tahoma" w:hAnsi="Tahoma" w:cs="Tahoma"/>
      <w:sz w:val="16"/>
      <w:szCs w:val="16"/>
      <w:lang w:bidi="he-IL"/>
    </w:rPr>
  </w:style>
  <w:style w:type="paragraph" w:styleId="CommentText">
    <w:name w:val="annotation text"/>
    <w:basedOn w:val="Normal"/>
    <w:uiPriority w:val="99"/>
    <w:semiHidden/>
    <w:unhideWhenUsed/>
    <w:rsid w:val="00E338F3"/>
    <w:rPr>
      <w:sz w:val="20"/>
      <w:szCs w:val="20"/>
    </w:rPr>
  </w:style>
  <w:style w:type="character" w:customStyle="1" w:styleId="il">
    <w:name w:val="il"/>
    <w:basedOn w:val="DefaultParagraphFont"/>
    <w:rsid w:val="002054D7"/>
  </w:style>
  <w:style w:type="character" w:customStyle="1" w:styleId="im">
    <w:name w:val="im"/>
    <w:basedOn w:val="DefaultParagraphFont"/>
    <w:rsid w:val="002054D7"/>
  </w:style>
  <w:style w:type="character" w:styleId="UnresolvedMention">
    <w:name w:val="Unresolved Mention"/>
    <w:basedOn w:val="DefaultParagraphFont"/>
    <w:uiPriority w:val="99"/>
    <w:semiHidden/>
    <w:unhideWhenUsed/>
    <w:rsid w:val="00D619A4"/>
    <w:rPr>
      <w:color w:val="808080"/>
      <w:shd w:val="clear" w:color="auto" w:fill="E6E6E6"/>
    </w:rPr>
  </w:style>
  <w:style w:type="paragraph" w:customStyle="1" w:styleId="EndNoteBibliographyTitle">
    <w:name w:val="EndNote Bibliography Title"/>
    <w:basedOn w:val="Normal"/>
    <w:link w:val="EndNoteBibliographyTitleChar"/>
    <w:rsid w:val="00AE2570"/>
    <w:pPr>
      <w:jc w:val="center"/>
    </w:pPr>
    <w:rPr>
      <w:noProof/>
    </w:rPr>
  </w:style>
  <w:style w:type="character" w:customStyle="1" w:styleId="EndNoteBibliographyTitleChar">
    <w:name w:val="EndNote Bibliography Title Char"/>
    <w:basedOn w:val="DefaultParagraphFont"/>
    <w:link w:val="EndNoteBibliographyTitle"/>
    <w:rsid w:val="00AE2570"/>
    <w:rPr>
      <w:noProof/>
      <w:sz w:val="24"/>
      <w:szCs w:val="24"/>
      <w:lang w:bidi="he-IL"/>
    </w:rPr>
  </w:style>
  <w:style w:type="paragraph" w:customStyle="1" w:styleId="EndNoteBibliography">
    <w:name w:val="EndNote Bibliography"/>
    <w:basedOn w:val="Normal"/>
    <w:link w:val="EndNoteBibliographyChar"/>
    <w:rsid w:val="00AE2570"/>
    <w:rPr>
      <w:noProof/>
    </w:rPr>
  </w:style>
  <w:style w:type="character" w:customStyle="1" w:styleId="EndNoteBibliographyChar">
    <w:name w:val="EndNote Bibliography Char"/>
    <w:basedOn w:val="DefaultParagraphFont"/>
    <w:link w:val="EndNoteBibliography"/>
    <w:rsid w:val="00AE2570"/>
    <w:rPr>
      <w:noProof/>
      <w:sz w:val="24"/>
      <w:szCs w:val="24"/>
      <w:lang w:bidi="he-IL"/>
    </w:rPr>
  </w:style>
  <w:style w:type="character" w:styleId="HTMLTypewriter">
    <w:name w:val="HTML Typewriter"/>
    <w:basedOn w:val="DefaultParagraphFont"/>
    <w:uiPriority w:val="99"/>
    <w:semiHidden/>
    <w:unhideWhenUsed/>
    <w:rsid w:val="00863D30"/>
    <w:rPr>
      <w:rFonts w:ascii="Courier New" w:eastAsia="Times New Roman" w:hAnsi="Courier New" w:cs="Courier New"/>
      <w:sz w:val="20"/>
      <w:szCs w:val="20"/>
    </w:rPr>
  </w:style>
  <w:style w:type="character" w:customStyle="1" w:styleId="bibcode">
    <w:name w:val="bibcode"/>
    <w:basedOn w:val="DefaultParagraphFont"/>
    <w:rsid w:val="00863D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27019">
      <w:bodyDiv w:val="1"/>
      <w:marLeft w:val="0"/>
      <w:marRight w:val="0"/>
      <w:marTop w:val="0"/>
      <w:marBottom w:val="0"/>
      <w:divBdr>
        <w:top w:val="none" w:sz="0" w:space="0" w:color="auto"/>
        <w:left w:val="none" w:sz="0" w:space="0" w:color="auto"/>
        <w:bottom w:val="none" w:sz="0" w:space="0" w:color="auto"/>
        <w:right w:val="none" w:sz="0" w:space="0" w:color="auto"/>
      </w:divBdr>
    </w:div>
    <w:div w:id="6449589">
      <w:bodyDiv w:val="1"/>
      <w:marLeft w:val="0"/>
      <w:marRight w:val="0"/>
      <w:marTop w:val="0"/>
      <w:marBottom w:val="0"/>
      <w:divBdr>
        <w:top w:val="none" w:sz="0" w:space="0" w:color="auto"/>
        <w:left w:val="none" w:sz="0" w:space="0" w:color="auto"/>
        <w:bottom w:val="none" w:sz="0" w:space="0" w:color="auto"/>
        <w:right w:val="none" w:sz="0" w:space="0" w:color="auto"/>
      </w:divBdr>
    </w:div>
    <w:div w:id="6760534">
      <w:bodyDiv w:val="1"/>
      <w:marLeft w:val="0"/>
      <w:marRight w:val="0"/>
      <w:marTop w:val="0"/>
      <w:marBottom w:val="0"/>
      <w:divBdr>
        <w:top w:val="none" w:sz="0" w:space="0" w:color="auto"/>
        <w:left w:val="none" w:sz="0" w:space="0" w:color="auto"/>
        <w:bottom w:val="none" w:sz="0" w:space="0" w:color="auto"/>
        <w:right w:val="none" w:sz="0" w:space="0" w:color="auto"/>
      </w:divBdr>
    </w:div>
    <w:div w:id="17200044">
      <w:bodyDiv w:val="1"/>
      <w:marLeft w:val="0"/>
      <w:marRight w:val="0"/>
      <w:marTop w:val="0"/>
      <w:marBottom w:val="0"/>
      <w:divBdr>
        <w:top w:val="none" w:sz="0" w:space="0" w:color="auto"/>
        <w:left w:val="none" w:sz="0" w:space="0" w:color="auto"/>
        <w:bottom w:val="none" w:sz="0" w:space="0" w:color="auto"/>
        <w:right w:val="none" w:sz="0" w:space="0" w:color="auto"/>
      </w:divBdr>
    </w:div>
    <w:div w:id="18166783">
      <w:bodyDiv w:val="1"/>
      <w:marLeft w:val="0"/>
      <w:marRight w:val="0"/>
      <w:marTop w:val="0"/>
      <w:marBottom w:val="0"/>
      <w:divBdr>
        <w:top w:val="none" w:sz="0" w:space="0" w:color="auto"/>
        <w:left w:val="none" w:sz="0" w:space="0" w:color="auto"/>
        <w:bottom w:val="none" w:sz="0" w:space="0" w:color="auto"/>
        <w:right w:val="none" w:sz="0" w:space="0" w:color="auto"/>
      </w:divBdr>
    </w:div>
    <w:div w:id="29648410">
      <w:bodyDiv w:val="1"/>
      <w:marLeft w:val="0"/>
      <w:marRight w:val="0"/>
      <w:marTop w:val="0"/>
      <w:marBottom w:val="0"/>
      <w:divBdr>
        <w:top w:val="none" w:sz="0" w:space="0" w:color="auto"/>
        <w:left w:val="none" w:sz="0" w:space="0" w:color="auto"/>
        <w:bottom w:val="none" w:sz="0" w:space="0" w:color="auto"/>
        <w:right w:val="none" w:sz="0" w:space="0" w:color="auto"/>
      </w:divBdr>
    </w:div>
    <w:div w:id="44643709">
      <w:bodyDiv w:val="1"/>
      <w:marLeft w:val="0"/>
      <w:marRight w:val="0"/>
      <w:marTop w:val="0"/>
      <w:marBottom w:val="0"/>
      <w:divBdr>
        <w:top w:val="none" w:sz="0" w:space="0" w:color="auto"/>
        <w:left w:val="none" w:sz="0" w:space="0" w:color="auto"/>
        <w:bottom w:val="none" w:sz="0" w:space="0" w:color="auto"/>
        <w:right w:val="none" w:sz="0" w:space="0" w:color="auto"/>
      </w:divBdr>
    </w:div>
    <w:div w:id="55130831">
      <w:bodyDiv w:val="1"/>
      <w:marLeft w:val="0"/>
      <w:marRight w:val="0"/>
      <w:marTop w:val="0"/>
      <w:marBottom w:val="0"/>
      <w:divBdr>
        <w:top w:val="none" w:sz="0" w:space="0" w:color="auto"/>
        <w:left w:val="none" w:sz="0" w:space="0" w:color="auto"/>
        <w:bottom w:val="none" w:sz="0" w:space="0" w:color="auto"/>
        <w:right w:val="none" w:sz="0" w:space="0" w:color="auto"/>
      </w:divBdr>
    </w:div>
    <w:div w:id="81029063">
      <w:bodyDiv w:val="1"/>
      <w:marLeft w:val="0"/>
      <w:marRight w:val="0"/>
      <w:marTop w:val="0"/>
      <w:marBottom w:val="0"/>
      <w:divBdr>
        <w:top w:val="none" w:sz="0" w:space="0" w:color="auto"/>
        <w:left w:val="none" w:sz="0" w:space="0" w:color="auto"/>
        <w:bottom w:val="none" w:sz="0" w:space="0" w:color="auto"/>
        <w:right w:val="none" w:sz="0" w:space="0" w:color="auto"/>
      </w:divBdr>
    </w:div>
    <w:div w:id="82145282">
      <w:bodyDiv w:val="1"/>
      <w:marLeft w:val="0"/>
      <w:marRight w:val="0"/>
      <w:marTop w:val="0"/>
      <w:marBottom w:val="0"/>
      <w:divBdr>
        <w:top w:val="none" w:sz="0" w:space="0" w:color="auto"/>
        <w:left w:val="none" w:sz="0" w:space="0" w:color="auto"/>
        <w:bottom w:val="none" w:sz="0" w:space="0" w:color="auto"/>
        <w:right w:val="none" w:sz="0" w:space="0" w:color="auto"/>
      </w:divBdr>
    </w:div>
    <w:div w:id="86466816">
      <w:bodyDiv w:val="1"/>
      <w:marLeft w:val="0"/>
      <w:marRight w:val="0"/>
      <w:marTop w:val="0"/>
      <w:marBottom w:val="0"/>
      <w:divBdr>
        <w:top w:val="none" w:sz="0" w:space="0" w:color="auto"/>
        <w:left w:val="none" w:sz="0" w:space="0" w:color="auto"/>
        <w:bottom w:val="none" w:sz="0" w:space="0" w:color="auto"/>
        <w:right w:val="none" w:sz="0" w:space="0" w:color="auto"/>
      </w:divBdr>
    </w:div>
    <w:div w:id="112557771">
      <w:bodyDiv w:val="1"/>
      <w:marLeft w:val="0"/>
      <w:marRight w:val="0"/>
      <w:marTop w:val="0"/>
      <w:marBottom w:val="0"/>
      <w:divBdr>
        <w:top w:val="none" w:sz="0" w:space="0" w:color="auto"/>
        <w:left w:val="none" w:sz="0" w:space="0" w:color="auto"/>
        <w:bottom w:val="none" w:sz="0" w:space="0" w:color="auto"/>
        <w:right w:val="none" w:sz="0" w:space="0" w:color="auto"/>
      </w:divBdr>
    </w:div>
    <w:div w:id="113906855">
      <w:bodyDiv w:val="1"/>
      <w:marLeft w:val="0"/>
      <w:marRight w:val="0"/>
      <w:marTop w:val="0"/>
      <w:marBottom w:val="0"/>
      <w:divBdr>
        <w:top w:val="none" w:sz="0" w:space="0" w:color="auto"/>
        <w:left w:val="none" w:sz="0" w:space="0" w:color="auto"/>
        <w:bottom w:val="none" w:sz="0" w:space="0" w:color="auto"/>
        <w:right w:val="none" w:sz="0" w:space="0" w:color="auto"/>
      </w:divBdr>
    </w:div>
    <w:div w:id="140198436">
      <w:bodyDiv w:val="1"/>
      <w:marLeft w:val="0"/>
      <w:marRight w:val="0"/>
      <w:marTop w:val="0"/>
      <w:marBottom w:val="0"/>
      <w:divBdr>
        <w:top w:val="none" w:sz="0" w:space="0" w:color="auto"/>
        <w:left w:val="none" w:sz="0" w:space="0" w:color="auto"/>
        <w:bottom w:val="none" w:sz="0" w:space="0" w:color="auto"/>
        <w:right w:val="none" w:sz="0" w:space="0" w:color="auto"/>
      </w:divBdr>
    </w:div>
    <w:div w:id="172499594">
      <w:bodyDiv w:val="1"/>
      <w:marLeft w:val="0"/>
      <w:marRight w:val="0"/>
      <w:marTop w:val="0"/>
      <w:marBottom w:val="0"/>
      <w:divBdr>
        <w:top w:val="none" w:sz="0" w:space="0" w:color="auto"/>
        <w:left w:val="none" w:sz="0" w:space="0" w:color="auto"/>
        <w:bottom w:val="none" w:sz="0" w:space="0" w:color="auto"/>
        <w:right w:val="none" w:sz="0" w:space="0" w:color="auto"/>
      </w:divBdr>
    </w:div>
    <w:div w:id="175271200">
      <w:bodyDiv w:val="1"/>
      <w:marLeft w:val="0"/>
      <w:marRight w:val="0"/>
      <w:marTop w:val="0"/>
      <w:marBottom w:val="0"/>
      <w:divBdr>
        <w:top w:val="none" w:sz="0" w:space="0" w:color="auto"/>
        <w:left w:val="none" w:sz="0" w:space="0" w:color="auto"/>
        <w:bottom w:val="none" w:sz="0" w:space="0" w:color="auto"/>
        <w:right w:val="none" w:sz="0" w:space="0" w:color="auto"/>
      </w:divBdr>
    </w:div>
    <w:div w:id="179853819">
      <w:bodyDiv w:val="1"/>
      <w:marLeft w:val="0"/>
      <w:marRight w:val="0"/>
      <w:marTop w:val="0"/>
      <w:marBottom w:val="0"/>
      <w:divBdr>
        <w:top w:val="none" w:sz="0" w:space="0" w:color="auto"/>
        <w:left w:val="none" w:sz="0" w:space="0" w:color="auto"/>
        <w:bottom w:val="none" w:sz="0" w:space="0" w:color="auto"/>
        <w:right w:val="none" w:sz="0" w:space="0" w:color="auto"/>
      </w:divBdr>
    </w:div>
    <w:div w:id="185993865">
      <w:bodyDiv w:val="1"/>
      <w:marLeft w:val="0"/>
      <w:marRight w:val="0"/>
      <w:marTop w:val="0"/>
      <w:marBottom w:val="0"/>
      <w:divBdr>
        <w:top w:val="none" w:sz="0" w:space="0" w:color="auto"/>
        <w:left w:val="none" w:sz="0" w:space="0" w:color="auto"/>
        <w:bottom w:val="none" w:sz="0" w:space="0" w:color="auto"/>
        <w:right w:val="none" w:sz="0" w:space="0" w:color="auto"/>
      </w:divBdr>
    </w:div>
    <w:div w:id="187261845">
      <w:bodyDiv w:val="1"/>
      <w:marLeft w:val="0"/>
      <w:marRight w:val="0"/>
      <w:marTop w:val="0"/>
      <w:marBottom w:val="0"/>
      <w:divBdr>
        <w:top w:val="none" w:sz="0" w:space="0" w:color="auto"/>
        <w:left w:val="none" w:sz="0" w:space="0" w:color="auto"/>
        <w:bottom w:val="none" w:sz="0" w:space="0" w:color="auto"/>
        <w:right w:val="none" w:sz="0" w:space="0" w:color="auto"/>
      </w:divBdr>
    </w:div>
    <w:div w:id="191651044">
      <w:bodyDiv w:val="1"/>
      <w:marLeft w:val="0"/>
      <w:marRight w:val="0"/>
      <w:marTop w:val="0"/>
      <w:marBottom w:val="0"/>
      <w:divBdr>
        <w:top w:val="none" w:sz="0" w:space="0" w:color="auto"/>
        <w:left w:val="none" w:sz="0" w:space="0" w:color="auto"/>
        <w:bottom w:val="none" w:sz="0" w:space="0" w:color="auto"/>
        <w:right w:val="none" w:sz="0" w:space="0" w:color="auto"/>
      </w:divBdr>
    </w:div>
    <w:div w:id="192231750">
      <w:bodyDiv w:val="1"/>
      <w:marLeft w:val="0"/>
      <w:marRight w:val="0"/>
      <w:marTop w:val="0"/>
      <w:marBottom w:val="0"/>
      <w:divBdr>
        <w:top w:val="none" w:sz="0" w:space="0" w:color="auto"/>
        <w:left w:val="none" w:sz="0" w:space="0" w:color="auto"/>
        <w:bottom w:val="none" w:sz="0" w:space="0" w:color="auto"/>
        <w:right w:val="none" w:sz="0" w:space="0" w:color="auto"/>
      </w:divBdr>
    </w:div>
    <w:div w:id="206334539">
      <w:bodyDiv w:val="1"/>
      <w:marLeft w:val="0"/>
      <w:marRight w:val="0"/>
      <w:marTop w:val="0"/>
      <w:marBottom w:val="0"/>
      <w:divBdr>
        <w:top w:val="none" w:sz="0" w:space="0" w:color="auto"/>
        <w:left w:val="none" w:sz="0" w:space="0" w:color="auto"/>
        <w:bottom w:val="none" w:sz="0" w:space="0" w:color="auto"/>
        <w:right w:val="none" w:sz="0" w:space="0" w:color="auto"/>
      </w:divBdr>
    </w:div>
    <w:div w:id="217740908">
      <w:bodyDiv w:val="1"/>
      <w:marLeft w:val="0"/>
      <w:marRight w:val="0"/>
      <w:marTop w:val="0"/>
      <w:marBottom w:val="0"/>
      <w:divBdr>
        <w:top w:val="none" w:sz="0" w:space="0" w:color="auto"/>
        <w:left w:val="none" w:sz="0" w:space="0" w:color="auto"/>
        <w:bottom w:val="none" w:sz="0" w:space="0" w:color="auto"/>
        <w:right w:val="none" w:sz="0" w:space="0" w:color="auto"/>
      </w:divBdr>
    </w:div>
    <w:div w:id="249435361">
      <w:bodyDiv w:val="1"/>
      <w:marLeft w:val="0"/>
      <w:marRight w:val="0"/>
      <w:marTop w:val="0"/>
      <w:marBottom w:val="0"/>
      <w:divBdr>
        <w:top w:val="none" w:sz="0" w:space="0" w:color="auto"/>
        <w:left w:val="none" w:sz="0" w:space="0" w:color="auto"/>
        <w:bottom w:val="none" w:sz="0" w:space="0" w:color="auto"/>
        <w:right w:val="none" w:sz="0" w:space="0" w:color="auto"/>
      </w:divBdr>
    </w:div>
    <w:div w:id="255409193">
      <w:bodyDiv w:val="1"/>
      <w:marLeft w:val="0"/>
      <w:marRight w:val="0"/>
      <w:marTop w:val="0"/>
      <w:marBottom w:val="0"/>
      <w:divBdr>
        <w:top w:val="none" w:sz="0" w:space="0" w:color="auto"/>
        <w:left w:val="none" w:sz="0" w:space="0" w:color="auto"/>
        <w:bottom w:val="none" w:sz="0" w:space="0" w:color="auto"/>
        <w:right w:val="none" w:sz="0" w:space="0" w:color="auto"/>
      </w:divBdr>
    </w:div>
    <w:div w:id="289551545">
      <w:bodyDiv w:val="1"/>
      <w:marLeft w:val="0"/>
      <w:marRight w:val="0"/>
      <w:marTop w:val="0"/>
      <w:marBottom w:val="0"/>
      <w:divBdr>
        <w:top w:val="none" w:sz="0" w:space="0" w:color="auto"/>
        <w:left w:val="none" w:sz="0" w:space="0" w:color="auto"/>
        <w:bottom w:val="none" w:sz="0" w:space="0" w:color="auto"/>
        <w:right w:val="none" w:sz="0" w:space="0" w:color="auto"/>
      </w:divBdr>
    </w:div>
    <w:div w:id="293559492">
      <w:bodyDiv w:val="1"/>
      <w:marLeft w:val="0"/>
      <w:marRight w:val="0"/>
      <w:marTop w:val="0"/>
      <w:marBottom w:val="0"/>
      <w:divBdr>
        <w:top w:val="none" w:sz="0" w:space="0" w:color="auto"/>
        <w:left w:val="none" w:sz="0" w:space="0" w:color="auto"/>
        <w:bottom w:val="none" w:sz="0" w:space="0" w:color="auto"/>
        <w:right w:val="none" w:sz="0" w:space="0" w:color="auto"/>
      </w:divBdr>
    </w:div>
    <w:div w:id="309097007">
      <w:bodyDiv w:val="1"/>
      <w:marLeft w:val="0"/>
      <w:marRight w:val="0"/>
      <w:marTop w:val="0"/>
      <w:marBottom w:val="0"/>
      <w:divBdr>
        <w:top w:val="none" w:sz="0" w:space="0" w:color="auto"/>
        <w:left w:val="none" w:sz="0" w:space="0" w:color="auto"/>
        <w:bottom w:val="none" w:sz="0" w:space="0" w:color="auto"/>
        <w:right w:val="none" w:sz="0" w:space="0" w:color="auto"/>
      </w:divBdr>
    </w:div>
    <w:div w:id="316304529">
      <w:bodyDiv w:val="1"/>
      <w:marLeft w:val="0"/>
      <w:marRight w:val="0"/>
      <w:marTop w:val="0"/>
      <w:marBottom w:val="0"/>
      <w:divBdr>
        <w:top w:val="none" w:sz="0" w:space="0" w:color="auto"/>
        <w:left w:val="none" w:sz="0" w:space="0" w:color="auto"/>
        <w:bottom w:val="none" w:sz="0" w:space="0" w:color="auto"/>
        <w:right w:val="none" w:sz="0" w:space="0" w:color="auto"/>
      </w:divBdr>
    </w:div>
    <w:div w:id="319967018">
      <w:bodyDiv w:val="1"/>
      <w:marLeft w:val="0"/>
      <w:marRight w:val="0"/>
      <w:marTop w:val="0"/>
      <w:marBottom w:val="0"/>
      <w:divBdr>
        <w:top w:val="none" w:sz="0" w:space="0" w:color="auto"/>
        <w:left w:val="none" w:sz="0" w:space="0" w:color="auto"/>
        <w:bottom w:val="none" w:sz="0" w:space="0" w:color="auto"/>
        <w:right w:val="none" w:sz="0" w:space="0" w:color="auto"/>
      </w:divBdr>
    </w:div>
    <w:div w:id="332952866">
      <w:bodyDiv w:val="1"/>
      <w:marLeft w:val="0"/>
      <w:marRight w:val="0"/>
      <w:marTop w:val="0"/>
      <w:marBottom w:val="0"/>
      <w:divBdr>
        <w:top w:val="none" w:sz="0" w:space="0" w:color="auto"/>
        <w:left w:val="none" w:sz="0" w:space="0" w:color="auto"/>
        <w:bottom w:val="none" w:sz="0" w:space="0" w:color="auto"/>
        <w:right w:val="none" w:sz="0" w:space="0" w:color="auto"/>
      </w:divBdr>
    </w:div>
    <w:div w:id="357390634">
      <w:bodyDiv w:val="1"/>
      <w:marLeft w:val="0"/>
      <w:marRight w:val="0"/>
      <w:marTop w:val="0"/>
      <w:marBottom w:val="0"/>
      <w:divBdr>
        <w:top w:val="none" w:sz="0" w:space="0" w:color="auto"/>
        <w:left w:val="none" w:sz="0" w:space="0" w:color="auto"/>
        <w:bottom w:val="none" w:sz="0" w:space="0" w:color="auto"/>
        <w:right w:val="none" w:sz="0" w:space="0" w:color="auto"/>
      </w:divBdr>
    </w:div>
    <w:div w:id="369645938">
      <w:bodyDiv w:val="1"/>
      <w:marLeft w:val="0"/>
      <w:marRight w:val="0"/>
      <w:marTop w:val="0"/>
      <w:marBottom w:val="0"/>
      <w:divBdr>
        <w:top w:val="none" w:sz="0" w:space="0" w:color="auto"/>
        <w:left w:val="none" w:sz="0" w:space="0" w:color="auto"/>
        <w:bottom w:val="none" w:sz="0" w:space="0" w:color="auto"/>
        <w:right w:val="none" w:sz="0" w:space="0" w:color="auto"/>
      </w:divBdr>
    </w:div>
    <w:div w:id="382487968">
      <w:bodyDiv w:val="1"/>
      <w:marLeft w:val="0"/>
      <w:marRight w:val="0"/>
      <w:marTop w:val="0"/>
      <w:marBottom w:val="0"/>
      <w:divBdr>
        <w:top w:val="none" w:sz="0" w:space="0" w:color="auto"/>
        <w:left w:val="none" w:sz="0" w:space="0" w:color="auto"/>
        <w:bottom w:val="none" w:sz="0" w:space="0" w:color="auto"/>
        <w:right w:val="none" w:sz="0" w:space="0" w:color="auto"/>
      </w:divBdr>
    </w:div>
    <w:div w:id="387534269">
      <w:bodyDiv w:val="1"/>
      <w:marLeft w:val="0"/>
      <w:marRight w:val="0"/>
      <w:marTop w:val="0"/>
      <w:marBottom w:val="0"/>
      <w:divBdr>
        <w:top w:val="none" w:sz="0" w:space="0" w:color="auto"/>
        <w:left w:val="none" w:sz="0" w:space="0" w:color="auto"/>
        <w:bottom w:val="none" w:sz="0" w:space="0" w:color="auto"/>
        <w:right w:val="none" w:sz="0" w:space="0" w:color="auto"/>
      </w:divBdr>
    </w:div>
    <w:div w:id="391536791">
      <w:bodyDiv w:val="1"/>
      <w:marLeft w:val="0"/>
      <w:marRight w:val="0"/>
      <w:marTop w:val="0"/>
      <w:marBottom w:val="0"/>
      <w:divBdr>
        <w:top w:val="none" w:sz="0" w:space="0" w:color="auto"/>
        <w:left w:val="none" w:sz="0" w:space="0" w:color="auto"/>
        <w:bottom w:val="none" w:sz="0" w:space="0" w:color="auto"/>
        <w:right w:val="none" w:sz="0" w:space="0" w:color="auto"/>
      </w:divBdr>
    </w:div>
    <w:div w:id="395325164">
      <w:bodyDiv w:val="1"/>
      <w:marLeft w:val="0"/>
      <w:marRight w:val="0"/>
      <w:marTop w:val="0"/>
      <w:marBottom w:val="0"/>
      <w:divBdr>
        <w:top w:val="none" w:sz="0" w:space="0" w:color="auto"/>
        <w:left w:val="none" w:sz="0" w:space="0" w:color="auto"/>
        <w:bottom w:val="none" w:sz="0" w:space="0" w:color="auto"/>
        <w:right w:val="none" w:sz="0" w:space="0" w:color="auto"/>
      </w:divBdr>
    </w:div>
    <w:div w:id="414978003">
      <w:bodyDiv w:val="1"/>
      <w:marLeft w:val="0"/>
      <w:marRight w:val="0"/>
      <w:marTop w:val="0"/>
      <w:marBottom w:val="0"/>
      <w:divBdr>
        <w:top w:val="none" w:sz="0" w:space="0" w:color="auto"/>
        <w:left w:val="none" w:sz="0" w:space="0" w:color="auto"/>
        <w:bottom w:val="none" w:sz="0" w:space="0" w:color="auto"/>
        <w:right w:val="none" w:sz="0" w:space="0" w:color="auto"/>
      </w:divBdr>
    </w:div>
    <w:div w:id="419109337">
      <w:bodyDiv w:val="1"/>
      <w:marLeft w:val="0"/>
      <w:marRight w:val="0"/>
      <w:marTop w:val="0"/>
      <w:marBottom w:val="0"/>
      <w:divBdr>
        <w:top w:val="none" w:sz="0" w:space="0" w:color="auto"/>
        <w:left w:val="none" w:sz="0" w:space="0" w:color="auto"/>
        <w:bottom w:val="none" w:sz="0" w:space="0" w:color="auto"/>
        <w:right w:val="none" w:sz="0" w:space="0" w:color="auto"/>
      </w:divBdr>
    </w:div>
    <w:div w:id="427042736">
      <w:bodyDiv w:val="1"/>
      <w:marLeft w:val="0"/>
      <w:marRight w:val="0"/>
      <w:marTop w:val="0"/>
      <w:marBottom w:val="0"/>
      <w:divBdr>
        <w:top w:val="none" w:sz="0" w:space="0" w:color="auto"/>
        <w:left w:val="none" w:sz="0" w:space="0" w:color="auto"/>
        <w:bottom w:val="none" w:sz="0" w:space="0" w:color="auto"/>
        <w:right w:val="none" w:sz="0" w:space="0" w:color="auto"/>
      </w:divBdr>
    </w:div>
    <w:div w:id="441849420">
      <w:bodyDiv w:val="1"/>
      <w:marLeft w:val="0"/>
      <w:marRight w:val="0"/>
      <w:marTop w:val="0"/>
      <w:marBottom w:val="0"/>
      <w:divBdr>
        <w:top w:val="none" w:sz="0" w:space="0" w:color="auto"/>
        <w:left w:val="none" w:sz="0" w:space="0" w:color="auto"/>
        <w:bottom w:val="none" w:sz="0" w:space="0" w:color="auto"/>
        <w:right w:val="none" w:sz="0" w:space="0" w:color="auto"/>
      </w:divBdr>
    </w:div>
    <w:div w:id="451091428">
      <w:bodyDiv w:val="1"/>
      <w:marLeft w:val="0"/>
      <w:marRight w:val="0"/>
      <w:marTop w:val="0"/>
      <w:marBottom w:val="0"/>
      <w:divBdr>
        <w:top w:val="none" w:sz="0" w:space="0" w:color="auto"/>
        <w:left w:val="none" w:sz="0" w:space="0" w:color="auto"/>
        <w:bottom w:val="none" w:sz="0" w:space="0" w:color="auto"/>
        <w:right w:val="none" w:sz="0" w:space="0" w:color="auto"/>
      </w:divBdr>
    </w:div>
    <w:div w:id="451705930">
      <w:bodyDiv w:val="1"/>
      <w:marLeft w:val="0"/>
      <w:marRight w:val="0"/>
      <w:marTop w:val="0"/>
      <w:marBottom w:val="0"/>
      <w:divBdr>
        <w:top w:val="none" w:sz="0" w:space="0" w:color="auto"/>
        <w:left w:val="none" w:sz="0" w:space="0" w:color="auto"/>
        <w:bottom w:val="none" w:sz="0" w:space="0" w:color="auto"/>
        <w:right w:val="none" w:sz="0" w:space="0" w:color="auto"/>
      </w:divBdr>
    </w:div>
    <w:div w:id="462777311">
      <w:bodyDiv w:val="1"/>
      <w:marLeft w:val="0"/>
      <w:marRight w:val="0"/>
      <w:marTop w:val="0"/>
      <w:marBottom w:val="0"/>
      <w:divBdr>
        <w:top w:val="none" w:sz="0" w:space="0" w:color="auto"/>
        <w:left w:val="none" w:sz="0" w:space="0" w:color="auto"/>
        <w:bottom w:val="none" w:sz="0" w:space="0" w:color="auto"/>
        <w:right w:val="none" w:sz="0" w:space="0" w:color="auto"/>
      </w:divBdr>
    </w:div>
    <w:div w:id="503126018">
      <w:bodyDiv w:val="1"/>
      <w:marLeft w:val="0"/>
      <w:marRight w:val="0"/>
      <w:marTop w:val="0"/>
      <w:marBottom w:val="0"/>
      <w:divBdr>
        <w:top w:val="none" w:sz="0" w:space="0" w:color="auto"/>
        <w:left w:val="none" w:sz="0" w:space="0" w:color="auto"/>
        <w:bottom w:val="none" w:sz="0" w:space="0" w:color="auto"/>
        <w:right w:val="none" w:sz="0" w:space="0" w:color="auto"/>
      </w:divBdr>
    </w:div>
    <w:div w:id="517499407">
      <w:bodyDiv w:val="1"/>
      <w:marLeft w:val="0"/>
      <w:marRight w:val="0"/>
      <w:marTop w:val="0"/>
      <w:marBottom w:val="0"/>
      <w:divBdr>
        <w:top w:val="none" w:sz="0" w:space="0" w:color="auto"/>
        <w:left w:val="none" w:sz="0" w:space="0" w:color="auto"/>
        <w:bottom w:val="none" w:sz="0" w:space="0" w:color="auto"/>
        <w:right w:val="none" w:sz="0" w:space="0" w:color="auto"/>
      </w:divBdr>
    </w:div>
    <w:div w:id="529538862">
      <w:bodyDiv w:val="1"/>
      <w:marLeft w:val="0"/>
      <w:marRight w:val="0"/>
      <w:marTop w:val="0"/>
      <w:marBottom w:val="0"/>
      <w:divBdr>
        <w:top w:val="none" w:sz="0" w:space="0" w:color="auto"/>
        <w:left w:val="none" w:sz="0" w:space="0" w:color="auto"/>
        <w:bottom w:val="none" w:sz="0" w:space="0" w:color="auto"/>
        <w:right w:val="none" w:sz="0" w:space="0" w:color="auto"/>
      </w:divBdr>
    </w:div>
    <w:div w:id="532617208">
      <w:bodyDiv w:val="1"/>
      <w:marLeft w:val="0"/>
      <w:marRight w:val="0"/>
      <w:marTop w:val="0"/>
      <w:marBottom w:val="0"/>
      <w:divBdr>
        <w:top w:val="none" w:sz="0" w:space="0" w:color="auto"/>
        <w:left w:val="none" w:sz="0" w:space="0" w:color="auto"/>
        <w:bottom w:val="none" w:sz="0" w:space="0" w:color="auto"/>
        <w:right w:val="none" w:sz="0" w:space="0" w:color="auto"/>
      </w:divBdr>
    </w:div>
    <w:div w:id="538474324">
      <w:bodyDiv w:val="1"/>
      <w:marLeft w:val="0"/>
      <w:marRight w:val="0"/>
      <w:marTop w:val="0"/>
      <w:marBottom w:val="0"/>
      <w:divBdr>
        <w:top w:val="none" w:sz="0" w:space="0" w:color="auto"/>
        <w:left w:val="none" w:sz="0" w:space="0" w:color="auto"/>
        <w:bottom w:val="none" w:sz="0" w:space="0" w:color="auto"/>
        <w:right w:val="none" w:sz="0" w:space="0" w:color="auto"/>
      </w:divBdr>
    </w:div>
    <w:div w:id="540093443">
      <w:bodyDiv w:val="1"/>
      <w:marLeft w:val="0"/>
      <w:marRight w:val="0"/>
      <w:marTop w:val="0"/>
      <w:marBottom w:val="0"/>
      <w:divBdr>
        <w:top w:val="none" w:sz="0" w:space="0" w:color="auto"/>
        <w:left w:val="none" w:sz="0" w:space="0" w:color="auto"/>
        <w:bottom w:val="none" w:sz="0" w:space="0" w:color="auto"/>
        <w:right w:val="none" w:sz="0" w:space="0" w:color="auto"/>
      </w:divBdr>
    </w:div>
    <w:div w:id="549995373">
      <w:bodyDiv w:val="1"/>
      <w:marLeft w:val="0"/>
      <w:marRight w:val="0"/>
      <w:marTop w:val="0"/>
      <w:marBottom w:val="0"/>
      <w:divBdr>
        <w:top w:val="none" w:sz="0" w:space="0" w:color="auto"/>
        <w:left w:val="none" w:sz="0" w:space="0" w:color="auto"/>
        <w:bottom w:val="none" w:sz="0" w:space="0" w:color="auto"/>
        <w:right w:val="none" w:sz="0" w:space="0" w:color="auto"/>
      </w:divBdr>
    </w:div>
    <w:div w:id="550964550">
      <w:bodyDiv w:val="1"/>
      <w:marLeft w:val="0"/>
      <w:marRight w:val="0"/>
      <w:marTop w:val="0"/>
      <w:marBottom w:val="0"/>
      <w:divBdr>
        <w:top w:val="none" w:sz="0" w:space="0" w:color="auto"/>
        <w:left w:val="none" w:sz="0" w:space="0" w:color="auto"/>
        <w:bottom w:val="none" w:sz="0" w:space="0" w:color="auto"/>
        <w:right w:val="none" w:sz="0" w:space="0" w:color="auto"/>
      </w:divBdr>
    </w:div>
    <w:div w:id="551581004">
      <w:bodyDiv w:val="1"/>
      <w:marLeft w:val="0"/>
      <w:marRight w:val="0"/>
      <w:marTop w:val="0"/>
      <w:marBottom w:val="0"/>
      <w:divBdr>
        <w:top w:val="none" w:sz="0" w:space="0" w:color="auto"/>
        <w:left w:val="none" w:sz="0" w:space="0" w:color="auto"/>
        <w:bottom w:val="none" w:sz="0" w:space="0" w:color="auto"/>
        <w:right w:val="none" w:sz="0" w:space="0" w:color="auto"/>
      </w:divBdr>
    </w:div>
    <w:div w:id="563368142">
      <w:bodyDiv w:val="1"/>
      <w:marLeft w:val="0"/>
      <w:marRight w:val="0"/>
      <w:marTop w:val="0"/>
      <w:marBottom w:val="0"/>
      <w:divBdr>
        <w:top w:val="none" w:sz="0" w:space="0" w:color="auto"/>
        <w:left w:val="none" w:sz="0" w:space="0" w:color="auto"/>
        <w:bottom w:val="none" w:sz="0" w:space="0" w:color="auto"/>
        <w:right w:val="none" w:sz="0" w:space="0" w:color="auto"/>
      </w:divBdr>
    </w:div>
    <w:div w:id="575629134">
      <w:bodyDiv w:val="1"/>
      <w:marLeft w:val="0"/>
      <w:marRight w:val="0"/>
      <w:marTop w:val="0"/>
      <w:marBottom w:val="0"/>
      <w:divBdr>
        <w:top w:val="none" w:sz="0" w:space="0" w:color="auto"/>
        <w:left w:val="none" w:sz="0" w:space="0" w:color="auto"/>
        <w:bottom w:val="none" w:sz="0" w:space="0" w:color="auto"/>
        <w:right w:val="none" w:sz="0" w:space="0" w:color="auto"/>
      </w:divBdr>
    </w:div>
    <w:div w:id="606546890">
      <w:bodyDiv w:val="1"/>
      <w:marLeft w:val="0"/>
      <w:marRight w:val="0"/>
      <w:marTop w:val="0"/>
      <w:marBottom w:val="0"/>
      <w:divBdr>
        <w:top w:val="none" w:sz="0" w:space="0" w:color="auto"/>
        <w:left w:val="none" w:sz="0" w:space="0" w:color="auto"/>
        <w:bottom w:val="none" w:sz="0" w:space="0" w:color="auto"/>
        <w:right w:val="none" w:sz="0" w:space="0" w:color="auto"/>
      </w:divBdr>
    </w:div>
    <w:div w:id="613905197">
      <w:bodyDiv w:val="1"/>
      <w:marLeft w:val="0"/>
      <w:marRight w:val="0"/>
      <w:marTop w:val="0"/>
      <w:marBottom w:val="0"/>
      <w:divBdr>
        <w:top w:val="none" w:sz="0" w:space="0" w:color="auto"/>
        <w:left w:val="none" w:sz="0" w:space="0" w:color="auto"/>
        <w:bottom w:val="none" w:sz="0" w:space="0" w:color="auto"/>
        <w:right w:val="none" w:sz="0" w:space="0" w:color="auto"/>
      </w:divBdr>
    </w:div>
    <w:div w:id="614484778">
      <w:bodyDiv w:val="1"/>
      <w:marLeft w:val="0"/>
      <w:marRight w:val="0"/>
      <w:marTop w:val="0"/>
      <w:marBottom w:val="0"/>
      <w:divBdr>
        <w:top w:val="none" w:sz="0" w:space="0" w:color="auto"/>
        <w:left w:val="none" w:sz="0" w:space="0" w:color="auto"/>
        <w:bottom w:val="none" w:sz="0" w:space="0" w:color="auto"/>
        <w:right w:val="none" w:sz="0" w:space="0" w:color="auto"/>
      </w:divBdr>
    </w:div>
    <w:div w:id="615019377">
      <w:bodyDiv w:val="1"/>
      <w:marLeft w:val="0"/>
      <w:marRight w:val="0"/>
      <w:marTop w:val="0"/>
      <w:marBottom w:val="0"/>
      <w:divBdr>
        <w:top w:val="none" w:sz="0" w:space="0" w:color="auto"/>
        <w:left w:val="none" w:sz="0" w:space="0" w:color="auto"/>
        <w:bottom w:val="none" w:sz="0" w:space="0" w:color="auto"/>
        <w:right w:val="none" w:sz="0" w:space="0" w:color="auto"/>
      </w:divBdr>
    </w:div>
    <w:div w:id="643966260">
      <w:bodyDiv w:val="1"/>
      <w:marLeft w:val="0"/>
      <w:marRight w:val="0"/>
      <w:marTop w:val="0"/>
      <w:marBottom w:val="0"/>
      <w:divBdr>
        <w:top w:val="none" w:sz="0" w:space="0" w:color="auto"/>
        <w:left w:val="none" w:sz="0" w:space="0" w:color="auto"/>
        <w:bottom w:val="none" w:sz="0" w:space="0" w:color="auto"/>
        <w:right w:val="none" w:sz="0" w:space="0" w:color="auto"/>
      </w:divBdr>
    </w:div>
    <w:div w:id="655307294">
      <w:bodyDiv w:val="1"/>
      <w:marLeft w:val="0"/>
      <w:marRight w:val="0"/>
      <w:marTop w:val="0"/>
      <w:marBottom w:val="0"/>
      <w:divBdr>
        <w:top w:val="none" w:sz="0" w:space="0" w:color="auto"/>
        <w:left w:val="none" w:sz="0" w:space="0" w:color="auto"/>
        <w:bottom w:val="none" w:sz="0" w:space="0" w:color="auto"/>
        <w:right w:val="none" w:sz="0" w:space="0" w:color="auto"/>
      </w:divBdr>
    </w:div>
    <w:div w:id="658534721">
      <w:bodyDiv w:val="1"/>
      <w:marLeft w:val="0"/>
      <w:marRight w:val="0"/>
      <w:marTop w:val="0"/>
      <w:marBottom w:val="0"/>
      <w:divBdr>
        <w:top w:val="none" w:sz="0" w:space="0" w:color="auto"/>
        <w:left w:val="none" w:sz="0" w:space="0" w:color="auto"/>
        <w:bottom w:val="none" w:sz="0" w:space="0" w:color="auto"/>
        <w:right w:val="none" w:sz="0" w:space="0" w:color="auto"/>
      </w:divBdr>
    </w:div>
    <w:div w:id="670303860">
      <w:bodyDiv w:val="1"/>
      <w:marLeft w:val="0"/>
      <w:marRight w:val="0"/>
      <w:marTop w:val="0"/>
      <w:marBottom w:val="0"/>
      <w:divBdr>
        <w:top w:val="none" w:sz="0" w:space="0" w:color="auto"/>
        <w:left w:val="none" w:sz="0" w:space="0" w:color="auto"/>
        <w:bottom w:val="none" w:sz="0" w:space="0" w:color="auto"/>
        <w:right w:val="none" w:sz="0" w:space="0" w:color="auto"/>
      </w:divBdr>
    </w:div>
    <w:div w:id="671687239">
      <w:bodyDiv w:val="1"/>
      <w:marLeft w:val="0"/>
      <w:marRight w:val="0"/>
      <w:marTop w:val="0"/>
      <w:marBottom w:val="0"/>
      <w:divBdr>
        <w:top w:val="none" w:sz="0" w:space="0" w:color="auto"/>
        <w:left w:val="none" w:sz="0" w:space="0" w:color="auto"/>
        <w:bottom w:val="none" w:sz="0" w:space="0" w:color="auto"/>
        <w:right w:val="none" w:sz="0" w:space="0" w:color="auto"/>
      </w:divBdr>
    </w:div>
    <w:div w:id="686442125">
      <w:bodyDiv w:val="1"/>
      <w:marLeft w:val="0"/>
      <w:marRight w:val="0"/>
      <w:marTop w:val="0"/>
      <w:marBottom w:val="0"/>
      <w:divBdr>
        <w:top w:val="none" w:sz="0" w:space="0" w:color="auto"/>
        <w:left w:val="none" w:sz="0" w:space="0" w:color="auto"/>
        <w:bottom w:val="none" w:sz="0" w:space="0" w:color="auto"/>
        <w:right w:val="none" w:sz="0" w:space="0" w:color="auto"/>
      </w:divBdr>
    </w:div>
    <w:div w:id="692072043">
      <w:bodyDiv w:val="1"/>
      <w:marLeft w:val="0"/>
      <w:marRight w:val="0"/>
      <w:marTop w:val="0"/>
      <w:marBottom w:val="0"/>
      <w:divBdr>
        <w:top w:val="none" w:sz="0" w:space="0" w:color="auto"/>
        <w:left w:val="none" w:sz="0" w:space="0" w:color="auto"/>
        <w:bottom w:val="none" w:sz="0" w:space="0" w:color="auto"/>
        <w:right w:val="none" w:sz="0" w:space="0" w:color="auto"/>
      </w:divBdr>
    </w:div>
    <w:div w:id="695350879">
      <w:bodyDiv w:val="1"/>
      <w:marLeft w:val="0"/>
      <w:marRight w:val="0"/>
      <w:marTop w:val="0"/>
      <w:marBottom w:val="0"/>
      <w:divBdr>
        <w:top w:val="none" w:sz="0" w:space="0" w:color="auto"/>
        <w:left w:val="none" w:sz="0" w:space="0" w:color="auto"/>
        <w:bottom w:val="none" w:sz="0" w:space="0" w:color="auto"/>
        <w:right w:val="none" w:sz="0" w:space="0" w:color="auto"/>
      </w:divBdr>
    </w:div>
    <w:div w:id="698702639">
      <w:bodyDiv w:val="1"/>
      <w:marLeft w:val="0"/>
      <w:marRight w:val="0"/>
      <w:marTop w:val="0"/>
      <w:marBottom w:val="0"/>
      <w:divBdr>
        <w:top w:val="none" w:sz="0" w:space="0" w:color="auto"/>
        <w:left w:val="none" w:sz="0" w:space="0" w:color="auto"/>
        <w:bottom w:val="none" w:sz="0" w:space="0" w:color="auto"/>
        <w:right w:val="none" w:sz="0" w:space="0" w:color="auto"/>
      </w:divBdr>
    </w:div>
    <w:div w:id="709191096">
      <w:bodyDiv w:val="1"/>
      <w:marLeft w:val="0"/>
      <w:marRight w:val="0"/>
      <w:marTop w:val="0"/>
      <w:marBottom w:val="0"/>
      <w:divBdr>
        <w:top w:val="none" w:sz="0" w:space="0" w:color="auto"/>
        <w:left w:val="none" w:sz="0" w:space="0" w:color="auto"/>
        <w:bottom w:val="none" w:sz="0" w:space="0" w:color="auto"/>
        <w:right w:val="none" w:sz="0" w:space="0" w:color="auto"/>
      </w:divBdr>
    </w:div>
    <w:div w:id="710764028">
      <w:bodyDiv w:val="1"/>
      <w:marLeft w:val="0"/>
      <w:marRight w:val="0"/>
      <w:marTop w:val="0"/>
      <w:marBottom w:val="0"/>
      <w:divBdr>
        <w:top w:val="none" w:sz="0" w:space="0" w:color="auto"/>
        <w:left w:val="none" w:sz="0" w:space="0" w:color="auto"/>
        <w:bottom w:val="none" w:sz="0" w:space="0" w:color="auto"/>
        <w:right w:val="none" w:sz="0" w:space="0" w:color="auto"/>
      </w:divBdr>
    </w:div>
    <w:div w:id="711266972">
      <w:bodyDiv w:val="1"/>
      <w:marLeft w:val="0"/>
      <w:marRight w:val="0"/>
      <w:marTop w:val="0"/>
      <w:marBottom w:val="0"/>
      <w:divBdr>
        <w:top w:val="none" w:sz="0" w:space="0" w:color="auto"/>
        <w:left w:val="none" w:sz="0" w:space="0" w:color="auto"/>
        <w:bottom w:val="none" w:sz="0" w:space="0" w:color="auto"/>
        <w:right w:val="none" w:sz="0" w:space="0" w:color="auto"/>
      </w:divBdr>
    </w:div>
    <w:div w:id="751974671">
      <w:bodyDiv w:val="1"/>
      <w:marLeft w:val="0"/>
      <w:marRight w:val="0"/>
      <w:marTop w:val="0"/>
      <w:marBottom w:val="0"/>
      <w:divBdr>
        <w:top w:val="none" w:sz="0" w:space="0" w:color="auto"/>
        <w:left w:val="none" w:sz="0" w:space="0" w:color="auto"/>
        <w:bottom w:val="none" w:sz="0" w:space="0" w:color="auto"/>
        <w:right w:val="none" w:sz="0" w:space="0" w:color="auto"/>
      </w:divBdr>
    </w:div>
    <w:div w:id="768812966">
      <w:bodyDiv w:val="1"/>
      <w:marLeft w:val="0"/>
      <w:marRight w:val="0"/>
      <w:marTop w:val="0"/>
      <w:marBottom w:val="0"/>
      <w:divBdr>
        <w:top w:val="none" w:sz="0" w:space="0" w:color="auto"/>
        <w:left w:val="none" w:sz="0" w:space="0" w:color="auto"/>
        <w:bottom w:val="none" w:sz="0" w:space="0" w:color="auto"/>
        <w:right w:val="none" w:sz="0" w:space="0" w:color="auto"/>
      </w:divBdr>
    </w:div>
    <w:div w:id="770709289">
      <w:bodyDiv w:val="1"/>
      <w:marLeft w:val="0"/>
      <w:marRight w:val="0"/>
      <w:marTop w:val="0"/>
      <w:marBottom w:val="0"/>
      <w:divBdr>
        <w:top w:val="none" w:sz="0" w:space="0" w:color="auto"/>
        <w:left w:val="none" w:sz="0" w:space="0" w:color="auto"/>
        <w:bottom w:val="none" w:sz="0" w:space="0" w:color="auto"/>
        <w:right w:val="none" w:sz="0" w:space="0" w:color="auto"/>
      </w:divBdr>
    </w:div>
    <w:div w:id="773400481">
      <w:bodyDiv w:val="1"/>
      <w:marLeft w:val="0"/>
      <w:marRight w:val="0"/>
      <w:marTop w:val="0"/>
      <w:marBottom w:val="0"/>
      <w:divBdr>
        <w:top w:val="none" w:sz="0" w:space="0" w:color="auto"/>
        <w:left w:val="none" w:sz="0" w:space="0" w:color="auto"/>
        <w:bottom w:val="none" w:sz="0" w:space="0" w:color="auto"/>
        <w:right w:val="none" w:sz="0" w:space="0" w:color="auto"/>
      </w:divBdr>
    </w:div>
    <w:div w:id="773941822">
      <w:bodyDiv w:val="1"/>
      <w:marLeft w:val="0"/>
      <w:marRight w:val="0"/>
      <w:marTop w:val="0"/>
      <w:marBottom w:val="0"/>
      <w:divBdr>
        <w:top w:val="none" w:sz="0" w:space="0" w:color="auto"/>
        <w:left w:val="none" w:sz="0" w:space="0" w:color="auto"/>
        <w:bottom w:val="none" w:sz="0" w:space="0" w:color="auto"/>
        <w:right w:val="none" w:sz="0" w:space="0" w:color="auto"/>
      </w:divBdr>
    </w:div>
    <w:div w:id="779104043">
      <w:bodyDiv w:val="1"/>
      <w:marLeft w:val="0"/>
      <w:marRight w:val="0"/>
      <w:marTop w:val="0"/>
      <w:marBottom w:val="0"/>
      <w:divBdr>
        <w:top w:val="none" w:sz="0" w:space="0" w:color="auto"/>
        <w:left w:val="none" w:sz="0" w:space="0" w:color="auto"/>
        <w:bottom w:val="none" w:sz="0" w:space="0" w:color="auto"/>
        <w:right w:val="none" w:sz="0" w:space="0" w:color="auto"/>
      </w:divBdr>
    </w:div>
    <w:div w:id="780027497">
      <w:bodyDiv w:val="1"/>
      <w:marLeft w:val="0"/>
      <w:marRight w:val="0"/>
      <w:marTop w:val="0"/>
      <w:marBottom w:val="0"/>
      <w:divBdr>
        <w:top w:val="none" w:sz="0" w:space="0" w:color="auto"/>
        <w:left w:val="none" w:sz="0" w:space="0" w:color="auto"/>
        <w:bottom w:val="none" w:sz="0" w:space="0" w:color="auto"/>
        <w:right w:val="none" w:sz="0" w:space="0" w:color="auto"/>
      </w:divBdr>
    </w:div>
    <w:div w:id="790783555">
      <w:bodyDiv w:val="1"/>
      <w:marLeft w:val="0"/>
      <w:marRight w:val="0"/>
      <w:marTop w:val="0"/>
      <w:marBottom w:val="0"/>
      <w:divBdr>
        <w:top w:val="none" w:sz="0" w:space="0" w:color="auto"/>
        <w:left w:val="none" w:sz="0" w:space="0" w:color="auto"/>
        <w:bottom w:val="none" w:sz="0" w:space="0" w:color="auto"/>
        <w:right w:val="none" w:sz="0" w:space="0" w:color="auto"/>
      </w:divBdr>
    </w:div>
    <w:div w:id="793256271">
      <w:bodyDiv w:val="1"/>
      <w:marLeft w:val="0"/>
      <w:marRight w:val="0"/>
      <w:marTop w:val="0"/>
      <w:marBottom w:val="0"/>
      <w:divBdr>
        <w:top w:val="none" w:sz="0" w:space="0" w:color="auto"/>
        <w:left w:val="none" w:sz="0" w:space="0" w:color="auto"/>
        <w:bottom w:val="none" w:sz="0" w:space="0" w:color="auto"/>
        <w:right w:val="none" w:sz="0" w:space="0" w:color="auto"/>
      </w:divBdr>
    </w:div>
    <w:div w:id="796728431">
      <w:bodyDiv w:val="1"/>
      <w:marLeft w:val="0"/>
      <w:marRight w:val="0"/>
      <w:marTop w:val="0"/>
      <w:marBottom w:val="0"/>
      <w:divBdr>
        <w:top w:val="none" w:sz="0" w:space="0" w:color="auto"/>
        <w:left w:val="none" w:sz="0" w:space="0" w:color="auto"/>
        <w:bottom w:val="none" w:sz="0" w:space="0" w:color="auto"/>
        <w:right w:val="none" w:sz="0" w:space="0" w:color="auto"/>
      </w:divBdr>
    </w:div>
    <w:div w:id="797065415">
      <w:bodyDiv w:val="1"/>
      <w:marLeft w:val="0"/>
      <w:marRight w:val="0"/>
      <w:marTop w:val="0"/>
      <w:marBottom w:val="0"/>
      <w:divBdr>
        <w:top w:val="none" w:sz="0" w:space="0" w:color="auto"/>
        <w:left w:val="none" w:sz="0" w:space="0" w:color="auto"/>
        <w:bottom w:val="none" w:sz="0" w:space="0" w:color="auto"/>
        <w:right w:val="none" w:sz="0" w:space="0" w:color="auto"/>
      </w:divBdr>
    </w:div>
    <w:div w:id="837384072">
      <w:bodyDiv w:val="1"/>
      <w:marLeft w:val="0"/>
      <w:marRight w:val="0"/>
      <w:marTop w:val="0"/>
      <w:marBottom w:val="0"/>
      <w:divBdr>
        <w:top w:val="none" w:sz="0" w:space="0" w:color="auto"/>
        <w:left w:val="none" w:sz="0" w:space="0" w:color="auto"/>
        <w:bottom w:val="none" w:sz="0" w:space="0" w:color="auto"/>
        <w:right w:val="none" w:sz="0" w:space="0" w:color="auto"/>
      </w:divBdr>
    </w:div>
    <w:div w:id="860246146">
      <w:bodyDiv w:val="1"/>
      <w:marLeft w:val="0"/>
      <w:marRight w:val="0"/>
      <w:marTop w:val="0"/>
      <w:marBottom w:val="0"/>
      <w:divBdr>
        <w:top w:val="none" w:sz="0" w:space="0" w:color="auto"/>
        <w:left w:val="none" w:sz="0" w:space="0" w:color="auto"/>
        <w:bottom w:val="none" w:sz="0" w:space="0" w:color="auto"/>
        <w:right w:val="none" w:sz="0" w:space="0" w:color="auto"/>
      </w:divBdr>
    </w:div>
    <w:div w:id="866674495">
      <w:bodyDiv w:val="1"/>
      <w:marLeft w:val="0"/>
      <w:marRight w:val="0"/>
      <w:marTop w:val="0"/>
      <w:marBottom w:val="0"/>
      <w:divBdr>
        <w:top w:val="none" w:sz="0" w:space="0" w:color="auto"/>
        <w:left w:val="none" w:sz="0" w:space="0" w:color="auto"/>
        <w:bottom w:val="none" w:sz="0" w:space="0" w:color="auto"/>
        <w:right w:val="none" w:sz="0" w:space="0" w:color="auto"/>
      </w:divBdr>
    </w:div>
    <w:div w:id="882789818">
      <w:bodyDiv w:val="1"/>
      <w:marLeft w:val="0"/>
      <w:marRight w:val="0"/>
      <w:marTop w:val="0"/>
      <w:marBottom w:val="0"/>
      <w:divBdr>
        <w:top w:val="none" w:sz="0" w:space="0" w:color="auto"/>
        <w:left w:val="none" w:sz="0" w:space="0" w:color="auto"/>
        <w:bottom w:val="none" w:sz="0" w:space="0" w:color="auto"/>
        <w:right w:val="none" w:sz="0" w:space="0" w:color="auto"/>
      </w:divBdr>
    </w:div>
    <w:div w:id="898130716">
      <w:bodyDiv w:val="1"/>
      <w:marLeft w:val="0"/>
      <w:marRight w:val="0"/>
      <w:marTop w:val="0"/>
      <w:marBottom w:val="0"/>
      <w:divBdr>
        <w:top w:val="none" w:sz="0" w:space="0" w:color="auto"/>
        <w:left w:val="none" w:sz="0" w:space="0" w:color="auto"/>
        <w:bottom w:val="none" w:sz="0" w:space="0" w:color="auto"/>
        <w:right w:val="none" w:sz="0" w:space="0" w:color="auto"/>
      </w:divBdr>
    </w:div>
    <w:div w:id="910313663">
      <w:bodyDiv w:val="1"/>
      <w:marLeft w:val="0"/>
      <w:marRight w:val="0"/>
      <w:marTop w:val="0"/>
      <w:marBottom w:val="0"/>
      <w:divBdr>
        <w:top w:val="none" w:sz="0" w:space="0" w:color="auto"/>
        <w:left w:val="none" w:sz="0" w:space="0" w:color="auto"/>
        <w:bottom w:val="none" w:sz="0" w:space="0" w:color="auto"/>
        <w:right w:val="none" w:sz="0" w:space="0" w:color="auto"/>
      </w:divBdr>
    </w:div>
    <w:div w:id="912200624">
      <w:bodyDiv w:val="1"/>
      <w:marLeft w:val="0"/>
      <w:marRight w:val="0"/>
      <w:marTop w:val="0"/>
      <w:marBottom w:val="0"/>
      <w:divBdr>
        <w:top w:val="none" w:sz="0" w:space="0" w:color="auto"/>
        <w:left w:val="none" w:sz="0" w:space="0" w:color="auto"/>
        <w:bottom w:val="none" w:sz="0" w:space="0" w:color="auto"/>
        <w:right w:val="none" w:sz="0" w:space="0" w:color="auto"/>
      </w:divBdr>
    </w:div>
    <w:div w:id="920530676">
      <w:bodyDiv w:val="1"/>
      <w:marLeft w:val="0"/>
      <w:marRight w:val="0"/>
      <w:marTop w:val="0"/>
      <w:marBottom w:val="0"/>
      <w:divBdr>
        <w:top w:val="none" w:sz="0" w:space="0" w:color="auto"/>
        <w:left w:val="none" w:sz="0" w:space="0" w:color="auto"/>
        <w:bottom w:val="none" w:sz="0" w:space="0" w:color="auto"/>
        <w:right w:val="none" w:sz="0" w:space="0" w:color="auto"/>
      </w:divBdr>
    </w:div>
    <w:div w:id="925308012">
      <w:bodyDiv w:val="1"/>
      <w:marLeft w:val="0"/>
      <w:marRight w:val="0"/>
      <w:marTop w:val="0"/>
      <w:marBottom w:val="0"/>
      <w:divBdr>
        <w:top w:val="none" w:sz="0" w:space="0" w:color="auto"/>
        <w:left w:val="none" w:sz="0" w:space="0" w:color="auto"/>
        <w:bottom w:val="none" w:sz="0" w:space="0" w:color="auto"/>
        <w:right w:val="none" w:sz="0" w:space="0" w:color="auto"/>
      </w:divBdr>
    </w:div>
    <w:div w:id="929432869">
      <w:bodyDiv w:val="1"/>
      <w:marLeft w:val="0"/>
      <w:marRight w:val="0"/>
      <w:marTop w:val="0"/>
      <w:marBottom w:val="0"/>
      <w:divBdr>
        <w:top w:val="none" w:sz="0" w:space="0" w:color="auto"/>
        <w:left w:val="none" w:sz="0" w:space="0" w:color="auto"/>
        <w:bottom w:val="none" w:sz="0" w:space="0" w:color="auto"/>
        <w:right w:val="none" w:sz="0" w:space="0" w:color="auto"/>
      </w:divBdr>
    </w:div>
    <w:div w:id="934628046">
      <w:bodyDiv w:val="1"/>
      <w:marLeft w:val="0"/>
      <w:marRight w:val="0"/>
      <w:marTop w:val="0"/>
      <w:marBottom w:val="0"/>
      <w:divBdr>
        <w:top w:val="none" w:sz="0" w:space="0" w:color="auto"/>
        <w:left w:val="none" w:sz="0" w:space="0" w:color="auto"/>
        <w:bottom w:val="none" w:sz="0" w:space="0" w:color="auto"/>
        <w:right w:val="none" w:sz="0" w:space="0" w:color="auto"/>
      </w:divBdr>
    </w:div>
    <w:div w:id="943271518">
      <w:bodyDiv w:val="1"/>
      <w:marLeft w:val="0"/>
      <w:marRight w:val="0"/>
      <w:marTop w:val="0"/>
      <w:marBottom w:val="0"/>
      <w:divBdr>
        <w:top w:val="none" w:sz="0" w:space="0" w:color="auto"/>
        <w:left w:val="none" w:sz="0" w:space="0" w:color="auto"/>
        <w:bottom w:val="none" w:sz="0" w:space="0" w:color="auto"/>
        <w:right w:val="none" w:sz="0" w:space="0" w:color="auto"/>
      </w:divBdr>
    </w:div>
    <w:div w:id="1001539867">
      <w:bodyDiv w:val="1"/>
      <w:marLeft w:val="0"/>
      <w:marRight w:val="0"/>
      <w:marTop w:val="0"/>
      <w:marBottom w:val="0"/>
      <w:divBdr>
        <w:top w:val="none" w:sz="0" w:space="0" w:color="auto"/>
        <w:left w:val="none" w:sz="0" w:space="0" w:color="auto"/>
        <w:bottom w:val="none" w:sz="0" w:space="0" w:color="auto"/>
        <w:right w:val="none" w:sz="0" w:space="0" w:color="auto"/>
      </w:divBdr>
    </w:div>
    <w:div w:id="1016536684">
      <w:bodyDiv w:val="1"/>
      <w:marLeft w:val="0"/>
      <w:marRight w:val="0"/>
      <w:marTop w:val="0"/>
      <w:marBottom w:val="0"/>
      <w:divBdr>
        <w:top w:val="none" w:sz="0" w:space="0" w:color="auto"/>
        <w:left w:val="none" w:sz="0" w:space="0" w:color="auto"/>
        <w:bottom w:val="none" w:sz="0" w:space="0" w:color="auto"/>
        <w:right w:val="none" w:sz="0" w:space="0" w:color="auto"/>
      </w:divBdr>
    </w:div>
    <w:div w:id="1018657457">
      <w:bodyDiv w:val="1"/>
      <w:marLeft w:val="0"/>
      <w:marRight w:val="0"/>
      <w:marTop w:val="0"/>
      <w:marBottom w:val="0"/>
      <w:divBdr>
        <w:top w:val="none" w:sz="0" w:space="0" w:color="auto"/>
        <w:left w:val="none" w:sz="0" w:space="0" w:color="auto"/>
        <w:bottom w:val="none" w:sz="0" w:space="0" w:color="auto"/>
        <w:right w:val="none" w:sz="0" w:space="0" w:color="auto"/>
      </w:divBdr>
    </w:div>
    <w:div w:id="1043555347">
      <w:bodyDiv w:val="1"/>
      <w:marLeft w:val="0"/>
      <w:marRight w:val="0"/>
      <w:marTop w:val="0"/>
      <w:marBottom w:val="0"/>
      <w:divBdr>
        <w:top w:val="none" w:sz="0" w:space="0" w:color="auto"/>
        <w:left w:val="none" w:sz="0" w:space="0" w:color="auto"/>
        <w:bottom w:val="none" w:sz="0" w:space="0" w:color="auto"/>
        <w:right w:val="none" w:sz="0" w:space="0" w:color="auto"/>
      </w:divBdr>
    </w:div>
    <w:div w:id="1053623588">
      <w:bodyDiv w:val="1"/>
      <w:marLeft w:val="0"/>
      <w:marRight w:val="0"/>
      <w:marTop w:val="0"/>
      <w:marBottom w:val="0"/>
      <w:divBdr>
        <w:top w:val="none" w:sz="0" w:space="0" w:color="auto"/>
        <w:left w:val="none" w:sz="0" w:space="0" w:color="auto"/>
        <w:bottom w:val="none" w:sz="0" w:space="0" w:color="auto"/>
        <w:right w:val="none" w:sz="0" w:space="0" w:color="auto"/>
      </w:divBdr>
    </w:div>
    <w:div w:id="1066149186">
      <w:bodyDiv w:val="1"/>
      <w:marLeft w:val="0"/>
      <w:marRight w:val="0"/>
      <w:marTop w:val="0"/>
      <w:marBottom w:val="0"/>
      <w:divBdr>
        <w:top w:val="none" w:sz="0" w:space="0" w:color="auto"/>
        <w:left w:val="none" w:sz="0" w:space="0" w:color="auto"/>
        <w:bottom w:val="none" w:sz="0" w:space="0" w:color="auto"/>
        <w:right w:val="none" w:sz="0" w:space="0" w:color="auto"/>
      </w:divBdr>
    </w:div>
    <w:div w:id="1071125023">
      <w:bodyDiv w:val="1"/>
      <w:marLeft w:val="0"/>
      <w:marRight w:val="0"/>
      <w:marTop w:val="0"/>
      <w:marBottom w:val="0"/>
      <w:divBdr>
        <w:top w:val="none" w:sz="0" w:space="0" w:color="auto"/>
        <w:left w:val="none" w:sz="0" w:space="0" w:color="auto"/>
        <w:bottom w:val="none" w:sz="0" w:space="0" w:color="auto"/>
        <w:right w:val="none" w:sz="0" w:space="0" w:color="auto"/>
      </w:divBdr>
    </w:div>
    <w:div w:id="1107896268">
      <w:bodyDiv w:val="1"/>
      <w:marLeft w:val="0"/>
      <w:marRight w:val="0"/>
      <w:marTop w:val="0"/>
      <w:marBottom w:val="0"/>
      <w:divBdr>
        <w:top w:val="none" w:sz="0" w:space="0" w:color="auto"/>
        <w:left w:val="none" w:sz="0" w:space="0" w:color="auto"/>
        <w:bottom w:val="none" w:sz="0" w:space="0" w:color="auto"/>
        <w:right w:val="none" w:sz="0" w:space="0" w:color="auto"/>
      </w:divBdr>
    </w:div>
    <w:div w:id="1109931443">
      <w:bodyDiv w:val="1"/>
      <w:marLeft w:val="0"/>
      <w:marRight w:val="0"/>
      <w:marTop w:val="0"/>
      <w:marBottom w:val="0"/>
      <w:divBdr>
        <w:top w:val="none" w:sz="0" w:space="0" w:color="auto"/>
        <w:left w:val="none" w:sz="0" w:space="0" w:color="auto"/>
        <w:bottom w:val="none" w:sz="0" w:space="0" w:color="auto"/>
        <w:right w:val="none" w:sz="0" w:space="0" w:color="auto"/>
      </w:divBdr>
    </w:div>
    <w:div w:id="1122187441">
      <w:bodyDiv w:val="1"/>
      <w:marLeft w:val="0"/>
      <w:marRight w:val="0"/>
      <w:marTop w:val="0"/>
      <w:marBottom w:val="0"/>
      <w:divBdr>
        <w:top w:val="none" w:sz="0" w:space="0" w:color="auto"/>
        <w:left w:val="none" w:sz="0" w:space="0" w:color="auto"/>
        <w:bottom w:val="none" w:sz="0" w:space="0" w:color="auto"/>
        <w:right w:val="none" w:sz="0" w:space="0" w:color="auto"/>
      </w:divBdr>
    </w:div>
    <w:div w:id="1122500752">
      <w:bodyDiv w:val="1"/>
      <w:marLeft w:val="0"/>
      <w:marRight w:val="0"/>
      <w:marTop w:val="0"/>
      <w:marBottom w:val="0"/>
      <w:divBdr>
        <w:top w:val="none" w:sz="0" w:space="0" w:color="auto"/>
        <w:left w:val="none" w:sz="0" w:space="0" w:color="auto"/>
        <w:bottom w:val="none" w:sz="0" w:space="0" w:color="auto"/>
        <w:right w:val="none" w:sz="0" w:space="0" w:color="auto"/>
      </w:divBdr>
    </w:div>
    <w:div w:id="1145468803">
      <w:bodyDiv w:val="1"/>
      <w:marLeft w:val="0"/>
      <w:marRight w:val="0"/>
      <w:marTop w:val="0"/>
      <w:marBottom w:val="0"/>
      <w:divBdr>
        <w:top w:val="none" w:sz="0" w:space="0" w:color="auto"/>
        <w:left w:val="none" w:sz="0" w:space="0" w:color="auto"/>
        <w:bottom w:val="none" w:sz="0" w:space="0" w:color="auto"/>
        <w:right w:val="none" w:sz="0" w:space="0" w:color="auto"/>
      </w:divBdr>
    </w:div>
    <w:div w:id="1162770622">
      <w:bodyDiv w:val="1"/>
      <w:marLeft w:val="0"/>
      <w:marRight w:val="0"/>
      <w:marTop w:val="0"/>
      <w:marBottom w:val="0"/>
      <w:divBdr>
        <w:top w:val="none" w:sz="0" w:space="0" w:color="auto"/>
        <w:left w:val="none" w:sz="0" w:space="0" w:color="auto"/>
        <w:bottom w:val="none" w:sz="0" w:space="0" w:color="auto"/>
        <w:right w:val="none" w:sz="0" w:space="0" w:color="auto"/>
      </w:divBdr>
    </w:div>
    <w:div w:id="1168443656">
      <w:bodyDiv w:val="1"/>
      <w:marLeft w:val="0"/>
      <w:marRight w:val="0"/>
      <w:marTop w:val="0"/>
      <w:marBottom w:val="0"/>
      <w:divBdr>
        <w:top w:val="none" w:sz="0" w:space="0" w:color="auto"/>
        <w:left w:val="none" w:sz="0" w:space="0" w:color="auto"/>
        <w:bottom w:val="none" w:sz="0" w:space="0" w:color="auto"/>
        <w:right w:val="none" w:sz="0" w:space="0" w:color="auto"/>
      </w:divBdr>
    </w:div>
    <w:div w:id="1175070747">
      <w:bodyDiv w:val="1"/>
      <w:marLeft w:val="0"/>
      <w:marRight w:val="0"/>
      <w:marTop w:val="0"/>
      <w:marBottom w:val="0"/>
      <w:divBdr>
        <w:top w:val="none" w:sz="0" w:space="0" w:color="auto"/>
        <w:left w:val="none" w:sz="0" w:space="0" w:color="auto"/>
        <w:bottom w:val="none" w:sz="0" w:space="0" w:color="auto"/>
        <w:right w:val="none" w:sz="0" w:space="0" w:color="auto"/>
      </w:divBdr>
    </w:div>
    <w:div w:id="1181700815">
      <w:bodyDiv w:val="1"/>
      <w:marLeft w:val="0"/>
      <w:marRight w:val="0"/>
      <w:marTop w:val="0"/>
      <w:marBottom w:val="0"/>
      <w:divBdr>
        <w:top w:val="none" w:sz="0" w:space="0" w:color="auto"/>
        <w:left w:val="none" w:sz="0" w:space="0" w:color="auto"/>
        <w:bottom w:val="none" w:sz="0" w:space="0" w:color="auto"/>
        <w:right w:val="none" w:sz="0" w:space="0" w:color="auto"/>
      </w:divBdr>
    </w:div>
    <w:div w:id="1194853704">
      <w:bodyDiv w:val="1"/>
      <w:marLeft w:val="0"/>
      <w:marRight w:val="0"/>
      <w:marTop w:val="0"/>
      <w:marBottom w:val="0"/>
      <w:divBdr>
        <w:top w:val="none" w:sz="0" w:space="0" w:color="auto"/>
        <w:left w:val="none" w:sz="0" w:space="0" w:color="auto"/>
        <w:bottom w:val="none" w:sz="0" w:space="0" w:color="auto"/>
        <w:right w:val="none" w:sz="0" w:space="0" w:color="auto"/>
      </w:divBdr>
    </w:div>
    <w:div w:id="1202330330">
      <w:bodyDiv w:val="1"/>
      <w:marLeft w:val="0"/>
      <w:marRight w:val="0"/>
      <w:marTop w:val="0"/>
      <w:marBottom w:val="0"/>
      <w:divBdr>
        <w:top w:val="none" w:sz="0" w:space="0" w:color="auto"/>
        <w:left w:val="none" w:sz="0" w:space="0" w:color="auto"/>
        <w:bottom w:val="none" w:sz="0" w:space="0" w:color="auto"/>
        <w:right w:val="none" w:sz="0" w:space="0" w:color="auto"/>
      </w:divBdr>
    </w:div>
    <w:div w:id="1210411786">
      <w:bodyDiv w:val="1"/>
      <w:marLeft w:val="0"/>
      <w:marRight w:val="0"/>
      <w:marTop w:val="0"/>
      <w:marBottom w:val="0"/>
      <w:divBdr>
        <w:top w:val="none" w:sz="0" w:space="0" w:color="auto"/>
        <w:left w:val="none" w:sz="0" w:space="0" w:color="auto"/>
        <w:bottom w:val="none" w:sz="0" w:space="0" w:color="auto"/>
        <w:right w:val="none" w:sz="0" w:space="0" w:color="auto"/>
      </w:divBdr>
      <w:divsChild>
        <w:div w:id="189071622">
          <w:marLeft w:val="0"/>
          <w:marRight w:val="0"/>
          <w:marTop w:val="0"/>
          <w:marBottom w:val="0"/>
          <w:divBdr>
            <w:top w:val="none" w:sz="0" w:space="0" w:color="auto"/>
            <w:left w:val="none" w:sz="0" w:space="0" w:color="auto"/>
            <w:bottom w:val="none" w:sz="0" w:space="0" w:color="auto"/>
            <w:right w:val="none" w:sz="0" w:space="0" w:color="auto"/>
          </w:divBdr>
        </w:div>
        <w:div w:id="1568803610">
          <w:marLeft w:val="0"/>
          <w:marRight w:val="0"/>
          <w:marTop w:val="0"/>
          <w:marBottom w:val="0"/>
          <w:divBdr>
            <w:top w:val="none" w:sz="0" w:space="0" w:color="auto"/>
            <w:left w:val="none" w:sz="0" w:space="0" w:color="auto"/>
            <w:bottom w:val="none" w:sz="0" w:space="0" w:color="auto"/>
            <w:right w:val="none" w:sz="0" w:space="0" w:color="auto"/>
          </w:divBdr>
        </w:div>
        <w:div w:id="1704790028">
          <w:marLeft w:val="0"/>
          <w:marRight w:val="0"/>
          <w:marTop w:val="0"/>
          <w:marBottom w:val="0"/>
          <w:divBdr>
            <w:top w:val="none" w:sz="0" w:space="0" w:color="auto"/>
            <w:left w:val="none" w:sz="0" w:space="0" w:color="auto"/>
            <w:bottom w:val="none" w:sz="0" w:space="0" w:color="auto"/>
            <w:right w:val="none" w:sz="0" w:space="0" w:color="auto"/>
          </w:divBdr>
        </w:div>
        <w:div w:id="1123186148">
          <w:marLeft w:val="0"/>
          <w:marRight w:val="0"/>
          <w:marTop w:val="0"/>
          <w:marBottom w:val="0"/>
          <w:divBdr>
            <w:top w:val="none" w:sz="0" w:space="0" w:color="auto"/>
            <w:left w:val="none" w:sz="0" w:space="0" w:color="auto"/>
            <w:bottom w:val="none" w:sz="0" w:space="0" w:color="auto"/>
            <w:right w:val="none" w:sz="0" w:space="0" w:color="auto"/>
          </w:divBdr>
        </w:div>
        <w:div w:id="1647592339">
          <w:marLeft w:val="0"/>
          <w:marRight w:val="0"/>
          <w:marTop w:val="0"/>
          <w:marBottom w:val="0"/>
          <w:divBdr>
            <w:top w:val="none" w:sz="0" w:space="0" w:color="auto"/>
            <w:left w:val="none" w:sz="0" w:space="0" w:color="auto"/>
            <w:bottom w:val="none" w:sz="0" w:space="0" w:color="auto"/>
            <w:right w:val="none" w:sz="0" w:space="0" w:color="auto"/>
          </w:divBdr>
        </w:div>
        <w:div w:id="1865823064">
          <w:marLeft w:val="0"/>
          <w:marRight w:val="0"/>
          <w:marTop w:val="0"/>
          <w:marBottom w:val="0"/>
          <w:divBdr>
            <w:top w:val="none" w:sz="0" w:space="0" w:color="auto"/>
            <w:left w:val="none" w:sz="0" w:space="0" w:color="auto"/>
            <w:bottom w:val="none" w:sz="0" w:space="0" w:color="auto"/>
            <w:right w:val="none" w:sz="0" w:space="0" w:color="auto"/>
          </w:divBdr>
        </w:div>
      </w:divsChild>
    </w:div>
    <w:div w:id="1242179828">
      <w:bodyDiv w:val="1"/>
      <w:marLeft w:val="0"/>
      <w:marRight w:val="0"/>
      <w:marTop w:val="0"/>
      <w:marBottom w:val="0"/>
      <w:divBdr>
        <w:top w:val="none" w:sz="0" w:space="0" w:color="auto"/>
        <w:left w:val="none" w:sz="0" w:space="0" w:color="auto"/>
        <w:bottom w:val="none" w:sz="0" w:space="0" w:color="auto"/>
        <w:right w:val="none" w:sz="0" w:space="0" w:color="auto"/>
      </w:divBdr>
    </w:div>
    <w:div w:id="1250431569">
      <w:bodyDiv w:val="1"/>
      <w:marLeft w:val="0"/>
      <w:marRight w:val="0"/>
      <w:marTop w:val="0"/>
      <w:marBottom w:val="0"/>
      <w:divBdr>
        <w:top w:val="none" w:sz="0" w:space="0" w:color="auto"/>
        <w:left w:val="none" w:sz="0" w:space="0" w:color="auto"/>
        <w:bottom w:val="none" w:sz="0" w:space="0" w:color="auto"/>
        <w:right w:val="none" w:sz="0" w:space="0" w:color="auto"/>
      </w:divBdr>
    </w:div>
    <w:div w:id="1254632739">
      <w:bodyDiv w:val="1"/>
      <w:marLeft w:val="0"/>
      <w:marRight w:val="0"/>
      <w:marTop w:val="0"/>
      <w:marBottom w:val="0"/>
      <w:divBdr>
        <w:top w:val="none" w:sz="0" w:space="0" w:color="auto"/>
        <w:left w:val="none" w:sz="0" w:space="0" w:color="auto"/>
        <w:bottom w:val="none" w:sz="0" w:space="0" w:color="auto"/>
        <w:right w:val="none" w:sz="0" w:space="0" w:color="auto"/>
      </w:divBdr>
    </w:div>
    <w:div w:id="1254896979">
      <w:bodyDiv w:val="1"/>
      <w:marLeft w:val="0"/>
      <w:marRight w:val="0"/>
      <w:marTop w:val="0"/>
      <w:marBottom w:val="0"/>
      <w:divBdr>
        <w:top w:val="none" w:sz="0" w:space="0" w:color="auto"/>
        <w:left w:val="none" w:sz="0" w:space="0" w:color="auto"/>
        <w:bottom w:val="none" w:sz="0" w:space="0" w:color="auto"/>
        <w:right w:val="none" w:sz="0" w:space="0" w:color="auto"/>
      </w:divBdr>
    </w:div>
    <w:div w:id="1257519248">
      <w:bodyDiv w:val="1"/>
      <w:marLeft w:val="0"/>
      <w:marRight w:val="0"/>
      <w:marTop w:val="0"/>
      <w:marBottom w:val="0"/>
      <w:divBdr>
        <w:top w:val="none" w:sz="0" w:space="0" w:color="auto"/>
        <w:left w:val="none" w:sz="0" w:space="0" w:color="auto"/>
        <w:bottom w:val="none" w:sz="0" w:space="0" w:color="auto"/>
        <w:right w:val="none" w:sz="0" w:space="0" w:color="auto"/>
      </w:divBdr>
    </w:div>
    <w:div w:id="1274436113">
      <w:bodyDiv w:val="1"/>
      <w:marLeft w:val="0"/>
      <w:marRight w:val="0"/>
      <w:marTop w:val="0"/>
      <w:marBottom w:val="0"/>
      <w:divBdr>
        <w:top w:val="none" w:sz="0" w:space="0" w:color="auto"/>
        <w:left w:val="none" w:sz="0" w:space="0" w:color="auto"/>
        <w:bottom w:val="none" w:sz="0" w:space="0" w:color="auto"/>
        <w:right w:val="none" w:sz="0" w:space="0" w:color="auto"/>
      </w:divBdr>
    </w:div>
    <w:div w:id="1281063495">
      <w:bodyDiv w:val="1"/>
      <w:marLeft w:val="0"/>
      <w:marRight w:val="0"/>
      <w:marTop w:val="0"/>
      <w:marBottom w:val="0"/>
      <w:divBdr>
        <w:top w:val="none" w:sz="0" w:space="0" w:color="auto"/>
        <w:left w:val="none" w:sz="0" w:space="0" w:color="auto"/>
        <w:bottom w:val="none" w:sz="0" w:space="0" w:color="auto"/>
        <w:right w:val="none" w:sz="0" w:space="0" w:color="auto"/>
      </w:divBdr>
    </w:div>
    <w:div w:id="1307320307">
      <w:bodyDiv w:val="1"/>
      <w:marLeft w:val="0"/>
      <w:marRight w:val="0"/>
      <w:marTop w:val="0"/>
      <w:marBottom w:val="0"/>
      <w:divBdr>
        <w:top w:val="none" w:sz="0" w:space="0" w:color="auto"/>
        <w:left w:val="none" w:sz="0" w:space="0" w:color="auto"/>
        <w:bottom w:val="none" w:sz="0" w:space="0" w:color="auto"/>
        <w:right w:val="none" w:sz="0" w:space="0" w:color="auto"/>
      </w:divBdr>
    </w:div>
    <w:div w:id="1308778436">
      <w:bodyDiv w:val="1"/>
      <w:marLeft w:val="0"/>
      <w:marRight w:val="0"/>
      <w:marTop w:val="0"/>
      <w:marBottom w:val="0"/>
      <w:divBdr>
        <w:top w:val="none" w:sz="0" w:space="0" w:color="auto"/>
        <w:left w:val="none" w:sz="0" w:space="0" w:color="auto"/>
        <w:bottom w:val="none" w:sz="0" w:space="0" w:color="auto"/>
        <w:right w:val="none" w:sz="0" w:space="0" w:color="auto"/>
      </w:divBdr>
    </w:div>
    <w:div w:id="1312827194">
      <w:bodyDiv w:val="1"/>
      <w:marLeft w:val="0"/>
      <w:marRight w:val="0"/>
      <w:marTop w:val="0"/>
      <w:marBottom w:val="0"/>
      <w:divBdr>
        <w:top w:val="none" w:sz="0" w:space="0" w:color="auto"/>
        <w:left w:val="none" w:sz="0" w:space="0" w:color="auto"/>
        <w:bottom w:val="none" w:sz="0" w:space="0" w:color="auto"/>
        <w:right w:val="none" w:sz="0" w:space="0" w:color="auto"/>
      </w:divBdr>
    </w:div>
    <w:div w:id="1328752607">
      <w:bodyDiv w:val="1"/>
      <w:marLeft w:val="0"/>
      <w:marRight w:val="0"/>
      <w:marTop w:val="0"/>
      <w:marBottom w:val="0"/>
      <w:divBdr>
        <w:top w:val="none" w:sz="0" w:space="0" w:color="auto"/>
        <w:left w:val="none" w:sz="0" w:space="0" w:color="auto"/>
        <w:bottom w:val="none" w:sz="0" w:space="0" w:color="auto"/>
        <w:right w:val="none" w:sz="0" w:space="0" w:color="auto"/>
      </w:divBdr>
    </w:div>
    <w:div w:id="1354113618">
      <w:bodyDiv w:val="1"/>
      <w:marLeft w:val="0"/>
      <w:marRight w:val="0"/>
      <w:marTop w:val="0"/>
      <w:marBottom w:val="0"/>
      <w:divBdr>
        <w:top w:val="none" w:sz="0" w:space="0" w:color="auto"/>
        <w:left w:val="none" w:sz="0" w:space="0" w:color="auto"/>
        <w:bottom w:val="none" w:sz="0" w:space="0" w:color="auto"/>
        <w:right w:val="none" w:sz="0" w:space="0" w:color="auto"/>
      </w:divBdr>
    </w:div>
    <w:div w:id="1373267799">
      <w:bodyDiv w:val="1"/>
      <w:marLeft w:val="0"/>
      <w:marRight w:val="0"/>
      <w:marTop w:val="0"/>
      <w:marBottom w:val="0"/>
      <w:divBdr>
        <w:top w:val="none" w:sz="0" w:space="0" w:color="auto"/>
        <w:left w:val="none" w:sz="0" w:space="0" w:color="auto"/>
        <w:bottom w:val="none" w:sz="0" w:space="0" w:color="auto"/>
        <w:right w:val="none" w:sz="0" w:space="0" w:color="auto"/>
      </w:divBdr>
    </w:div>
    <w:div w:id="1382826021">
      <w:bodyDiv w:val="1"/>
      <w:marLeft w:val="0"/>
      <w:marRight w:val="0"/>
      <w:marTop w:val="0"/>
      <w:marBottom w:val="0"/>
      <w:divBdr>
        <w:top w:val="none" w:sz="0" w:space="0" w:color="auto"/>
        <w:left w:val="none" w:sz="0" w:space="0" w:color="auto"/>
        <w:bottom w:val="none" w:sz="0" w:space="0" w:color="auto"/>
        <w:right w:val="none" w:sz="0" w:space="0" w:color="auto"/>
      </w:divBdr>
    </w:div>
    <w:div w:id="1384910120">
      <w:bodyDiv w:val="1"/>
      <w:marLeft w:val="0"/>
      <w:marRight w:val="0"/>
      <w:marTop w:val="0"/>
      <w:marBottom w:val="0"/>
      <w:divBdr>
        <w:top w:val="none" w:sz="0" w:space="0" w:color="auto"/>
        <w:left w:val="none" w:sz="0" w:space="0" w:color="auto"/>
        <w:bottom w:val="none" w:sz="0" w:space="0" w:color="auto"/>
        <w:right w:val="none" w:sz="0" w:space="0" w:color="auto"/>
      </w:divBdr>
    </w:div>
    <w:div w:id="1393239445">
      <w:bodyDiv w:val="1"/>
      <w:marLeft w:val="0"/>
      <w:marRight w:val="0"/>
      <w:marTop w:val="0"/>
      <w:marBottom w:val="0"/>
      <w:divBdr>
        <w:top w:val="none" w:sz="0" w:space="0" w:color="auto"/>
        <w:left w:val="none" w:sz="0" w:space="0" w:color="auto"/>
        <w:bottom w:val="none" w:sz="0" w:space="0" w:color="auto"/>
        <w:right w:val="none" w:sz="0" w:space="0" w:color="auto"/>
      </w:divBdr>
    </w:div>
    <w:div w:id="1400325470">
      <w:bodyDiv w:val="1"/>
      <w:marLeft w:val="0"/>
      <w:marRight w:val="0"/>
      <w:marTop w:val="0"/>
      <w:marBottom w:val="0"/>
      <w:divBdr>
        <w:top w:val="none" w:sz="0" w:space="0" w:color="auto"/>
        <w:left w:val="none" w:sz="0" w:space="0" w:color="auto"/>
        <w:bottom w:val="none" w:sz="0" w:space="0" w:color="auto"/>
        <w:right w:val="none" w:sz="0" w:space="0" w:color="auto"/>
      </w:divBdr>
    </w:div>
    <w:div w:id="1400592524">
      <w:bodyDiv w:val="1"/>
      <w:marLeft w:val="0"/>
      <w:marRight w:val="0"/>
      <w:marTop w:val="0"/>
      <w:marBottom w:val="0"/>
      <w:divBdr>
        <w:top w:val="none" w:sz="0" w:space="0" w:color="auto"/>
        <w:left w:val="none" w:sz="0" w:space="0" w:color="auto"/>
        <w:bottom w:val="none" w:sz="0" w:space="0" w:color="auto"/>
        <w:right w:val="none" w:sz="0" w:space="0" w:color="auto"/>
      </w:divBdr>
    </w:div>
    <w:div w:id="1416509815">
      <w:bodyDiv w:val="1"/>
      <w:marLeft w:val="0"/>
      <w:marRight w:val="0"/>
      <w:marTop w:val="0"/>
      <w:marBottom w:val="0"/>
      <w:divBdr>
        <w:top w:val="none" w:sz="0" w:space="0" w:color="auto"/>
        <w:left w:val="none" w:sz="0" w:space="0" w:color="auto"/>
        <w:bottom w:val="none" w:sz="0" w:space="0" w:color="auto"/>
        <w:right w:val="none" w:sz="0" w:space="0" w:color="auto"/>
      </w:divBdr>
    </w:div>
    <w:div w:id="1428578005">
      <w:bodyDiv w:val="1"/>
      <w:marLeft w:val="0"/>
      <w:marRight w:val="0"/>
      <w:marTop w:val="0"/>
      <w:marBottom w:val="0"/>
      <w:divBdr>
        <w:top w:val="none" w:sz="0" w:space="0" w:color="auto"/>
        <w:left w:val="none" w:sz="0" w:space="0" w:color="auto"/>
        <w:bottom w:val="none" w:sz="0" w:space="0" w:color="auto"/>
        <w:right w:val="none" w:sz="0" w:space="0" w:color="auto"/>
      </w:divBdr>
    </w:div>
    <w:div w:id="1437629749">
      <w:bodyDiv w:val="1"/>
      <w:marLeft w:val="0"/>
      <w:marRight w:val="0"/>
      <w:marTop w:val="0"/>
      <w:marBottom w:val="0"/>
      <w:divBdr>
        <w:top w:val="none" w:sz="0" w:space="0" w:color="auto"/>
        <w:left w:val="none" w:sz="0" w:space="0" w:color="auto"/>
        <w:bottom w:val="none" w:sz="0" w:space="0" w:color="auto"/>
        <w:right w:val="none" w:sz="0" w:space="0" w:color="auto"/>
      </w:divBdr>
    </w:div>
    <w:div w:id="1470437594">
      <w:bodyDiv w:val="1"/>
      <w:marLeft w:val="0"/>
      <w:marRight w:val="0"/>
      <w:marTop w:val="0"/>
      <w:marBottom w:val="0"/>
      <w:divBdr>
        <w:top w:val="none" w:sz="0" w:space="0" w:color="auto"/>
        <w:left w:val="none" w:sz="0" w:space="0" w:color="auto"/>
        <w:bottom w:val="none" w:sz="0" w:space="0" w:color="auto"/>
        <w:right w:val="none" w:sz="0" w:space="0" w:color="auto"/>
      </w:divBdr>
    </w:div>
    <w:div w:id="1520654320">
      <w:bodyDiv w:val="1"/>
      <w:marLeft w:val="0"/>
      <w:marRight w:val="0"/>
      <w:marTop w:val="0"/>
      <w:marBottom w:val="0"/>
      <w:divBdr>
        <w:top w:val="none" w:sz="0" w:space="0" w:color="auto"/>
        <w:left w:val="none" w:sz="0" w:space="0" w:color="auto"/>
        <w:bottom w:val="none" w:sz="0" w:space="0" w:color="auto"/>
        <w:right w:val="none" w:sz="0" w:space="0" w:color="auto"/>
      </w:divBdr>
    </w:div>
    <w:div w:id="1520923391">
      <w:bodyDiv w:val="1"/>
      <w:marLeft w:val="0"/>
      <w:marRight w:val="0"/>
      <w:marTop w:val="0"/>
      <w:marBottom w:val="0"/>
      <w:divBdr>
        <w:top w:val="none" w:sz="0" w:space="0" w:color="auto"/>
        <w:left w:val="none" w:sz="0" w:space="0" w:color="auto"/>
        <w:bottom w:val="none" w:sz="0" w:space="0" w:color="auto"/>
        <w:right w:val="none" w:sz="0" w:space="0" w:color="auto"/>
      </w:divBdr>
    </w:div>
    <w:div w:id="1550149547">
      <w:bodyDiv w:val="1"/>
      <w:marLeft w:val="0"/>
      <w:marRight w:val="0"/>
      <w:marTop w:val="0"/>
      <w:marBottom w:val="0"/>
      <w:divBdr>
        <w:top w:val="none" w:sz="0" w:space="0" w:color="auto"/>
        <w:left w:val="none" w:sz="0" w:space="0" w:color="auto"/>
        <w:bottom w:val="none" w:sz="0" w:space="0" w:color="auto"/>
        <w:right w:val="none" w:sz="0" w:space="0" w:color="auto"/>
      </w:divBdr>
      <w:divsChild>
        <w:div w:id="1367565772">
          <w:marLeft w:val="0"/>
          <w:marRight w:val="0"/>
          <w:marTop w:val="0"/>
          <w:marBottom w:val="0"/>
          <w:divBdr>
            <w:top w:val="none" w:sz="0" w:space="0" w:color="auto"/>
            <w:left w:val="none" w:sz="0" w:space="0" w:color="auto"/>
            <w:bottom w:val="none" w:sz="0" w:space="0" w:color="auto"/>
            <w:right w:val="none" w:sz="0" w:space="0" w:color="auto"/>
          </w:divBdr>
        </w:div>
        <w:div w:id="1537547738">
          <w:marLeft w:val="0"/>
          <w:marRight w:val="0"/>
          <w:marTop w:val="30"/>
          <w:marBottom w:val="0"/>
          <w:divBdr>
            <w:top w:val="none" w:sz="0" w:space="0" w:color="auto"/>
            <w:left w:val="none" w:sz="0" w:space="0" w:color="auto"/>
            <w:bottom w:val="none" w:sz="0" w:space="0" w:color="auto"/>
            <w:right w:val="none" w:sz="0" w:space="0" w:color="auto"/>
          </w:divBdr>
          <w:divsChild>
            <w:div w:id="918170085">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560483011">
      <w:bodyDiv w:val="1"/>
      <w:marLeft w:val="0"/>
      <w:marRight w:val="0"/>
      <w:marTop w:val="0"/>
      <w:marBottom w:val="0"/>
      <w:divBdr>
        <w:top w:val="none" w:sz="0" w:space="0" w:color="auto"/>
        <w:left w:val="none" w:sz="0" w:space="0" w:color="auto"/>
        <w:bottom w:val="none" w:sz="0" w:space="0" w:color="auto"/>
        <w:right w:val="none" w:sz="0" w:space="0" w:color="auto"/>
      </w:divBdr>
    </w:div>
    <w:div w:id="1566211326">
      <w:bodyDiv w:val="1"/>
      <w:marLeft w:val="0"/>
      <w:marRight w:val="0"/>
      <w:marTop w:val="0"/>
      <w:marBottom w:val="0"/>
      <w:divBdr>
        <w:top w:val="none" w:sz="0" w:space="0" w:color="auto"/>
        <w:left w:val="none" w:sz="0" w:space="0" w:color="auto"/>
        <w:bottom w:val="none" w:sz="0" w:space="0" w:color="auto"/>
        <w:right w:val="none" w:sz="0" w:space="0" w:color="auto"/>
      </w:divBdr>
    </w:div>
    <w:div w:id="1578632935">
      <w:bodyDiv w:val="1"/>
      <w:marLeft w:val="0"/>
      <w:marRight w:val="0"/>
      <w:marTop w:val="0"/>
      <w:marBottom w:val="0"/>
      <w:divBdr>
        <w:top w:val="none" w:sz="0" w:space="0" w:color="auto"/>
        <w:left w:val="none" w:sz="0" w:space="0" w:color="auto"/>
        <w:bottom w:val="none" w:sz="0" w:space="0" w:color="auto"/>
        <w:right w:val="none" w:sz="0" w:space="0" w:color="auto"/>
      </w:divBdr>
    </w:div>
    <w:div w:id="1599096088">
      <w:bodyDiv w:val="1"/>
      <w:marLeft w:val="0"/>
      <w:marRight w:val="0"/>
      <w:marTop w:val="0"/>
      <w:marBottom w:val="0"/>
      <w:divBdr>
        <w:top w:val="none" w:sz="0" w:space="0" w:color="auto"/>
        <w:left w:val="none" w:sz="0" w:space="0" w:color="auto"/>
        <w:bottom w:val="none" w:sz="0" w:space="0" w:color="auto"/>
        <w:right w:val="none" w:sz="0" w:space="0" w:color="auto"/>
      </w:divBdr>
    </w:div>
    <w:div w:id="1599757281">
      <w:bodyDiv w:val="1"/>
      <w:marLeft w:val="0"/>
      <w:marRight w:val="0"/>
      <w:marTop w:val="0"/>
      <w:marBottom w:val="0"/>
      <w:divBdr>
        <w:top w:val="none" w:sz="0" w:space="0" w:color="auto"/>
        <w:left w:val="none" w:sz="0" w:space="0" w:color="auto"/>
        <w:bottom w:val="none" w:sz="0" w:space="0" w:color="auto"/>
        <w:right w:val="none" w:sz="0" w:space="0" w:color="auto"/>
      </w:divBdr>
    </w:div>
    <w:div w:id="1617374311">
      <w:bodyDiv w:val="1"/>
      <w:marLeft w:val="0"/>
      <w:marRight w:val="0"/>
      <w:marTop w:val="0"/>
      <w:marBottom w:val="0"/>
      <w:divBdr>
        <w:top w:val="none" w:sz="0" w:space="0" w:color="auto"/>
        <w:left w:val="none" w:sz="0" w:space="0" w:color="auto"/>
        <w:bottom w:val="none" w:sz="0" w:space="0" w:color="auto"/>
        <w:right w:val="none" w:sz="0" w:space="0" w:color="auto"/>
      </w:divBdr>
    </w:div>
    <w:div w:id="1644118870">
      <w:bodyDiv w:val="1"/>
      <w:marLeft w:val="0"/>
      <w:marRight w:val="0"/>
      <w:marTop w:val="0"/>
      <w:marBottom w:val="0"/>
      <w:divBdr>
        <w:top w:val="none" w:sz="0" w:space="0" w:color="auto"/>
        <w:left w:val="none" w:sz="0" w:space="0" w:color="auto"/>
        <w:bottom w:val="none" w:sz="0" w:space="0" w:color="auto"/>
        <w:right w:val="none" w:sz="0" w:space="0" w:color="auto"/>
      </w:divBdr>
      <w:divsChild>
        <w:div w:id="188568814">
          <w:marLeft w:val="0"/>
          <w:marRight w:val="0"/>
          <w:marTop w:val="0"/>
          <w:marBottom w:val="0"/>
          <w:divBdr>
            <w:top w:val="none" w:sz="0" w:space="0" w:color="auto"/>
            <w:left w:val="none" w:sz="0" w:space="0" w:color="auto"/>
            <w:bottom w:val="none" w:sz="0" w:space="0" w:color="auto"/>
            <w:right w:val="none" w:sz="0" w:space="0" w:color="auto"/>
          </w:divBdr>
          <w:divsChild>
            <w:div w:id="74595526">
              <w:marLeft w:val="0"/>
              <w:marRight w:val="0"/>
              <w:marTop w:val="0"/>
              <w:marBottom w:val="0"/>
              <w:divBdr>
                <w:top w:val="none" w:sz="0" w:space="0" w:color="auto"/>
                <w:left w:val="none" w:sz="0" w:space="0" w:color="auto"/>
                <w:bottom w:val="none" w:sz="0" w:space="0" w:color="auto"/>
                <w:right w:val="none" w:sz="0" w:space="0" w:color="auto"/>
              </w:divBdr>
              <w:divsChild>
                <w:div w:id="839926709">
                  <w:marLeft w:val="0"/>
                  <w:marRight w:val="0"/>
                  <w:marTop w:val="0"/>
                  <w:marBottom w:val="0"/>
                  <w:divBdr>
                    <w:top w:val="none" w:sz="0" w:space="0" w:color="auto"/>
                    <w:left w:val="none" w:sz="0" w:space="0" w:color="auto"/>
                    <w:bottom w:val="none" w:sz="0" w:space="0" w:color="auto"/>
                    <w:right w:val="none" w:sz="0" w:space="0" w:color="auto"/>
                  </w:divBdr>
                  <w:divsChild>
                    <w:div w:id="10510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06380">
      <w:bodyDiv w:val="1"/>
      <w:marLeft w:val="0"/>
      <w:marRight w:val="0"/>
      <w:marTop w:val="0"/>
      <w:marBottom w:val="0"/>
      <w:divBdr>
        <w:top w:val="none" w:sz="0" w:space="0" w:color="auto"/>
        <w:left w:val="none" w:sz="0" w:space="0" w:color="auto"/>
        <w:bottom w:val="none" w:sz="0" w:space="0" w:color="auto"/>
        <w:right w:val="none" w:sz="0" w:space="0" w:color="auto"/>
      </w:divBdr>
    </w:div>
    <w:div w:id="1662926986">
      <w:bodyDiv w:val="1"/>
      <w:marLeft w:val="0"/>
      <w:marRight w:val="0"/>
      <w:marTop w:val="0"/>
      <w:marBottom w:val="0"/>
      <w:divBdr>
        <w:top w:val="none" w:sz="0" w:space="0" w:color="auto"/>
        <w:left w:val="none" w:sz="0" w:space="0" w:color="auto"/>
        <w:bottom w:val="none" w:sz="0" w:space="0" w:color="auto"/>
        <w:right w:val="none" w:sz="0" w:space="0" w:color="auto"/>
      </w:divBdr>
    </w:div>
    <w:div w:id="1683894412">
      <w:bodyDiv w:val="1"/>
      <w:marLeft w:val="0"/>
      <w:marRight w:val="0"/>
      <w:marTop w:val="0"/>
      <w:marBottom w:val="0"/>
      <w:divBdr>
        <w:top w:val="none" w:sz="0" w:space="0" w:color="auto"/>
        <w:left w:val="none" w:sz="0" w:space="0" w:color="auto"/>
        <w:bottom w:val="none" w:sz="0" w:space="0" w:color="auto"/>
        <w:right w:val="none" w:sz="0" w:space="0" w:color="auto"/>
      </w:divBdr>
    </w:div>
    <w:div w:id="1684211719">
      <w:bodyDiv w:val="1"/>
      <w:marLeft w:val="0"/>
      <w:marRight w:val="0"/>
      <w:marTop w:val="0"/>
      <w:marBottom w:val="0"/>
      <w:divBdr>
        <w:top w:val="none" w:sz="0" w:space="0" w:color="auto"/>
        <w:left w:val="none" w:sz="0" w:space="0" w:color="auto"/>
        <w:bottom w:val="none" w:sz="0" w:space="0" w:color="auto"/>
        <w:right w:val="none" w:sz="0" w:space="0" w:color="auto"/>
      </w:divBdr>
    </w:div>
    <w:div w:id="1702969653">
      <w:bodyDiv w:val="1"/>
      <w:marLeft w:val="0"/>
      <w:marRight w:val="0"/>
      <w:marTop w:val="0"/>
      <w:marBottom w:val="0"/>
      <w:divBdr>
        <w:top w:val="none" w:sz="0" w:space="0" w:color="auto"/>
        <w:left w:val="none" w:sz="0" w:space="0" w:color="auto"/>
        <w:bottom w:val="none" w:sz="0" w:space="0" w:color="auto"/>
        <w:right w:val="none" w:sz="0" w:space="0" w:color="auto"/>
      </w:divBdr>
    </w:div>
    <w:div w:id="1720473803">
      <w:bodyDiv w:val="1"/>
      <w:marLeft w:val="0"/>
      <w:marRight w:val="0"/>
      <w:marTop w:val="0"/>
      <w:marBottom w:val="0"/>
      <w:divBdr>
        <w:top w:val="none" w:sz="0" w:space="0" w:color="auto"/>
        <w:left w:val="none" w:sz="0" w:space="0" w:color="auto"/>
        <w:bottom w:val="none" w:sz="0" w:space="0" w:color="auto"/>
        <w:right w:val="none" w:sz="0" w:space="0" w:color="auto"/>
      </w:divBdr>
    </w:div>
    <w:div w:id="1731614624">
      <w:bodyDiv w:val="1"/>
      <w:marLeft w:val="0"/>
      <w:marRight w:val="0"/>
      <w:marTop w:val="0"/>
      <w:marBottom w:val="0"/>
      <w:divBdr>
        <w:top w:val="none" w:sz="0" w:space="0" w:color="auto"/>
        <w:left w:val="none" w:sz="0" w:space="0" w:color="auto"/>
        <w:bottom w:val="none" w:sz="0" w:space="0" w:color="auto"/>
        <w:right w:val="none" w:sz="0" w:space="0" w:color="auto"/>
      </w:divBdr>
    </w:div>
    <w:div w:id="1746876622">
      <w:bodyDiv w:val="1"/>
      <w:marLeft w:val="0"/>
      <w:marRight w:val="0"/>
      <w:marTop w:val="0"/>
      <w:marBottom w:val="0"/>
      <w:divBdr>
        <w:top w:val="none" w:sz="0" w:space="0" w:color="auto"/>
        <w:left w:val="none" w:sz="0" w:space="0" w:color="auto"/>
        <w:bottom w:val="none" w:sz="0" w:space="0" w:color="auto"/>
        <w:right w:val="none" w:sz="0" w:space="0" w:color="auto"/>
      </w:divBdr>
    </w:div>
    <w:div w:id="1773697743">
      <w:bodyDiv w:val="1"/>
      <w:marLeft w:val="0"/>
      <w:marRight w:val="0"/>
      <w:marTop w:val="0"/>
      <w:marBottom w:val="0"/>
      <w:divBdr>
        <w:top w:val="none" w:sz="0" w:space="0" w:color="auto"/>
        <w:left w:val="none" w:sz="0" w:space="0" w:color="auto"/>
        <w:bottom w:val="none" w:sz="0" w:space="0" w:color="auto"/>
        <w:right w:val="none" w:sz="0" w:space="0" w:color="auto"/>
      </w:divBdr>
    </w:div>
    <w:div w:id="1776439849">
      <w:bodyDiv w:val="1"/>
      <w:marLeft w:val="0"/>
      <w:marRight w:val="0"/>
      <w:marTop w:val="0"/>
      <w:marBottom w:val="0"/>
      <w:divBdr>
        <w:top w:val="none" w:sz="0" w:space="0" w:color="auto"/>
        <w:left w:val="none" w:sz="0" w:space="0" w:color="auto"/>
        <w:bottom w:val="none" w:sz="0" w:space="0" w:color="auto"/>
        <w:right w:val="none" w:sz="0" w:space="0" w:color="auto"/>
      </w:divBdr>
    </w:div>
    <w:div w:id="1782259255">
      <w:bodyDiv w:val="1"/>
      <w:marLeft w:val="0"/>
      <w:marRight w:val="0"/>
      <w:marTop w:val="0"/>
      <w:marBottom w:val="0"/>
      <w:divBdr>
        <w:top w:val="none" w:sz="0" w:space="0" w:color="auto"/>
        <w:left w:val="none" w:sz="0" w:space="0" w:color="auto"/>
        <w:bottom w:val="none" w:sz="0" w:space="0" w:color="auto"/>
        <w:right w:val="none" w:sz="0" w:space="0" w:color="auto"/>
      </w:divBdr>
    </w:div>
    <w:div w:id="1787386133">
      <w:bodyDiv w:val="1"/>
      <w:marLeft w:val="0"/>
      <w:marRight w:val="0"/>
      <w:marTop w:val="0"/>
      <w:marBottom w:val="0"/>
      <w:divBdr>
        <w:top w:val="none" w:sz="0" w:space="0" w:color="auto"/>
        <w:left w:val="none" w:sz="0" w:space="0" w:color="auto"/>
        <w:bottom w:val="none" w:sz="0" w:space="0" w:color="auto"/>
        <w:right w:val="none" w:sz="0" w:space="0" w:color="auto"/>
      </w:divBdr>
    </w:div>
    <w:div w:id="1825390511">
      <w:bodyDiv w:val="1"/>
      <w:marLeft w:val="0"/>
      <w:marRight w:val="0"/>
      <w:marTop w:val="0"/>
      <w:marBottom w:val="0"/>
      <w:divBdr>
        <w:top w:val="none" w:sz="0" w:space="0" w:color="auto"/>
        <w:left w:val="none" w:sz="0" w:space="0" w:color="auto"/>
        <w:bottom w:val="none" w:sz="0" w:space="0" w:color="auto"/>
        <w:right w:val="none" w:sz="0" w:space="0" w:color="auto"/>
      </w:divBdr>
    </w:div>
    <w:div w:id="1856460326">
      <w:bodyDiv w:val="1"/>
      <w:marLeft w:val="0"/>
      <w:marRight w:val="0"/>
      <w:marTop w:val="0"/>
      <w:marBottom w:val="0"/>
      <w:divBdr>
        <w:top w:val="none" w:sz="0" w:space="0" w:color="auto"/>
        <w:left w:val="none" w:sz="0" w:space="0" w:color="auto"/>
        <w:bottom w:val="none" w:sz="0" w:space="0" w:color="auto"/>
        <w:right w:val="none" w:sz="0" w:space="0" w:color="auto"/>
      </w:divBdr>
    </w:div>
    <w:div w:id="1865750769">
      <w:bodyDiv w:val="1"/>
      <w:marLeft w:val="0"/>
      <w:marRight w:val="0"/>
      <w:marTop w:val="0"/>
      <w:marBottom w:val="0"/>
      <w:divBdr>
        <w:top w:val="none" w:sz="0" w:space="0" w:color="auto"/>
        <w:left w:val="none" w:sz="0" w:space="0" w:color="auto"/>
        <w:bottom w:val="none" w:sz="0" w:space="0" w:color="auto"/>
        <w:right w:val="none" w:sz="0" w:space="0" w:color="auto"/>
      </w:divBdr>
    </w:div>
    <w:div w:id="1869171651">
      <w:bodyDiv w:val="1"/>
      <w:marLeft w:val="0"/>
      <w:marRight w:val="0"/>
      <w:marTop w:val="0"/>
      <w:marBottom w:val="0"/>
      <w:divBdr>
        <w:top w:val="none" w:sz="0" w:space="0" w:color="auto"/>
        <w:left w:val="none" w:sz="0" w:space="0" w:color="auto"/>
        <w:bottom w:val="none" w:sz="0" w:space="0" w:color="auto"/>
        <w:right w:val="none" w:sz="0" w:space="0" w:color="auto"/>
      </w:divBdr>
    </w:div>
    <w:div w:id="1885630037">
      <w:bodyDiv w:val="1"/>
      <w:marLeft w:val="0"/>
      <w:marRight w:val="0"/>
      <w:marTop w:val="0"/>
      <w:marBottom w:val="0"/>
      <w:divBdr>
        <w:top w:val="none" w:sz="0" w:space="0" w:color="auto"/>
        <w:left w:val="none" w:sz="0" w:space="0" w:color="auto"/>
        <w:bottom w:val="none" w:sz="0" w:space="0" w:color="auto"/>
        <w:right w:val="none" w:sz="0" w:space="0" w:color="auto"/>
      </w:divBdr>
    </w:div>
    <w:div w:id="1891962562">
      <w:bodyDiv w:val="1"/>
      <w:marLeft w:val="0"/>
      <w:marRight w:val="0"/>
      <w:marTop w:val="0"/>
      <w:marBottom w:val="0"/>
      <w:divBdr>
        <w:top w:val="none" w:sz="0" w:space="0" w:color="auto"/>
        <w:left w:val="none" w:sz="0" w:space="0" w:color="auto"/>
        <w:bottom w:val="none" w:sz="0" w:space="0" w:color="auto"/>
        <w:right w:val="none" w:sz="0" w:space="0" w:color="auto"/>
      </w:divBdr>
    </w:div>
    <w:div w:id="1896696173">
      <w:bodyDiv w:val="1"/>
      <w:marLeft w:val="0"/>
      <w:marRight w:val="0"/>
      <w:marTop w:val="0"/>
      <w:marBottom w:val="0"/>
      <w:divBdr>
        <w:top w:val="none" w:sz="0" w:space="0" w:color="auto"/>
        <w:left w:val="none" w:sz="0" w:space="0" w:color="auto"/>
        <w:bottom w:val="none" w:sz="0" w:space="0" w:color="auto"/>
        <w:right w:val="none" w:sz="0" w:space="0" w:color="auto"/>
      </w:divBdr>
    </w:div>
    <w:div w:id="1921793720">
      <w:bodyDiv w:val="1"/>
      <w:marLeft w:val="0"/>
      <w:marRight w:val="0"/>
      <w:marTop w:val="0"/>
      <w:marBottom w:val="0"/>
      <w:divBdr>
        <w:top w:val="none" w:sz="0" w:space="0" w:color="auto"/>
        <w:left w:val="none" w:sz="0" w:space="0" w:color="auto"/>
        <w:bottom w:val="none" w:sz="0" w:space="0" w:color="auto"/>
        <w:right w:val="none" w:sz="0" w:space="0" w:color="auto"/>
      </w:divBdr>
    </w:div>
    <w:div w:id="1957591917">
      <w:bodyDiv w:val="1"/>
      <w:marLeft w:val="0"/>
      <w:marRight w:val="0"/>
      <w:marTop w:val="0"/>
      <w:marBottom w:val="0"/>
      <w:divBdr>
        <w:top w:val="none" w:sz="0" w:space="0" w:color="auto"/>
        <w:left w:val="none" w:sz="0" w:space="0" w:color="auto"/>
        <w:bottom w:val="none" w:sz="0" w:space="0" w:color="auto"/>
        <w:right w:val="none" w:sz="0" w:space="0" w:color="auto"/>
      </w:divBdr>
    </w:div>
    <w:div w:id="1958415152">
      <w:bodyDiv w:val="1"/>
      <w:marLeft w:val="0"/>
      <w:marRight w:val="0"/>
      <w:marTop w:val="0"/>
      <w:marBottom w:val="0"/>
      <w:divBdr>
        <w:top w:val="none" w:sz="0" w:space="0" w:color="auto"/>
        <w:left w:val="none" w:sz="0" w:space="0" w:color="auto"/>
        <w:bottom w:val="none" w:sz="0" w:space="0" w:color="auto"/>
        <w:right w:val="none" w:sz="0" w:space="0" w:color="auto"/>
      </w:divBdr>
    </w:div>
    <w:div w:id="1970939587">
      <w:bodyDiv w:val="1"/>
      <w:marLeft w:val="0"/>
      <w:marRight w:val="0"/>
      <w:marTop w:val="0"/>
      <w:marBottom w:val="0"/>
      <w:divBdr>
        <w:top w:val="none" w:sz="0" w:space="0" w:color="auto"/>
        <w:left w:val="none" w:sz="0" w:space="0" w:color="auto"/>
        <w:bottom w:val="none" w:sz="0" w:space="0" w:color="auto"/>
        <w:right w:val="none" w:sz="0" w:space="0" w:color="auto"/>
      </w:divBdr>
    </w:div>
    <w:div w:id="1971745934">
      <w:bodyDiv w:val="1"/>
      <w:marLeft w:val="0"/>
      <w:marRight w:val="0"/>
      <w:marTop w:val="0"/>
      <w:marBottom w:val="0"/>
      <w:divBdr>
        <w:top w:val="none" w:sz="0" w:space="0" w:color="auto"/>
        <w:left w:val="none" w:sz="0" w:space="0" w:color="auto"/>
        <w:bottom w:val="none" w:sz="0" w:space="0" w:color="auto"/>
        <w:right w:val="none" w:sz="0" w:space="0" w:color="auto"/>
      </w:divBdr>
    </w:div>
    <w:div w:id="1977443931">
      <w:bodyDiv w:val="1"/>
      <w:marLeft w:val="0"/>
      <w:marRight w:val="0"/>
      <w:marTop w:val="0"/>
      <w:marBottom w:val="0"/>
      <w:divBdr>
        <w:top w:val="none" w:sz="0" w:space="0" w:color="auto"/>
        <w:left w:val="none" w:sz="0" w:space="0" w:color="auto"/>
        <w:bottom w:val="none" w:sz="0" w:space="0" w:color="auto"/>
        <w:right w:val="none" w:sz="0" w:space="0" w:color="auto"/>
      </w:divBdr>
    </w:div>
    <w:div w:id="1993748899">
      <w:bodyDiv w:val="1"/>
      <w:marLeft w:val="0"/>
      <w:marRight w:val="0"/>
      <w:marTop w:val="0"/>
      <w:marBottom w:val="0"/>
      <w:divBdr>
        <w:top w:val="none" w:sz="0" w:space="0" w:color="auto"/>
        <w:left w:val="none" w:sz="0" w:space="0" w:color="auto"/>
        <w:bottom w:val="none" w:sz="0" w:space="0" w:color="auto"/>
        <w:right w:val="none" w:sz="0" w:space="0" w:color="auto"/>
      </w:divBdr>
    </w:div>
    <w:div w:id="2001498899">
      <w:bodyDiv w:val="1"/>
      <w:marLeft w:val="0"/>
      <w:marRight w:val="0"/>
      <w:marTop w:val="0"/>
      <w:marBottom w:val="0"/>
      <w:divBdr>
        <w:top w:val="none" w:sz="0" w:space="0" w:color="auto"/>
        <w:left w:val="none" w:sz="0" w:space="0" w:color="auto"/>
        <w:bottom w:val="none" w:sz="0" w:space="0" w:color="auto"/>
        <w:right w:val="none" w:sz="0" w:space="0" w:color="auto"/>
      </w:divBdr>
    </w:div>
    <w:div w:id="2021153270">
      <w:bodyDiv w:val="1"/>
      <w:marLeft w:val="0"/>
      <w:marRight w:val="0"/>
      <w:marTop w:val="0"/>
      <w:marBottom w:val="0"/>
      <w:divBdr>
        <w:top w:val="none" w:sz="0" w:space="0" w:color="auto"/>
        <w:left w:val="none" w:sz="0" w:space="0" w:color="auto"/>
        <w:bottom w:val="none" w:sz="0" w:space="0" w:color="auto"/>
        <w:right w:val="none" w:sz="0" w:space="0" w:color="auto"/>
      </w:divBdr>
    </w:div>
    <w:div w:id="2022120405">
      <w:bodyDiv w:val="1"/>
      <w:marLeft w:val="0"/>
      <w:marRight w:val="0"/>
      <w:marTop w:val="0"/>
      <w:marBottom w:val="0"/>
      <w:divBdr>
        <w:top w:val="none" w:sz="0" w:space="0" w:color="auto"/>
        <w:left w:val="none" w:sz="0" w:space="0" w:color="auto"/>
        <w:bottom w:val="none" w:sz="0" w:space="0" w:color="auto"/>
        <w:right w:val="none" w:sz="0" w:space="0" w:color="auto"/>
      </w:divBdr>
    </w:div>
    <w:div w:id="2022462726">
      <w:bodyDiv w:val="1"/>
      <w:marLeft w:val="0"/>
      <w:marRight w:val="0"/>
      <w:marTop w:val="0"/>
      <w:marBottom w:val="0"/>
      <w:divBdr>
        <w:top w:val="none" w:sz="0" w:space="0" w:color="auto"/>
        <w:left w:val="none" w:sz="0" w:space="0" w:color="auto"/>
        <w:bottom w:val="none" w:sz="0" w:space="0" w:color="auto"/>
        <w:right w:val="none" w:sz="0" w:space="0" w:color="auto"/>
      </w:divBdr>
    </w:div>
    <w:div w:id="2034184968">
      <w:bodyDiv w:val="1"/>
      <w:marLeft w:val="0"/>
      <w:marRight w:val="0"/>
      <w:marTop w:val="0"/>
      <w:marBottom w:val="0"/>
      <w:divBdr>
        <w:top w:val="none" w:sz="0" w:space="0" w:color="auto"/>
        <w:left w:val="none" w:sz="0" w:space="0" w:color="auto"/>
        <w:bottom w:val="none" w:sz="0" w:space="0" w:color="auto"/>
        <w:right w:val="none" w:sz="0" w:space="0" w:color="auto"/>
      </w:divBdr>
    </w:div>
    <w:div w:id="2056078482">
      <w:bodyDiv w:val="1"/>
      <w:marLeft w:val="0"/>
      <w:marRight w:val="0"/>
      <w:marTop w:val="0"/>
      <w:marBottom w:val="0"/>
      <w:divBdr>
        <w:top w:val="none" w:sz="0" w:space="0" w:color="auto"/>
        <w:left w:val="none" w:sz="0" w:space="0" w:color="auto"/>
        <w:bottom w:val="none" w:sz="0" w:space="0" w:color="auto"/>
        <w:right w:val="none" w:sz="0" w:space="0" w:color="auto"/>
      </w:divBdr>
    </w:div>
    <w:div w:id="2064940411">
      <w:bodyDiv w:val="1"/>
      <w:marLeft w:val="0"/>
      <w:marRight w:val="0"/>
      <w:marTop w:val="0"/>
      <w:marBottom w:val="0"/>
      <w:divBdr>
        <w:top w:val="none" w:sz="0" w:space="0" w:color="auto"/>
        <w:left w:val="none" w:sz="0" w:space="0" w:color="auto"/>
        <w:bottom w:val="none" w:sz="0" w:space="0" w:color="auto"/>
        <w:right w:val="none" w:sz="0" w:space="0" w:color="auto"/>
      </w:divBdr>
    </w:div>
    <w:div w:id="2073001260">
      <w:bodyDiv w:val="1"/>
      <w:marLeft w:val="0"/>
      <w:marRight w:val="0"/>
      <w:marTop w:val="0"/>
      <w:marBottom w:val="0"/>
      <w:divBdr>
        <w:top w:val="none" w:sz="0" w:space="0" w:color="auto"/>
        <w:left w:val="none" w:sz="0" w:space="0" w:color="auto"/>
        <w:bottom w:val="none" w:sz="0" w:space="0" w:color="auto"/>
        <w:right w:val="none" w:sz="0" w:space="0" w:color="auto"/>
      </w:divBdr>
    </w:div>
    <w:div w:id="2118328009">
      <w:bodyDiv w:val="1"/>
      <w:marLeft w:val="0"/>
      <w:marRight w:val="0"/>
      <w:marTop w:val="0"/>
      <w:marBottom w:val="0"/>
      <w:divBdr>
        <w:top w:val="none" w:sz="0" w:space="0" w:color="auto"/>
        <w:left w:val="none" w:sz="0" w:space="0" w:color="auto"/>
        <w:bottom w:val="none" w:sz="0" w:space="0" w:color="auto"/>
        <w:right w:val="none" w:sz="0" w:space="0" w:color="auto"/>
      </w:divBdr>
    </w:div>
    <w:div w:id="2128116553">
      <w:bodyDiv w:val="1"/>
      <w:marLeft w:val="0"/>
      <w:marRight w:val="0"/>
      <w:marTop w:val="0"/>
      <w:marBottom w:val="0"/>
      <w:divBdr>
        <w:top w:val="none" w:sz="0" w:space="0" w:color="auto"/>
        <w:left w:val="none" w:sz="0" w:space="0" w:color="auto"/>
        <w:bottom w:val="none" w:sz="0" w:space="0" w:color="auto"/>
        <w:right w:val="none" w:sz="0" w:space="0" w:color="auto"/>
      </w:divBdr>
    </w:div>
    <w:div w:id="213636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jpeg"/><Relationship Id="rId21" Type="http://schemas.openxmlformats.org/officeDocument/2006/relationships/image" Target="media/image12.jpeg"/><Relationship Id="rId42" Type="http://schemas.openxmlformats.org/officeDocument/2006/relationships/image" Target="media/image33.jpeg"/><Relationship Id="rId63" Type="http://schemas.openxmlformats.org/officeDocument/2006/relationships/image" Target="media/image54.jpeg"/><Relationship Id="rId84" Type="http://schemas.openxmlformats.org/officeDocument/2006/relationships/image" Target="media/image75.jpeg"/><Relationship Id="rId138" Type="http://schemas.openxmlformats.org/officeDocument/2006/relationships/image" Target="media/image111.jpeg"/><Relationship Id="rId159" Type="http://schemas.openxmlformats.org/officeDocument/2006/relationships/image" Target="media/image131.png"/><Relationship Id="rId170" Type="http://schemas.openxmlformats.org/officeDocument/2006/relationships/image" Target="media/image141.png"/><Relationship Id="rId191" Type="http://schemas.openxmlformats.org/officeDocument/2006/relationships/image" Target="media/image158.jpeg"/><Relationship Id="rId205" Type="http://schemas.openxmlformats.org/officeDocument/2006/relationships/image" Target="media/image172.jpeg"/><Relationship Id="rId226" Type="http://schemas.openxmlformats.org/officeDocument/2006/relationships/fontTable" Target="fontTable.xml"/><Relationship Id="rId107" Type="http://schemas.openxmlformats.org/officeDocument/2006/relationships/image" Target="media/image95.png"/><Relationship Id="rId11" Type="http://schemas.openxmlformats.org/officeDocument/2006/relationships/image" Target="media/image3.jpeg"/><Relationship Id="rId32" Type="http://schemas.openxmlformats.org/officeDocument/2006/relationships/image" Target="media/image23.jpeg"/><Relationship Id="rId53" Type="http://schemas.openxmlformats.org/officeDocument/2006/relationships/image" Target="media/image44.png"/><Relationship Id="rId74" Type="http://schemas.openxmlformats.org/officeDocument/2006/relationships/image" Target="media/image65.png"/><Relationship Id="rId128" Type="http://schemas.openxmlformats.org/officeDocument/2006/relationships/hyperlink" Target="http://simbad.u-strasbg.fr/simbad/sim-ref?bibcode=2003yCat.2246....0C" TargetMode="External"/><Relationship Id="rId149" Type="http://schemas.openxmlformats.org/officeDocument/2006/relationships/image" Target="media/image122.jpeg"/><Relationship Id="rId5" Type="http://schemas.openxmlformats.org/officeDocument/2006/relationships/webSettings" Target="webSettings.xml"/><Relationship Id="rId95" Type="http://schemas.openxmlformats.org/officeDocument/2006/relationships/image" Target="media/image86.jpeg"/><Relationship Id="rId160" Type="http://schemas.openxmlformats.org/officeDocument/2006/relationships/image" Target="media/image132.png"/><Relationship Id="rId181" Type="http://schemas.openxmlformats.org/officeDocument/2006/relationships/image" Target="media/image148.jpeg"/><Relationship Id="rId216" Type="http://schemas.openxmlformats.org/officeDocument/2006/relationships/image" Target="media/image182.jpeg"/><Relationship Id="rId211" Type="http://schemas.openxmlformats.org/officeDocument/2006/relationships/image" Target="media/image178.jpeg"/><Relationship Id="rId22" Type="http://schemas.openxmlformats.org/officeDocument/2006/relationships/image" Target="media/image13.jpeg"/><Relationship Id="rId27" Type="http://schemas.openxmlformats.org/officeDocument/2006/relationships/image" Target="media/image18.jpeg"/><Relationship Id="rId43" Type="http://schemas.openxmlformats.org/officeDocument/2006/relationships/image" Target="media/image34.jpeg"/><Relationship Id="rId48" Type="http://schemas.openxmlformats.org/officeDocument/2006/relationships/image" Target="media/image39.jpeg"/><Relationship Id="rId64" Type="http://schemas.openxmlformats.org/officeDocument/2006/relationships/image" Target="media/image55.jpeg"/><Relationship Id="rId69" Type="http://schemas.openxmlformats.org/officeDocument/2006/relationships/image" Target="media/image60.png"/><Relationship Id="rId113" Type="http://schemas.microsoft.com/office/2007/relationships/hdphoto" Target="media/hdphoto6.wdp"/><Relationship Id="rId118" Type="http://schemas.openxmlformats.org/officeDocument/2006/relationships/image" Target="media/image104.png"/><Relationship Id="rId134" Type="http://schemas.openxmlformats.org/officeDocument/2006/relationships/image" Target="media/image107.jpeg"/><Relationship Id="rId139" Type="http://schemas.openxmlformats.org/officeDocument/2006/relationships/image" Target="media/image112.jpeg"/><Relationship Id="rId80" Type="http://schemas.openxmlformats.org/officeDocument/2006/relationships/image" Target="media/image71.jpeg"/><Relationship Id="rId85" Type="http://schemas.openxmlformats.org/officeDocument/2006/relationships/image" Target="media/image76.jpeg"/><Relationship Id="rId150" Type="http://schemas.openxmlformats.org/officeDocument/2006/relationships/image" Target="media/image123.jpeg"/><Relationship Id="rId155" Type="http://schemas.openxmlformats.org/officeDocument/2006/relationships/hyperlink" Target="https://www.cloudynights.com/topic/595225-neptune-bright-spot-ephemeris-tentative/" TargetMode="External"/><Relationship Id="rId171" Type="http://schemas.microsoft.com/office/2007/relationships/hdphoto" Target="media/hdphoto10.wdp"/><Relationship Id="rId176" Type="http://schemas.openxmlformats.org/officeDocument/2006/relationships/image" Target="media/image144.jpeg"/><Relationship Id="rId192" Type="http://schemas.openxmlformats.org/officeDocument/2006/relationships/image" Target="media/image159.jpeg"/><Relationship Id="rId197" Type="http://schemas.openxmlformats.org/officeDocument/2006/relationships/image" Target="media/image164.png"/><Relationship Id="rId206" Type="http://schemas.openxmlformats.org/officeDocument/2006/relationships/image" Target="media/image173.jpeg"/><Relationship Id="rId227" Type="http://schemas.openxmlformats.org/officeDocument/2006/relationships/theme" Target="theme/theme1.xml"/><Relationship Id="rId201" Type="http://schemas.openxmlformats.org/officeDocument/2006/relationships/image" Target="media/image168.png"/><Relationship Id="rId222" Type="http://schemas.openxmlformats.org/officeDocument/2006/relationships/hyperlink" Target="http://adsabs.harvard.edu/abs/2017arXiv171111111D" TargetMode="External"/><Relationship Id="rId12" Type="http://schemas.openxmlformats.org/officeDocument/2006/relationships/image" Target="media/image4.jpeg"/><Relationship Id="rId17" Type="http://schemas.openxmlformats.org/officeDocument/2006/relationships/image" Target="media/image8.jpeg"/><Relationship Id="rId33" Type="http://schemas.openxmlformats.org/officeDocument/2006/relationships/image" Target="media/image24.jpeg"/><Relationship Id="rId38" Type="http://schemas.openxmlformats.org/officeDocument/2006/relationships/image" Target="media/image29.jpeg"/><Relationship Id="rId59" Type="http://schemas.openxmlformats.org/officeDocument/2006/relationships/image" Target="media/image50.jpeg"/><Relationship Id="rId103" Type="http://schemas.microsoft.com/office/2007/relationships/hdphoto" Target="media/hdphoto4.wdp"/><Relationship Id="rId108" Type="http://schemas.openxmlformats.org/officeDocument/2006/relationships/image" Target="media/image96.jpeg"/><Relationship Id="rId124" Type="http://schemas.openxmlformats.org/officeDocument/2006/relationships/hyperlink" Target="http://simbad.u-strasbg.fr/simbad/sim-ref?bibcode=2000A%26A...355L..27H" TargetMode="External"/><Relationship Id="rId129" Type="http://schemas.openxmlformats.org/officeDocument/2006/relationships/hyperlink" Target="http://simbad.u-strasbg.fr/simbad/sim-ref?bibcode=2003yCat.2246....0C" TargetMode="External"/><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jpeg"/><Relationship Id="rId91" Type="http://schemas.openxmlformats.org/officeDocument/2006/relationships/image" Target="media/image82.jpeg"/><Relationship Id="rId96" Type="http://schemas.openxmlformats.org/officeDocument/2006/relationships/image" Target="media/image87.jpeg"/><Relationship Id="rId140" Type="http://schemas.openxmlformats.org/officeDocument/2006/relationships/image" Target="media/image113.jpeg"/><Relationship Id="rId145" Type="http://schemas.openxmlformats.org/officeDocument/2006/relationships/image" Target="media/image118.jpeg"/><Relationship Id="rId161" Type="http://schemas.openxmlformats.org/officeDocument/2006/relationships/image" Target="media/image133.png"/><Relationship Id="rId166" Type="http://schemas.openxmlformats.org/officeDocument/2006/relationships/image" Target="media/image137.jpeg"/><Relationship Id="rId182" Type="http://schemas.openxmlformats.org/officeDocument/2006/relationships/image" Target="media/image149.jpeg"/><Relationship Id="rId187" Type="http://schemas.openxmlformats.org/officeDocument/2006/relationships/image" Target="media/image154.jpeg"/><Relationship Id="rId217" Type="http://schemas.openxmlformats.org/officeDocument/2006/relationships/image" Target="media/image183.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79.jpeg"/><Relationship Id="rId23" Type="http://schemas.openxmlformats.org/officeDocument/2006/relationships/image" Target="media/image14.jpeg"/><Relationship Id="rId28" Type="http://schemas.openxmlformats.org/officeDocument/2006/relationships/image" Target="media/image19.jpeg"/><Relationship Id="rId49" Type="http://schemas.openxmlformats.org/officeDocument/2006/relationships/image" Target="media/image40.jpeg"/><Relationship Id="rId114" Type="http://schemas.openxmlformats.org/officeDocument/2006/relationships/image" Target="media/image101.jpeg"/><Relationship Id="rId119" Type="http://schemas.microsoft.com/office/2007/relationships/hdphoto" Target="media/hdphoto8.wdp"/><Relationship Id="rId44" Type="http://schemas.openxmlformats.org/officeDocument/2006/relationships/image" Target="media/image35.jpeg"/><Relationship Id="rId60" Type="http://schemas.openxmlformats.org/officeDocument/2006/relationships/image" Target="media/image51.jpeg"/><Relationship Id="rId65" Type="http://schemas.openxmlformats.org/officeDocument/2006/relationships/image" Target="media/image56.jpeg"/><Relationship Id="rId81" Type="http://schemas.openxmlformats.org/officeDocument/2006/relationships/image" Target="media/image72.jpeg"/><Relationship Id="rId86" Type="http://schemas.openxmlformats.org/officeDocument/2006/relationships/image" Target="media/image77.jpeg"/><Relationship Id="rId130" Type="http://schemas.openxmlformats.org/officeDocument/2006/relationships/hyperlink" Target="http://www2.lowell.edu/users/wes/U_N_lcurves.pdf" TargetMode="External"/><Relationship Id="rId135" Type="http://schemas.openxmlformats.org/officeDocument/2006/relationships/image" Target="media/image108.jpeg"/><Relationship Id="rId151" Type="http://schemas.openxmlformats.org/officeDocument/2006/relationships/image" Target="media/image124.jpeg"/><Relationship Id="rId156" Type="http://schemas.openxmlformats.org/officeDocument/2006/relationships/image" Target="media/image128.png"/><Relationship Id="rId177" Type="http://schemas.openxmlformats.org/officeDocument/2006/relationships/image" Target="media/image145.png"/><Relationship Id="rId198" Type="http://schemas.openxmlformats.org/officeDocument/2006/relationships/image" Target="media/image165.png"/><Relationship Id="rId172" Type="http://schemas.openxmlformats.org/officeDocument/2006/relationships/image" Target="media/image142.png"/><Relationship Id="rId193" Type="http://schemas.openxmlformats.org/officeDocument/2006/relationships/image" Target="media/image160.jpeg"/><Relationship Id="rId202" Type="http://schemas.openxmlformats.org/officeDocument/2006/relationships/image" Target="media/image169.png"/><Relationship Id="rId207" Type="http://schemas.openxmlformats.org/officeDocument/2006/relationships/image" Target="media/image174.jpeg"/><Relationship Id="rId223"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9.jpeg"/><Relationship Id="rId39" Type="http://schemas.openxmlformats.org/officeDocument/2006/relationships/image" Target="media/image30.jpeg"/><Relationship Id="rId109" Type="http://schemas.openxmlformats.org/officeDocument/2006/relationships/image" Target="media/image97.jpeg"/><Relationship Id="rId34" Type="http://schemas.openxmlformats.org/officeDocument/2006/relationships/image" Target="media/image25.jpeg"/><Relationship Id="rId50" Type="http://schemas.openxmlformats.org/officeDocument/2006/relationships/image" Target="media/image41.jpeg"/><Relationship Id="rId55" Type="http://schemas.openxmlformats.org/officeDocument/2006/relationships/image" Target="media/image46.jpeg"/><Relationship Id="rId76" Type="http://schemas.openxmlformats.org/officeDocument/2006/relationships/image" Target="media/image67.jpeg"/><Relationship Id="rId97" Type="http://schemas.openxmlformats.org/officeDocument/2006/relationships/image" Target="media/image88.jpeg"/><Relationship Id="rId104" Type="http://schemas.openxmlformats.org/officeDocument/2006/relationships/image" Target="media/image93.jpeg"/><Relationship Id="rId120" Type="http://schemas.openxmlformats.org/officeDocument/2006/relationships/image" Target="media/image105.png"/><Relationship Id="rId125" Type="http://schemas.openxmlformats.org/officeDocument/2006/relationships/hyperlink" Target="http://simbad.u-strasbg.fr/simbad/sim-ref?bibcode=2000A%26A...355L..27H" TargetMode="External"/><Relationship Id="rId141" Type="http://schemas.openxmlformats.org/officeDocument/2006/relationships/image" Target="media/image114.jpeg"/><Relationship Id="rId146" Type="http://schemas.openxmlformats.org/officeDocument/2006/relationships/image" Target="media/image119.jpeg"/><Relationship Id="rId167" Type="http://schemas.openxmlformats.org/officeDocument/2006/relationships/image" Target="media/image138.jpeg"/><Relationship Id="rId188" Type="http://schemas.openxmlformats.org/officeDocument/2006/relationships/image" Target="media/image155.jpeg"/><Relationship Id="rId7" Type="http://schemas.openxmlformats.org/officeDocument/2006/relationships/endnotes" Target="endnotes.xml"/><Relationship Id="rId71" Type="http://schemas.openxmlformats.org/officeDocument/2006/relationships/image" Target="media/image62.jpeg"/><Relationship Id="rId92" Type="http://schemas.openxmlformats.org/officeDocument/2006/relationships/image" Target="media/image83.jpeg"/><Relationship Id="rId162" Type="http://schemas.openxmlformats.org/officeDocument/2006/relationships/image" Target="media/image134.png"/><Relationship Id="rId183" Type="http://schemas.openxmlformats.org/officeDocument/2006/relationships/image" Target="media/image150.jpeg"/><Relationship Id="rId213" Type="http://schemas.openxmlformats.org/officeDocument/2006/relationships/hyperlink" Target="https://www.google.com/moon/" TargetMode="External"/><Relationship Id="rId218" Type="http://schemas.microsoft.com/office/2007/relationships/hdphoto" Target="media/hdphoto14.wdp"/><Relationship Id="rId2" Type="http://schemas.openxmlformats.org/officeDocument/2006/relationships/numbering" Target="numbering.xml"/><Relationship Id="rId29" Type="http://schemas.openxmlformats.org/officeDocument/2006/relationships/image" Target="media/image20.jpeg"/><Relationship Id="rId24" Type="http://schemas.openxmlformats.org/officeDocument/2006/relationships/image" Target="media/image15.jpeg"/><Relationship Id="rId40" Type="http://schemas.openxmlformats.org/officeDocument/2006/relationships/image" Target="media/image31.jpeg"/><Relationship Id="rId45" Type="http://schemas.openxmlformats.org/officeDocument/2006/relationships/image" Target="media/image36.jpeg"/><Relationship Id="rId66" Type="http://schemas.openxmlformats.org/officeDocument/2006/relationships/image" Target="media/image57.jpeg"/><Relationship Id="rId87" Type="http://schemas.openxmlformats.org/officeDocument/2006/relationships/image" Target="media/image78.jpeg"/><Relationship Id="rId110" Type="http://schemas.openxmlformats.org/officeDocument/2006/relationships/image" Target="media/image98.jpeg"/><Relationship Id="rId115" Type="http://schemas.openxmlformats.org/officeDocument/2006/relationships/image" Target="media/image102.png"/><Relationship Id="rId131" Type="http://schemas.openxmlformats.org/officeDocument/2006/relationships/hyperlink" Target="https://en.wikipedia.org/wiki/Photometric_system" TargetMode="External"/><Relationship Id="rId136" Type="http://schemas.openxmlformats.org/officeDocument/2006/relationships/image" Target="media/image109.jpeg"/><Relationship Id="rId157" Type="http://schemas.openxmlformats.org/officeDocument/2006/relationships/image" Target="media/image129.png"/><Relationship Id="rId178" Type="http://schemas.microsoft.com/office/2007/relationships/hdphoto" Target="media/hdphoto13.wdp"/><Relationship Id="rId61" Type="http://schemas.openxmlformats.org/officeDocument/2006/relationships/image" Target="media/image52.wmf"/><Relationship Id="rId82" Type="http://schemas.openxmlformats.org/officeDocument/2006/relationships/image" Target="media/image73.jpeg"/><Relationship Id="rId152" Type="http://schemas.openxmlformats.org/officeDocument/2006/relationships/image" Target="media/image125.jpeg"/><Relationship Id="rId173" Type="http://schemas.microsoft.com/office/2007/relationships/hdphoto" Target="media/hdphoto11.wdp"/><Relationship Id="rId194" Type="http://schemas.openxmlformats.org/officeDocument/2006/relationships/image" Target="media/image161.jpeg"/><Relationship Id="rId199" Type="http://schemas.openxmlformats.org/officeDocument/2006/relationships/image" Target="media/image166.jpeg"/><Relationship Id="rId203" Type="http://schemas.openxmlformats.org/officeDocument/2006/relationships/image" Target="media/image170.jpeg"/><Relationship Id="rId208" Type="http://schemas.openxmlformats.org/officeDocument/2006/relationships/image" Target="media/image175.jpeg"/><Relationship Id="rId19" Type="http://schemas.openxmlformats.org/officeDocument/2006/relationships/image" Target="media/image10.jpeg"/><Relationship Id="rId224" Type="http://schemas.openxmlformats.org/officeDocument/2006/relationships/footer" Target="footer1.xml"/><Relationship Id="rId14" Type="http://schemas.openxmlformats.org/officeDocument/2006/relationships/image" Target="media/image6.png"/><Relationship Id="rId30" Type="http://schemas.openxmlformats.org/officeDocument/2006/relationships/image" Target="media/image21.jpeg"/><Relationship Id="rId35" Type="http://schemas.openxmlformats.org/officeDocument/2006/relationships/image" Target="media/image26.jpeg"/><Relationship Id="rId56" Type="http://schemas.openxmlformats.org/officeDocument/2006/relationships/image" Target="media/image47.jpeg"/><Relationship Id="rId77" Type="http://schemas.openxmlformats.org/officeDocument/2006/relationships/image" Target="media/image68.jpeg"/><Relationship Id="rId100" Type="http://schemas.microsoft.com/office/2007/relationships/hdphoto" Target="media/hdphoto3.wdp"/><Relationship Id="rId105" Type="http://schemas.openxmlformats.org/officeDocument/2006/relationships/image" Target="media/image94.png"/><Relationship Id="rId126" Type="http://schemas.openxmlformats.org/officeDocument/2006/relationships/hyperlink" Target="http://simbad.u-strasbg.fr/simbad/sim-ref?bibcode=2016A%26A...595A...2G" TargetMode="External"/><Relationship Id="rId147" Type="http://schemas.openxmlformats.org/officeDocument/2006/relationships/image" Target="media/image120.jpeg"/><Relationship Id="rId168" Type="http://schemas.openxmlformats.org/officeDocument/2006/relationships/image" Target="media/image139.jpeg"/><Relationship Id="rId8" Type="http://schemas.openxmlformats.org/officeDocument/2006/relationships/image" Target="media/image1.jpeg"/><Relationship Id="rId51" Type="http://schemas.openxmlformats.org/officeDocument/2006/relationships/image" Target="media/image42.jpeg"/><Relationship Id="rId72" Type="http://schemas.openxmlformats.org/officeDocument/2006/relationships/image" Target="media/image63.png"/><Relationship Id="rId93" Type="http://schemas.openxmlformats.org/officeDocument/2006/relationships/image" Target="media/image84.jpeg"/><Relationship Id="rId98" Type="http://schemas.openxmlformats.org/officeDocument/2006/relationships/image" Target="media/image89.jpeg"/><Relationship Id="rId121" Type="http://schemas.microsoft.com/office/2007/relationships/hdphoto" Target="media/hdphoto9.wdp"/><Relationship Id="rId142" Type="http://schemas.openxmlformats.org/officeDocument/2006/relationships/image" Target="media/image115.jpeg"/><Relationship Id="rId163" Type="http://schemas.openxmlformats.org/officeDocument/2006/relationships/image" Target="media/image135.png"/><Relationship Id="rId184" Type="http://schemas.openxmlformats.org/officeDocument/2006/relationships/image" Target="media/image151.jpeg"/><Relationship Id="rId189" Type="http://schemas.openxmlformats.org/officeDocument/2006/relationships/image" Target="media/image156.jpeg"/><Relationship Id="rId219" Type="http://schemas.openxmlformats.org/officeDocument/2006/relationships/image" Target="media/image184.jpeg"/><Relationship Id="rId3" Type="http://schemas.openxmlformats.org/officeDocument/2006/relationships/styles" Target="styles.xml"/><Relationship Id="rId214" Type="http://schemas.openxmlformats.org/officeDocument/2006/relationships/image" Target="media/image180.jpeg"/><Relationship Id="rId25" Type="http://schemas.openxmlformats.org/officeDocument/2006/relationships/image" Target="media/image16.jpeg"/><Relationship Id="rId46" Type="http://schemas.openxmlformats.org/officeDocument/2006/relationships/image" Target="media/image37.jpeg"/><Relationship Id="rId67" Type="http://schemas.openxmlformats.org/officeDocument/2006/relationships/image" Target="media/image58.png"/><Relationship Id="rId116" Type="http://schemas.microsoft.com/office/2007/relationships/hdphoto" Target="media/hdphoto7.wdp"/><Relationship Id="rId137" Type="http://schemas.openxmlformats.org/officeDocument/2006/relationships/image" Target="media/image110.jpeg"/><Relationship Id="rId158" Type="http://schemas.openxmlformats.org/officeDocument/2006/relationships/image" Target="media/image130.png"/><Relationship Id="rId20" Type="http://schemas.openxmlformats.org/officeDocument/2006/relationships/image" Target="media/image11.jpeg"/><Relationship Id="rId41" Type="http://schemas.openxmlformats.org/officeDocument/2006/relationships/image" Target="media/image32.jpeg"/><Relationship Id="rId62" Type="http://schemas.openxmlformats.org/officeDocument/2006/relationships/image" Target="media/image53.wmf"/><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99.jpeg"/><Relationship Id="rId132" Type="http://schemas.openxmlformats.org/officeDocument/2006/relationships/hyperlink" Target="https://en.wikipedia.org/wiki/Absolute_magnitude" TargetMode="External"/><Relationship Id="rId153" Type="http://schemas.openxmlformats.org/officeDocument/2006/relationships/image" Target="media/image126.jpeg"/><Relationship Id="rId174" Type="http://schemas.openxmlformats.org/officeDocument/2006/relationships/image" Target="media/image143.png"/><Relationship Id="rId179" Type="http://schemas.openxmlformats.org/officeDocument/2006/relationships/image" Target="media/image146.jpeg"/><Relationship Id="rId195" Type="http://schemas.openxmlformats.org/officeDocument/2006/relationships/image" Target="media/image162.jpeg"/><Relationship Id="rId209" Type="http://schemas.openxmlformats.org/officeDocument/2006/relationships/image" Target="media/image176.jpeg"/><Relationship Id="rId190" Type="http://schemas.openxmlformats.org/officeDocument/2006/relationships/image" Target="media/image157.jpeg"/><Relationship Id="rId204" Type="http://schemas.openxmlformats.org/officeDocument/2006/relationships/image" Target="media/image171.jpeg"/><Relationship Id="rId220" Type="http://schemas.openxmlformats.org/officeDocument/2006/relationships/image" Target="media/image185.jpeg"/><Relationship Id="rId225" Type="http://schemas.openxmlformats.org/officeDocument/2006/relationships/footer" Target="footer2.xml"/><Relationship Id="rId15" Type="http://schemas.microsoft.com/office/2007/relationships/hdphoto" Target="media/hdphoto2.wdp"/><Relationship Id="rId36" Type="http://schemas.openxmlformats.org/officeDocument/2006/relationships/image" Target="media/image27.jpeg"/><Relationship Id="rId57" Type="http://schemas.openxmlformats.org/officeDocument/2006/relationships/image" Target="media/image48.jpeg"/><Relationship Id="rId106" Type="http://schemas.microsoft.com/office/2007/relationships/hdphoto" Target="media/hdphoto5.wdp"/><Relationship Id="rId127" Type="http://schemas.openxmlformats.org/officeDocument/2006/relationships/hyperlink" Target="http://simbad.u-strasbg.fr/simbad/sim-ref?bibcode=2003yCat.2246....0C" TargetMode="External"/><Relationship Id="rId10" Type="http://schemas.microsoft.com/office/2007/relationships/hdphoto" Target="media/hdphoto1.wdp"/><Relationship Id="rId31" Type="http://schemas.openxmlformats.org/officeDocument/2006/relationships/image" Target="media/image22.jpeg"/><Relationship Id="rId52" Type="http://schemas.openxmlformats.org/officeDocument/2006/relationships/image" Target="media/image43.png"/><Relationship Id="rId73" Type="http://schemas.openxmlformats.org/officeDocument/2006/relationships/image" Target="media/image64.png"/><Relationship Id="rId78" Type="http://schemas.openxmlformats.org/officeDocument/2006/relationships/image" Target="media/image69.jpeg"/><Relationship Id="rId94" Type="http://schemas.openxmlformats.org/officeDocument/2006/relationships/image" Target="media/image85.jpeg"/><Relationship Id="rId99" Type="http://schemas.openxmlformats.org/officeDocument/2006/relationships/image" Target="media/image90.png"/><Relationship Id="rId101" Type="http://schemas.openxmlformats.org/officeDocument/2006/relationships/image" Target="media/image91.png"/><Relationship Id="rId122" Type="http://schemas.openxmlformats.org/officeDocument/2006/relationships/image" Target="media/image106.emf"/><Relationship Id="rId143" Type="http://schemas.openxmlformats.org/officeDocument/2006/relationships/image" Target="media/image116.jpeg"/><Relationship Id="rId148" Type="http://schemas.openxmlformats.org/officeDocument/2006/relationships/image" Target="media/image121.jpeg"/><Relationship Id="rId164" Type="http://schemas.openxmlformats.org/officeDocument/2006/relationships/image" Target="media/image136.png"/><Relationship Id="rId169" Type="http://schemas.openxmlformats.org/officeDocument/2006/relationships/image" Target="media/image140.jpeg"/><Relationship Id="rId185" Type="http://schemas.openxmlformats.org/officeDocument/2006/relationships/image" Target="media/image152.jpe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47.jpeg"/><Relationship Id="rId210" Type="http://schemas.openxmlformats.org/officeDocument/2006/relationships/image" Target="media/image177.jpeg"/><Relationship Id="rId215" Type="http://schemas.openxmlformats.org/officeDocument/2006/relationships/image" Target="media/image181.jpeg"/><Relationship Id="rId26" Type="http://schemas.openxmlformats.org/officeDocument/2006/relationships/image" Target="media/image17.jpeg"/><Relationship Id="rId47" Type="http://schemas.openxmlformats.org/officeDocument/2006/relationships/image" Target="media/image38.wmf"/><Relationship Id="rId68" Type="http://schemas.openxmlformats.org/officeDocument/2006/relationships/image" Target="media/image59.png"/><Relationship Id="rId89" Type="http://schemas.openxmlformats.org/officeDocument/2006/relationships/image" Target="media/image80.jpeg"/><Relationship Id="rId112" Type="http://schemas.openxmlformats.org/officeDocument/2006/relationships/image" Target="media/image100.png"/><Relationship Id="rId133" Type="http://schemas.openxmlformats.org/officeDocument/2006/relationships/hyperlink" Target="http://www.astro.gla.ac.uk/~martin/a1notes/pos_astro/PA10.pdf" TargetMode="External"/><Relationship Id="rId154" Type="http://schemas.openxmlformats.org/officeDocument/2006/relationships/image" Target="media/image127.jpeg"/><Relationship Id="rId175" Type="http://schemas.microsoft.com/office/2007/relationships/hdphoto" Target="media/hdphoto12.wdp"/><Relationship Id="rId196" Type="http://schemas.openxmlformats.org/officeDocument/2006/relationships/image" Target="media/image163.jpeg"/><Relationship Id="rId200" Type="http://schemas.openxmlformats.org/officeDocument/2006/relationships/image" Target="media/image167.jpeg"/><Relationship Id="rId16" Type="http://schemas.openxmlformats.org/officeDocument/2006/relationships/image" Target="media/image7.jpeg"/><Relationship Id="rId221" Type="http://schemas.openxmlformats.org/officeDocument/2006/relationships/image" Target="media/image186.jpeg"/><Relationship Id="rId37" Type="http://schemas.openxmlformats.org/officeDocument/2006/relationships/image" Target="media/image28.jpeg"/><Relationship Id="rId58" Type="http://schemas.openxmlformats.org/officeDocument/2006/relationships/image" Target="media/image49.jpeg"/><Relationship Id="rId79" Type="http://schemas.openxmlformats.org/officeDocument/2006/relationships/image" Target="media/image70.jpeg"/><Relationship Id="rId102" Type="http://schemas.openxmlformats.org/officeDocument/2006/relationships/image" Target="media/image92.png"/><Relationship Id="rId123" Type="http://schemas.openxmlformats.org/officeDocument/2006/relationships/hyperlink" Target="http://simbad.u-strasbg.fr/simbad/sim-id?Ident=HD+216566&amp;submit=submit+id" TargetMode="External"/><Relationship Id="rId144" Type="http://schemas.openxmlformats.org/officeDocument/2006/relationships/image" Target="media/image117.jpeg"/><Relationship Id="rId90" Type="http://schemas.openxmlformats.org/officeDocument/2006/relationships/image" Target="media/image81.jpeg"/><Relationship Id="rId165" Type="http://schemas.openxmlformats.org/officeDocument/2006/relationships/hyperlink" Target="http://vizier.u-strasbg.fr/viz-bin/VizieR-5?-info=XML&amp;-out.add=.&amp;-source=I/305/out&amp;GSC2.3===SBS5000090" TargetMode="External"/><Relationship Id="rId186" Type="http://schemas.openxmlformats.org/officeDocument/2006/relationships/image" Target="media/image15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86FF696A-EF90-4163-8413-740088EE5A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17</TotalTime>
  <Pages>84</Pages>
  <Words>7201</Words>
  <Characters>58876</Characters>
  <Application>Microsoft Office Word</Application>
  <DocSecurity>0</DocSecurity>
  <Lines>490</Lines>
  <Paragraphs>131</Paragraphs>
  <ScaleCrop>false</ScaleCrop>
  <HeadingPairs>
    <vt:vector size="2" baseType="variant">
      <vt:variant>
        <vt:lpstr>Title</vt:lpstr>
      </vt:variant>
      <vt:variant>
        <vt:i4>1</vt:i4>
      </vt:variant>
    </vt:vector>
  </HeadingPairs>
  <TitlesOfParts>
    <vt:vector size="1" baseType="lpstr">
      <vt:lpstr/>
    </vt:vector>
  </TitlesOfParts>
  <Company>U.S. Department of Commerce</Company>
  <LinksUpToDate>false</LinksUpToDate>
  <CharactersWithSpaces>65946</CharactersWithSpaces>
  <SharedDoc>false</SharedDoc>
  <HLinks>
    <vt:vector size="306" baseType="variant">
      <vt:variant>
        <vt:i4>1966134</vt:i4>
      </vt:variant>
      <vt:variant>
        <vt:i4>302</vt:i4>
      </vt:variant>
      <vt:variant>
        <vt:i4>0</vt:i4>
      </vt:variant>
      <vt:variant>
        <vt:i4>5</vt:i4>
      </vt:variant>
      <vt:variant>
        <vt:lpwstr/>
      </vt:variant>
      <vt:variant>
        <vt:lpwstr>_Toc289092430</vt:lpwstr>
      </vt:variant>
      <vt:variant>
        <vt:i4>2031670</vt:i4>
      </vt:variant>
      <vt:variant>
        <vt:i4>296</vt:i4>
      </vt:variant>
      <vt:variant>
        <vt:i4>0</vt:i4>
      </vt:variant>
      <vt:variant>
        <vt:i4>5</vt:i4>
      </vt:variant>
      <vt:variant>
        <vt:lpwstr/>
      </vt:variant>
      <vt:variant>
        <vt:lpwstr>_Toc289092429</vt:lpwstr>
      </vt:variant>
      <vt:variant>
        <vt:i4>2031670</vt:i4>
      </vt:variant>
      <vt:variant>
        <vt:i4>290</vt:i4>
      </vt:variant>
      <vt:variant>
        <vt:i4>0</vt:i4>
      </vt:variant>
      <vt:variant>
        <vt:i4>5</vt:i4>
      </vt:variant>
      <vt:variant>
        <vt:lpwstr/>
      </vt:variant>
      <vt:variant>
        <vt:lpwstr>_Toc289092428</vt:lpwstr>
      </vt:variant>
      <vt:variant>
        <vt:i4>2031670</vt:i4>
      </vt:variant>
      <vt:variant>
        <vt:i4>284</vt:i4>
      </vt:variant>
      <vt:variant>
        <vt:i4>0</vt:i4>
      </vt:variant>
      <vt:variant>
        <vt:i4>5</vt:i4>
      </vt:variant>
      <vt:variant>
        <vt:lpwstr/>
      </vt:variant>
      <vt:variant>
        <vt:lpwstr>_Toc289092427</vt:lpwstr>
      </vt:variant>
      <vt:variant>
        <vt:i4>2031670</vt:i4>
      </vt:variant>
      <vt:variant>
        <vt:i4>278</vt:i4>
      </vt:variant>
      <vt:variant>
        <vt:i4>0</vt:i4>
      </vt:variant>
      <vt:variant>
        <vt:i4>5</vt:i4>
      </vt:variant>
      <vt:variant>
        <vt:lpwstr/>
      </vt:variant>
      <vt:variant>
        <vt:lpwstr>_Toc289092426</vt:lpwstr>
      </vt:variant>
      <vt:variant>
        <vt:i4>2031670</vt:i4>
      </vt:variant>
      <vt:variant>
        <vt:i4>272</vt:i4>
      </vt:variant>
      <vt:variant>
        <vt:i4>0</vt:i4>
      </vt:variant>
      <vt:variant>
        <vt:i4>5</vt:i4>
      </vt:variant>
      <vt:variant>
        <vt:lpwstr/>
      </vt:variant>
      <vt:variant>
        <vt:lpwstr>_Toc289092425</vt:lpwstr>
      </vt:variant>
      <vt:variant>
        <vt:i4>2031670</vt:i4>
      </vt:variant>
      <vt:variant>
        <vt:i4>266</vt:i4>
      </vt:variant>
      <vt:variant>
        <vt:i4>0</vt:i4>
      </vt:variant>
      <vt:variant>
        <vt:i4>5</vt:i4>
      </vt:variant>
      <vt:variant>
        <vt:lpwstr/>
      </vt:variant>
      <vt:variant>
        <vt:lpwstr>_Toc289092424</vt:lpwstr>
      </vt:variant>
      <vt:variant>
        <vt:i4>2031670</vt:i4>
      </vt:variant>
      <vt:variant>
        <vt:i4>260</vt:i4>
      </vt:variant>
      <vt:variant>
        <vt:i4>0</vt:i4>
      </vt:variant>
      <vt:variant>
        <vt:i4>5</vt:i4>
      </vt:variant>
      <vt:variant>
        <vt:lpwstr/>
      </vt:variant>
      <vt:variant>
        <vt:lpwstr>_Toc289092423</vt:lpwstr>
      </vt:variant>
      <vt:variant>
        <vt:i4>2031670</vt:i4>
      </vt:variant>
      <vt:variant>
        <vt:i4>254</vt:i4>
      </vt:variant>
      <vt:variant>
        <vt:i4>0</vt:i4>
      </vt:variant>
      <vt:variant>
        <vt:i4>5</vt:i4>
      </vt:variant>
      <vt:variant>
        <vt:lpwstr/>
      </vt:variant>
      <vt:variant>
        <vt:lpwstr>_Toc289092422</vt:lpwstr>
      </vt:variant>
      <vt:variant>
        <vt:i4>2031670</vt:i4>
      </vt:variant>
      <vt:variant>
        <vt:i4>248</vt:i4>
      </vt:variant>
      <vt:variant>
        <vt:i4>0</vt:i4>
      </vt:variant>
      <vt:variant>
        <vt:i4>5</vt:i4>
      </vt:variant>
      <vt:variant>
        <vt:lpwstr/>
      </vt:variant>
      <vt:variant>
        <vt:lpwstr>_Toc289092421</vt:lpwstr>
      </vt:variant>
      <vt:variant>
        <vt:i4>2031670</vt:i4>
      </vt:variant>
      <vt:variant>
        <vt:i4>242</vt:i4>
      </vt:variant>
      <vt:variant>
        <vt:i4>0</vt:i4>
      </vt:variant>
      <vt:variant>
        <vt:i4>5</vt:i4>
      </vt:variant>
      <vt:variant>
        <vt:lpwstr/>
      </vt:variant>
      <vt:variant>
        <vt:lpwstr>_Toc289092420</vt:lpwstr>
      </vt:variant>
      <vt:variant>
        <vt:i4>1835062</vt:i4>
      </vt:variant>
      <vt:variant>
        <vt:i4>236</vt:i4>
      </vt:variant>
      <vt:variant>
        <vt:i4>0</vt:i4>
      </vt:variant>
      <vt:variant>
        <vt:i4>5</vt:i4>
      </vt:variant>
      <vt:variant>
        <vt:lpwstr/>
      </vt:variant>
      <vt:variant>
        <vt:lpwstr>_Toc289092419</vt:lpwstr>
      </vt:variant>
      <vt:variant>
        <vt:i4>1835062</vt:i4>
      </vt:variant>
      <vt:variant>
        <vt:i4>230</vt:i4>
      </vt:variant>
      <vt:variant>
        <vt:i4>0</vt:i4>
      </vt:variant>
      <vt:variant>
        <vt:i4>5</vt:i4>
      </vt:variant>
      <vt:variant>
        <vt:lpwstr/>
      </vt:variant>
      <vt:variant>
        <vt:lpwstr>_Toc289092418</vt:lpwstr>
      </vt:variant>
      <vt:variant>
        <vt:i4>1835062</vt:i4>
      </vt:variant>
      <vt:variant>
        <vt:i4>224</vt:i4>
      </vt:variant>
      <vt:variant>
        <vt:i4>0</vt:i4>
      </vt:variant>
      <vt:variant>
        <vt:i4>5</vt:i4>
      </vt:variant>
      <vt:variant>
        <vt:lpwstr/>
      </vt:variant>
      <vt:variant>
        <vt:lpwstr>_Toc289092417</vt:lpwstr>
      </vt:variant>
      <vt:variant>
        <vt:i4>1835062</vt:i4>
      </vt:variant>
      <vt:variant>
        <vt:i4>218</vt:i4>
      </vt:variant>
      <vt:variant>
        <vt:i4>0</vt:i4>
      </vt:variant>
      <vt:variant>
        <vt:i4>5</vt:i4>
      </vt:variant>
      <vt:variant>
        <vt:lpwstr/>
      </vt:variant>
      <vt:variant>
        <vt:lpwstr>_Toc289092416</vt:lpwstr>
      </vt:variant>
      <vt:variant>
        <vt:i4>1835062</vt:i4>
      </vt:variant>
      <vt:variant>
        <vt:i4>212</vt:i4>
      </vt:variant>
      <vt:variant>
        <vt:i4>0</vt:i4>
      </vt:variant>
      <vt:variant>
        <vt:i4>5</vt:i4>
      </vt:variant>
      <vt:variant>
        <vt:lpwstr/>
      </vt:variant>
      <vt:variant>
        <vt:lpwstr>_Toc289092415</vt:lpwstr>
      </vt:variant>
      <vt:variant>
        <vt:i4>1835062</vt:i4>
      </vt:variant>
      <vt:variant>
        <vt:i4>206</vt:i4>
      </vt:variant>
      <vt:variant>
        <vt:i4>0</vt:i4>
      </vt:variant>
      <vt:variant>
        <vt:i4>5</vt:i4>
      </vt:variant>
      <vt:variant>
        <vt:lpwstr/>
      </vt:variant>
      <vt:variant>
        <vt:lpwstr>_Toc289092414</vt:lpwstr>
      </vt:variant>
      <vt:variant>
        <vt:i4>1835062</vt:i4>
      </vt:variant>
      <vt:variant>
        <vt:i4>200</vt:i4>
      </vt:variant>
      <vt:variant>
        <vt:i4>0</vt:i4>
      </vt:variant>
      <vt:variant>
        <vt:i4>5</vt:i4>
      </vt:variant>
      <vt:variant>
        <vt:lpwstr/>
      </vt:variant>
      <vt:variant>
        <vt:lpwstr>_Toc289092413</vt:lpwstr>
      </vt:variant>
      <vt:variant>
        <vt:i4>1835062</vt:i4>
      </vt:variant>
      <vt:variant>
        <vt:i4>194</vt:i4>
      </vt:variant>
      <vt:variant>
        <vt:i4>0</vt:i4>
      </vt:variant>
      <vt:variant>
        <vt:i4>5</vt:i4>
      </vt:variant>
      <vt:variant>
        <vt:lpwstr/>
      </vt:variant>
      <vt:variant>
        <vt:lpwstr>_Toc289092412</vt:lpwstr>
      </vt:variant>
      <vt:variant>
        <vt:i4>1835062</vt:i4>
      </vt:variant>
      <vt:variant>
        <vt:i4>188</vt:i4>
      </vt:variant>
      <vt:variant>
        <vt:i4>0</vt:i4>
      </vt:variant>
      <vt:variant>
        <vt:i4>5</vt:i4>
      </vt:variant>
      <vt:variant>
        <vt:lpwstr/>
      </vt:variant>
      <vt:variant>
        <vt:lpwstr>_Toc289092411</vt:lpwstr>
      </vt:variant>
      <vt:variant>
        <vt:i4>1835062</vt:i4>
      </vt:variant>
      <vt:variant>
        <vt:i4>182</vt:i4>
      </vt:variant>
      <vt:variant>
        <vt:i4>0</vt:i4>
      </vt:variant>
      <vt:variant>
        <vt:i4>5</vt:i4>
      </vt:variant>
      <vt:variant>
        <vt:lpwstr/>
      </vt:variant>
      <vt:variant>
        <vt:lpwstr>_Toc289092410</vt:lpwstr>
      </vt:variant>
      <vt:variant>
        <vt:i4>1900598</vt:i4>
      </vt:variant>
      <vt:variant>
        <vt:i4>176</vt:i4>
      </vt:variant>
      <vt:variant>
        <vt:i4>0</vt:i4>
      </vt:variant>
      <vt:variant>
        <vt:i4>5</vt:i4>
      </vt:variant>
      <vt:variant>
        <vt:lpwstr/>
      </vt:variant>
      <vt:variant>
        <vt:lpwstr>_Toc289092409</vt:lpwstr>
      </vt:variant>
      <vt:variant>
        <vt:i4>1900598</vt:i4>
      </vt:variant>
      <vt:variant>
        <vt:i4>170</vt:i4>
      </vt:variant>
      <vt:variant>
        <vt:i4>0</vt:i4>
      </vt:variant>
      <vt:variant>
        <vt:i4>5</vt:i4>
      </vt:variant>
      <vt:variant>
        <vt:lpwstr/>
      </vt:variant>
      <vt:variant>
        <vt:lpwstr>_Toc289092408</vt:lpwstr>
      </vt:variant>
      <vt:variant>
        <vt:i4>1900598</vt:i4>
      </vt:variant>
      <vt:variant>
        <vt:i4>164</vt:i4>
      </vt:variant>
      <vt:variant>
        <vt:i4>0</vt:i4>
      </vt:variant>
      <vt:variant>
        <vt:i4>5</vt:i4>
      </vt:variant>
      <vt:variant>
        <vt:lpwstr/>
      </vt:variant>
      <vt:variant>
        <vt:lpwstr>_Toc289092407</vt:lpwstr>
      </vt:variant>
      <vt:variant>
        <vt:i4>1900598</vt:i4>
      </vt:variant>
      <vt:variant>
        <vt:i4>158</vt:i4>
      </vt:variant>
      <vt:variant>
        <vt:i4>0</vt:i4>
      </vt:variant>
      <vt:variant>
        <vt:i4>5</vt:i4>
      </vt:variant>
      <vt:variant>
        <vt:lpwstr/>
      </vt:variant>
      <vt:variant>
        <vt:lpwstr>_Toc289092406</vt:lpwstr>
      </vt:variant>
      <vt:variant>
        <vt:i4>1900598</vt:i4>
      </vt:variant>
      <vt:variant>
        <vt:i4>152</vt:i4>
      </vt:variant>
      <vt:variant>
        <vt:i4>0</vt:i4>
      </vt:variant>
      <vt:variant>
        <vt:i4>5</vt:i4>
      </vt:variant>
      <vt:variant>
        <vt:lpwstr/>
      </vt:variant>
      <vt:variant>
        <vt:lpwstr>_Toc289092405</vt:lpwstr>
      </vt:variant>
      <vt:variant>
        <vt:i4>1900598</vt:i4>
      </vt:variant>
      <vt:variant>
        <vt:i4>146</vt:i4>
      </vt:variant>
      <vt:variant>
        <vt:i4>0</vt:i4>
      </vt:variant>
      <vt:variant>
        <vt:i4>5</vt:i4>
      </vt:variant>
      <vt:variant>
        <vt:lpwstr/>
      </vt:variant>
      <vt:variant>
        <vt:lpwstr>_Toc289092404</vt:lpwstr>
      </vt:variant>
      <vt:variant>
        <vt:i4>1900598</vt:i4>
      </vt:variant>
      <vt:variant>
        <vt:i4>140</vt:i4>
      </vt:variant>
      <vt:variant>
        <vt:i4>0</vt:i4>
      </vt:variant>
      <vt:variant>
        <vt:i4>5</vt:i4>
      </vt:variant>
      <vt:variant>
        <vt:lpwstr/>
      </vt:variant>
      <vt:variant>
        <vt:lpwstr>_Toc289092403</vt:lpwstr>
      </vt:variant>
      <vt:variant>
        <vt:i4>1900598</vt:i4>
      </vt:variant>
      <vt:variant>
        <vt:i4>134</vt:i4>
      </vt:variant>
      <vt:variant>
        <vt:i4>0</vt:i4>
      </vt:variant>
      <vt:variant>
        <vt:i4>5</vt:i4>
      </vt:variant>
      <vt:variant>
        <vt:lpwstr/>
      </vt:variant>
      <vt:variant>
        <vt:lpwstr>_Toc289092402</vt:lpwstr>
      </vt:variant>
      <vt:variant>
        <vt:i4>1900598</vt:i4>
      </vt:variant>
      <vt:variant>
        <vt:i4>128</vt:i4>
      </vt:variant>
      <vt:variant>
        <vt:i4>0</vt:i4>
      </vt:variant>
      <vt:variant>
        <vt:i4>5</vt:i4>
      </vt:variant>
      <vt:variant>
        <vt:lpwstr/>
      </vt:variant>
      <vt:variant>
        <vt:lpwstr>_Toc289092401</vt:lpwstr>
      </vt:variant>
      <vt:variant>
        <vt:i4>1900598</vt:i4>
      </vt:variant>
      <vt:variant>
        <vt:i4>122</vt:i4>
      </vt:variant>
      <vt:variant>
        <vt:i4>0</vt:i4>
      </vt:variant>
      <vt:variant>
        <vt:i4>5</vt:i4>
      </vt:variant>
      <vt:variant>
        <vt:lpwstr/>
      </vt:variant>
      <vt:variant>
        <vt:lpwstr>_Toc289092400</vt:lpwstr>
      </vt:variant>
      <vt:variant>
        <vt:i4>1310769</vt:i4>
      </vt:variant>
      <vt:variant>
        <vt:i4>116</vt:i4>
      </vt:variant>
      <vt:variant>
        <vt:i4>0</vt:i4>
      </vt:variant>
      <vt:variant>
        <vt:i4>5</vt:i4>
      </vt:variant>
      <vt:variant>
        <vt:lpwstr/>
      </vt:variant>
      <vt:variant>
        <vt:lpwstr>_Toc289092399</vt:lpwstr>
      </vt:variant>
      <vt:variant>
        <vt:i4>1310769</vt:i4>
      </vt:variant>
      <vt:variant>
        <vt:i4>110</vt:i4>
      </vt:variant>
      <vt:variant>
        <vt:i4>0</vt:i4>
      </vt:variant>
      <vt:variant>
        <vt:i4>5</vt:i4>
      </vt:variant>
      <vt:variant>
        <vt:lpwstr/>
      </vt:variant>
      <vt:variant>
        <vt:lpwstr>_Toc289092398</vt:lpwstr>
      </vt:variant>
      <vt:variant>
        <vt:i4>1310769</vt:i4>
      </vt:variant>
      <vt:variant>
        <vt:i4>104</vt:i4>
      </vt:variant>
      <vt:variant>
        <vt:i4>0</vt:i4>
      </vt:variant>
      <vt:variant>
        <vt:i4>5</vt:i4>
      </vt:variant>
      <vt:variant>
        <vt:lpwstr/>
      </vt:variant>
      <vt:variant>
        <vt:lpwstr>_Toc289092397</vt:lpwstr>
      </vt:variant>
      <vt:variant>
        <vt:i4>1310769</vt:i4>
      </vt:variant>
      <vt:variant>
        <vt:i4>98</vt:i4>
      </vt:variant>
      <vt:variant>
        <vt:i4>0</vt:i4>
      </vt:variant>
      <vt:variant>
        <vt:i4>5</vt:i4>
      </vt:variant>
      <vt:variant>
        <vt:lpwstr/>
      </vt:variant>
      <vt:variant>
        <vt:lpwstr>_Toc289092396</vt:lpwstr>
      </vt:variant>
      <vt:variant>
        <vt:i4>1310769</vt:i4>
      </vt:variant>
      <vt:variant>
        <vt:i4>92</vt:i4>
      </vt:variant>
      <vt:variant>
        <vt:i4>0</vt:i4>
      </vt:variant>
      <vt:variant>
        <vt:i4>5</vt:i4>
      </vt:variant>
      <vt:variant>
        <vt:lpwstr/>
      </vt:variant>
      <vt:variant>
        <vt:lpwstr>_Toc289092395</vt:lpwstr>
      </vt:variant>
      <vt:variant>
        <vt:i4>1310769</vt:i4>
      </vt:variant>
      <vt:variant>
        <vt:i4>86</vt:i4>
      </vt:variant>
      <vt:variant>
        <vt:i4>0</vt:i4>
      </vt:variant>
      <vt:variant>
        <vt:i4>5</vt:i4>
      </vt:variant>
      <vt:variant>
        <vt:lpwstr/>
      </vt:variant>
      <vt:variant>
        <vt:lpwstr>_Toc289092394</vt:lpwstr>
      </vt:variant>
      <vt:variant>
        <vt:i4>1310769</vt:i4>
      </vt:variant>
      <vt:variant>
        <vt:i4>80</vt:i4>
      </vt:variant>
      <vt:variant>
        <vt:i4>0</vt:i4>
      </vt:variant>
      <vt:variant>
        <vt:i4>5</vt:i4>
      </vt:variant>
      <vt:variant>
        <vt:lpwstr/>
      </vt:variant>
      <vt:variant>
        <vt:lpwstr>_Toc289092393</vt:lpwstr>
      </vt:variant>
      <vt:variant>
        <vt:i4>1310769</vt:i4>
      </vt:variant>
      <vt:variant>
        <vt:i4>74</vt:i4>
      </vt:variant>
      <vt:variant>
        <vt:i4>0</vt:i4>
      </vt:variant>
      <vt:variant>
        <vt:i4>5</vt:i4>
      </vt:variant>
      <vt:variant>
        <vt:lpwstr/>
      </vt:variant>
      <vt:variant>
        <vt:lpwstr>_Toc289092392</vt:lpwstr>
      </vt:variant>
      <vt:variant>
        <vt:i4>1310769</vt:i4>
      </vt:variant>
      <vt:variant>
        <vt:i4>68</vt:i4>
      </vt:variant>
      <vt:variant>
        <vt:i4>0</vt:i4>
      </vt:variant>
      <vt:variant>
        <vt:i4>5</vt:i4>
      </vt:variant>
      <vt:variant>
        <vt:lpwstr/>
      </vt:variant>
      <vt:variant>
        <vt:lpwstr>_Toc289092391</vt:lpwstr>
      </vt:variant>
      <vt:variant>
        <vt:i4>1310769</vt:i4>
      </vt:variant>
      <vt:variant>
        <vt:i4>62</vt:i4>
      </vt:variant>
      <vt:variant>
        <vt:i4>0</vt:i4>
      </vt:variant>
      <vt:variant>
        <vt:i4>5</vt:i4>
      </vt:variant>
      <vt:variant>
        <vt:lpwstr/>
      </vt:variant>
      <vt:variant>
        <vt:lpwstr>_Toc289092390</vt:lpwstr>
      </vt:variant>
      <vt:variant>
        <vt:i4>1376305</vt:i4>
      </vt:variant>
      <vt:variant>
        <vt:i4>56</vt:i4>
      </vt:variant>
      <vt:variant>
        <vt:i4>0</vt:i4>
      </vt:variant>
      <vt:variant>
        <vt:i4>5</vt:i4>
      </vt:variant>
      <vt:variant>
        <vt:lpwstr/>
      </vt:variant>
      <vt:variant>
        <vt:lpwstr>_Toc289092389</vt:lpwstr>
      </vt:variant>
      <vt:variant>
        <vt:i4>1376305</vt:i4>
      </vt:variant>
      <vt:variant>
        <vt:i4>50</vt:i4>
      </vt:variant>
      <vt:variant>
        <vt:i4>0</vt:i4>
      </vt:variant>
      <vt:variant>
        <vt:i4>5</vt:i4>
      </vt:variant>
      <vt:variant>
        <vt:lpwstr/>
      </vt:variant>
      <vt:variant>
        <vt:lpwstr>_Toc289092388</vt:lpwstr>
      </vt:variant>
      <vt:variant>
        <vt:i4>1376305</vt:i4>
      </vt:variant>
      <vt:variant>
        <vt:i4>44</vt:i4>
      </vt:variant>
      <vt:variant>
        <vt:i4>0</vt:i4>
      </vt:variant>
      <vt:variant>
        <vt:i4>5</vt:i4>
      </vt:variant>
      <vt:variant>
        <vt:lpwstr/>
      </vt:variant>
      <vt:variant>
        <vt:lpwstr>_Toc289092387</vt:lpwstr>
      </vt:variant>
      <vt:variant>
        <vt:i4>1376305</vt:i4>
      </vt:variant>
      <vt:variant>
        <vt:i4>38</vt:i4>
      </vt:variant>
      <vt:variant>
        <vt:i4>0</vt:i4>
      </vt:variant>
      <vt:variant>
        <vt:i4>5</vt:i4>
      </vt:variant>
      <vt:variant>
        <vt:lpwstr/>
      </vt:variant>
      <vt:variant>
        <vt:lpwstr>_Toc289092386</vt:lpwstr>
      </vt:variant>
      <vt:variant>
        <vt:i4>1376305</vt:i4>
      </vt:variant>
      <vt:variant>
        <vt:i4>32</vt:i4>
      </vt:variant>
      <vt:variant>
        <vt:i4>0</vt:i4>
      </vt:variant>
      <vt:variant>
        <vt:i4>5</vt:i4>
      </vt:variant>
      <vt:variant>
        <vt:lpwstr/>
      </vt:variant>
      <vt:variant>
        <vt:lpwstr>_Toc289092385</vt:lpwstr>
      </vt:variant>
      <vt:variant>
        <vt:i4>1376305</vt:i4>
      </vt:variant>
      <vt:variant>
        <vt:i4>26</vt:i4>
      </vt:variant>
      <vt:variant>
        <vt:i4>0</vt:i4>
      </vt:variant>
      <vt:variant>
        <vt:i4>5</vt:i4>
      </vt:variant>
      <vt:variant>
        <vt:lpwstr/>
      </vt:variant>
      <vt:variant>
        <vt:lpwstr>_Toc289092384</vt:lpwstr>
      </vt:variant>
      <vt:variant>
        <vt:i4>1376305</vt:i4>
      </vt:variant>
      <vt:variant>
        <vt:i4>20</vt:i4>
      </vt:variant>
      <vt:variant>
        <vt:i4>0</vt:i4>
      </vt:variant>
      <vt:variant>
        <vt:i4>5</vt:i4>
      </vt:variant>
      <vt:variant>
        <vt:lpwstr/>
      </vt:variant>
      <vt:variant>
        <vt:lpwstr>_Toc289092383</vt:lpwstr>
      </vt:variant>
      <vt:variant>
        <vt:i4>1376305</vt:i4>
      </vt:variant>
      <vt:variant>
        <vt:i4>14</vt:i4>
      </vt:variant>
      <vt:variant>
        <vt:i4>0</vt:i4>
      </vt:variant>
      <vt:variant>
        <vt:i4>5</vt:i4>
      </vt:variant>
      <vt:variant>
        <vt:lpwstr/>
      </vt:variant>
      <vt:variant>
        <vt:lpwstr>_Toc289092382</vt:lpwstr>
      </vt:variant>
      <vt:variant>
        <vt:i4>1376305</vt:i4>
      </vt:variant>
      <vt:variant>
        <vt:i4>8</vt:i4>
      </vt:variant>
      <vt:variant>
        <vt:i4>0</vt:i4>
      </vt:variant>
      <vt:variant>
        <vt:i4>5</vt:i4>
      </vt:variant>
      <vt:variant>
        <vt:lpwstr/>
      </vt:variant>
      <vt:variant>
        <vt:lpwstr>_Toc289092381</vt:lpwstr>
      </vt:variant>
      <vt:variant>
        <vt:i4>1376305</vt:i4>
      </vt:variant>
      <vt:variant>
        <vt:i4>2</vt:i4>
      </vt:variant>
      <vt:variant>
        <vt:i4>0</vt:i4>
      </vt:variant>
      <vt:variant>
        <vt:i4>5</vt:i4>
      </vt:variant>
      <vt:variant>
        <vt:lpwstr/>
      </vt:variant>
      <vt:variant>
        <vt:lpwstr>_Toc28909238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ven.Hill</dc:creator>
  <cp:lastModifiedBy>Steven Hill</cp:lastModifiedBy>
  <cp:revision>61</cp:revision>
  <cp:lastPrinted>2016-10-10T18:01:00Z</cp:lastPrinted>
  <dcterms:created xsi:type="dcterms:W3CDTF">2017-12-05T13:48:00Z</dcterms:created>
  <dcterms:modified xsi:type="dcterms:W3CDTF">2018-06-24T15:55:00Z</dcterms:modified>
</cp:coreProperties>
</file>